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816F3" w14:textId="7B64F8C0" w:rsidR="00EB6832" w:rsidRPr="00EB6832" w:rsidRDefault="00B138BF" w:rsidP="00EB6832">
      <w:pPr>
        <w:spacing w:line="360" w:lineRule="auto"/>
        <w:rPr>
          <w:rFonts w:eastAsia="Cordia New" w:cs="Times New Roman"/>
          <w:b/>
          <w:bCs/>
          <w:caps/>
        </w:rPr>
      </w:pPr>
      <w:r>
        <w:rPr>
          <w:rFonts w:eastAsia="Cordia New" w:cs="Times New Roman"/>
          <w:b/>
          <w:bCs/>
          <w:caps/>
          <w:noProof/>
        </w:rPr>
        <mc:AlternateContent>
          <mc:Choice Requires="wps">
            <w:drawing>
              <wp:anchor distT="0" distB="0" distL="114300" distR="114300" simplePos="0" relativeHeight="251767808" behindDoc="0" locked="0" layoutInCell="1" allowOverlap="1" wp14:anchorId="6BA7C6CC" wp14:editId="1CFA01AB">
                <wp:simplePos x="0" y="0"/>
                <wp:positionH relativeFrom="column">
                  <wp:posOffset>2781300</wp:posOffset>
                </wp:positionH>
                <wp:positionV relativeFrom="paragraph">
                  <wp:posOffset>-466725</wp:posOffset>
                </wp:positionV>
                <wp:extent cx="962025" cy="409575"/>
                <wp:effectExtent l="0" t="0" r="28575" b="28575"/>
                <wp:wrapNone/>
                <wp:docPr id="26" name="Straight Connector 26"/>
                <wp:cNvGraphicFramePr/>
                <a:graphic xmlns:a="http://schemas.openxmlformats.org/drawingml/2006/main">
                  <a:graphicData uri="http://schemas.microsoft.com/office/word/2010/wordprocessingShape">
                    <wps:wsp>
                      <wps:cNvCnPr/>
                      <wps:spPr>
                        <a:xfrm flipH="1">
                          <a:off x="0" y="0"/>
                          <a:ext cx="962025" cy="409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E3D5F2" id="Straight Connector 26" o:spid="_x0000_s1026" style="position:absolute;flip:x;z-index:251767808;visibility:visible;mso-wrap-style:square;mso-wrap-distance-left:9pt;mso-wrap-distance-top:0;mso-wrap-distance-right:9pt;mso-wrap-distance-bottom:0;mso-position-horizontal:absolute;mso-position-horizontal-relative:text;mso-position-vertical:absolute;mso-position-vertical-relative:text" from="219pt,-36.75pt" to="294.7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" strokecolor="black [3040]"/>
            </w:pict>
          </mc:Fallback>
        </mc:AlternateContent>
      </w:r>
      <w:r w:rsidRPr="00EB6832">
        <w:rPr>
          <w:rFonts w:eastAsia="Cordia New" w:cs="Times New Roman"/>
          <w:b/>
          <w:bCs/>
          <w:caps/>
          <w:noProof/>
        </w:rPr>
        <mc:AlternateContent>
          <mc:Choice Requires="wps">
            <w:drawing>
              <wp:anchor distT="0" distB="0" distL="114300" distR="114300" simplePos="0" relativeHeight="251766784" behindDoc="0" locked="0" layoutInCell="1" allowOverlap="1" wp14:anchorId="64593FC6" wp14:editId="1CBE86D1">
                <wp:simplePos x="0" y="0"/>
                <wp:positionH relativeFrom="column">
                  <wp:posOffset>3743325</wp:posOffset>
                </wp:positionH>
                <wp:positionV relativeFrom="paragraph">
                  <wp:posOffset>-728345</wp:posOffset>
                </wp:positionV>
                <wp:extent cx="1790700" cy="590550"/>
                <wp:effectExtent l="57150" t="38100" r="76200" b="95250"/>
                <wp:wrapNone/>
                <wp:docPr id="9" name="Text Box 9"/>
                <wp:cNvGraphicFramePr/>
                <a:graphic xmlns:a="http://schemas.openxmlformats.org/drawingml/2006/main">
                  <a:graphicData uri="http://schemas.microsoft.com/office/word/2010/wordprocessingShape">
                    <wps:wsp>
                      <wps:cNvSpPr txBox="1"/>
                      <wps:spPr>
                        <a:xfrm>
                          <a:off x="0" y="0"/>
                          <a:ext cx="1790700" cy="590550"/>
                        </a:xfrm>
                        <a:prstGeom prst="rect">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12174541" w14:textId="7D561F38" w:rsidR="005C5753" w:rsidRDefault="005C5753" w:rsidP="00B138BF">
                            <w:pPr>
                              <w:pStyle w:val="Cmtbox"/>
                            </w:pPr>
                            <w:r>
                              <w:t>Font: Time New Roman (</w:t>
                            </w:r>
                            <w:r w:rsidRPr="000D6E1D">
                              <w:rPr>
                                <w:b/>
                                <w:bCs/>
                              </w:rPr>
                              <w:t>Bold</w:t>
                            </w:r>
                            <w:r>
                              <w:t>)</w:t>
                            </w:r>
                          </w:p>
                          <w:p w14:paraId="24AEFB12" w14:textId="02FE361B" w:rsidR="005C5753" w:rsidRDefault="005C5753" w:rsidP="00B138BF">
                            <w:pPr>
                              <w:pStyle w:val="Cmtbox"/>
                            </w:pPr>
                            <w:r>
                              <w:t xml:space="preserve">Size: 12 </w:t>
                            </w:r>
                            <w:proofErr w:type="spellStart"/>
                            <w:r>
                              <w:t>p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93FC6" id="_x0000_t202" coordsize="21600,21600" o:spt="202" path="m,l,21600r21600,l21600,xe">
                <v:stroke joinstyle="miter"/>
                <v:path gradientshapeok="t" o:connecttype="rect"/>
              </v:shapetype>
              <v:shape id="Text Box 9" o:spid="_x0000_s1026" type="#_x0000_t202" style="position:absolute;left:0;text-align:left;margin-left:294.75pt;margin-top:-57.35pt;width:141pt;height:4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" fillcolor="#d9d9d9">
                <v:shadow on="t" color="black" opacity="24903f" origin=",.5" offset="0,.55556mm"/>
                <v:textbox>
                  <w:txbxContent>
                    <w:p w14:paraId="12174541" w14:textId="7D561F38" w:rsidR="005C5753" w:rsidRDefault="005C5753" w:rsidP="00B138BF">
                      <w:pPr>
                        <w:pStyle w:val="Cmtbox"/>
                      </w:pPr>
                      <w:r>
                        <w:t>Font: Time New Roman (</w:t>
                      </w:r>
                      <w:r w:rsidRPr="000D6E1D">
                        <w:rPr>
                          <w:b/>
                          <w:bCs/>
                        </w:rPr>
                        <w:t>Bold</w:t>
                      </w:r>
                      <w:r>
                        <w:t>)</w:t>
                      </w:r>
                    </w:p>
                    <w:p w14:paraId="24AEFB12" w14:textId="02FE361B" w:rsidR="005C5753" w:rsidRDefault="005C5753" w:rsidP="00B138BF">
                      <w:pPr>
                        <w:pStyle w:val="Cmtbox"/>
                      </w:pPr>
                      <w:r>
                        <w:t xml:space="preserve">Size: 12 </w:t>
                      </w:r>
                      <w:proofErr w:type="spellStart"/>
                      <w:r>
                        <w:t>pt</w:t>
                      </w:r>
                      <w:proofErr w:type="spellEnd"/>
                    </w:p>
                  </w:txbxContent>
                </v:textbox>
              </v:shape>
            </w:pict>
          </mc:Fallback>
        </mc:AlternateContent>
      </w:r>
      <w:r w:rsidR="00EB6832" w:rsidRPr="00EB6832">
        <w:rPr>
          <w:rFonts w:eastAsia="Cordia New" w:cs="Times New Roman"/>
          <w:b/>
          <w:bCs/>
          <w:caps/>
          <w:noProof/>
        </w:rPr>
        <mc:AlternateContent>
          <mc:Choice Requires="wps">
            <w:drawing>
              <wp:anchor distT="0" distB="0" distL="114300" distR="114300" simplePos="0" relativeHeight="251719680" behindDoc="0" locked="0" layoutInCell="1" allowOverlap="1" wp14:anchorId="58D0F6D0" wp14:editId="53F3F475">
                <wp:simplePos x="0" y="0"/>
                <wp:positionH relativeFrom="column">
                  <wp:posOffset>-1147652</wp:posOffset>
                </wp:positionH>
                <wp:positionV relativeFrom="paragraph">
                  <wp:posOffset>42309</wp:posOffset>
                </wp:positionV>
                <wp:extent cx="1190625" cy="1171575"/>
                <wp:effectExtent l="57150" t="38100" r="85725" b="104775"/>
                <wp:wrapNone/>
                <wp:docPr id="37" name="Text Box 37"/>
                <wp:cNvGraphicFramePr/>
                <a:graphic xmlns:a="http://schemas.openxmlformats.org/drawingml/2006/main">
                  <a:graphicData uri="http://schemas.microsoft.com/office/word/2010/wordprocessingShape">
                    <wps:wsp>
                      <wps:cNvSpPr txBox="1"/>
                      <wps:spPr>
                        <a:xfrm>
                          <a:off x="0" y="0"/>
                          <a:ext cx="1190625" cy="1171575"/>
                        </a:xfrm>
                        <a:prstGeom prst="rect">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73793945" w14:textId="77777777" w:rsidR="005C5753" w:rsidRPr="004565A0" w:rsidRDefault="005C5753" w:rsidP="00EB6832">
                            <w:pPr>
                              <w:pStyle w:val="Cmtbox"/>
                            </w:pPr>
                            <w:r w:rsidRPr="004565A0">
                              <w:t>Page margin:</w:t>
                            </w:r>
                          </w:p>
                          <w:p w14:paraId="0C96F9B1" w14:textId="77777777" w:rsidR="005C5753" w:rsidRPr="004565A0" w:rsidRDefault="005C5753" w:rsidP="00EB6832">
                            <w:pPr>
                              <w:pStyle w:val="Cmtbox"/>
                            </w:pPr>
                            <w:r w:rsidRPr="004565A0">
                              <w:t>Left: 1.5”</w:t>
                            </w:r>
                          </w:p>
                          <w:p w14:paraId="16F5A4E4" w14:textId="77777777" w:rsidR="005C5753" w:rsidRDefault="005C5753" w:rsidP="00EB6832">
                            <w:pPr>
                              <w:pStyle w:val="Cmtbox"/>
                            </w:pPr>
                            <w:r>
                              <w:t>Right: 1”</w:t>
                            </w:r>
                          </w:p>
                          <w:p w14:paraId="68C36B09" w14:textId="77777777" w:rsidR="005C5753" w:rsidRDefault="005C5753" w:rsidP="00EB6832">
                            <w:pPr>
                              <w:pStyle w:val="Cmtbox"/>
                            </w:pPr>
                            <w:r>
                              <w:t>Top: 1”</w:t>
                            </w:r>
                          </w:p>
                          <w:p w14:paraId="2BEE188E" w14:textId="77777777" w:rsidR="005C5753" w:rsidRDefault="005C5753" w:rsidP="00EB6832">
                            <w:pPr>
                              <w:pStyle w:val="Cmtbox"/>
                            </w:pPr>
                            <w:r>
                              <w:t>Bottom: 1”</w:t>
                            </w:r>
                          </w:p>
                          <w:p w14:paraId="6830C2B8" w14:textId="77777777" w:rsidR="005C5753" w:rsidRPr="004565A0" w:rsidRDefault="005C5753" w:rsidP="00EB6832">
                            <w:pPr>
                              <w:pStyle w:val="Cmtbox"/>
                            </w:pPr>
                            <w:r>
                              <w:t>Size: A4</w:t>
                            </w:r>
                          </w:p>
                          <w:p w14:paraId="31AB0375" w14:textId="77777777" w:rsidR="005C5753" w:rsidRDefault="005C5753" w:rsidP="00EB6832">
                            <w:pPr>
                              <w:pStyle w:val="Cmtbox"/>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F6D0" id="Text Box 37" o:spid="_x0000_s1027" type="#_x0000_t202" style="position:absolute;left:0;text-align:left;margin-left:-90.35pt;margin-top:3.35pt;width:93.75pt;height:92.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" fillcolor="#d9d9d9">
                <v:shadow on="t" color="black" opacity="24903f" origin=",.5" offset="0,.55556mm"/>
                <v:textbox>
                  <w:txbxContent>
                    <w:p w14:paraId="73793945" w14:textId="77777777" w:rsidR="005C5753" w:rsidRPr="004565A0" w:rsidRDefault="005C5753" w:rsidP="00EB6832">
                      <w:pPr>
                        <w:pStyle w:val="Cmtbox"/>
                      </w:pPr>
                      <w:r w:rsidRPr="004565A0">
                        <w:t>Page margin:</w:t>
                      </w:r>
                    </w:p>
                    <w:p w14:paraId="0C96F9B1" w14:textId="77777777" w:rsidR="005C5753" w:rsidRPr="004565A0" w:rsidRDefault="005C5753" w:rsidP="00EB6832">
                      <w:pPr>
                        <w:pStyle w:val="Cmtbox"/>
                      </w:pPr>
                      <w:r w:rsidRPr="004565A0">
                        <w:t>Left: 1.5”</w:t>
                      </w:r>
                    </w:p>
                    <w:p w14:paraId="16F5A4E4" w14:textId="77777777" w:rsidR="005C5753" w:rsidRDefault="005C5753" w:rsidP="00EB6832">
                      <w:pPr>
                        <w:pStyle w:val="Cmtbox"/>
                      </w:pPr>
                      <w:r>
                        <w:t>Right: 1”</w:t>
                      </w:r>
                    </w:p>
                    <w:p w14:paraId="68C36B09" w14:textId="77777777" w:rsidR="005C5753" w:rsidRDefault="005C5753" w:rsidP="00EB6832">
                      <w:pPr>
                        <w:pStyle w:val="Cmtbox"/>
                      </w:pPr>
                      <w:r>
                        <w:t>Top: 1”</w:t>
                      </w:r>
                    </w:p>
                    <w:p w14:paraId="2BEE188E" w14:textId="77777777" w:rsidR="005C5753" w:rsidRDefault="005C5753" w:rsidP="00EB6832">
                      <w:pPr>
                        <w:pStyle w:val="Cmtbox"/>
                      </w:pPr>
                      <w:r>
                        <w:t>Bottom: 1”</w:t>
                      </w:r>
                    </w:p>
                    <w:p w14:paraId="6830C2B8" w14:textId="77777777" w:rsidR="005C5753" w:rsidRPr="004565A0" w:rsidRDefault="005C5753" w:rsidP="00EB6832">
                      <w:pPr>
                        <w:pStyle w:val="Cmtbox"/>
                      </w:pPr>
                      <w:r>
                        <w:t>Size: A4</w:t>
                      </w:r>
                    </w:p>
                    <w:p w14:paraId="31AB0375" w14:textId="77777777" w:rsidR="005C5753" w:rsidRDefault="005C5753" w:rsidP="00EB6832">
                      <w:pPr>
                        <w:pStyle w:val="Cmtbox"/>
                      </w:pPr>
                    </w:p>
                  </w:txbxContent>
                </v:textbox>
              </v:shape>
            </w:pict>
          </mc:Fallback>
        </mc:AlternateContent>
      </w:r>
      <w:r w:rsidR="00EB6832" w:rsidRPr="00EB6832">
        <w:rPr>
          <w:rFonts w:eastAsia="Cordia New" w:cs="Times New Roman"/>
          <w:b/>
          <w:bCs/>
          <w:caps/>
        </w:rPr>
        <w:t>ASSESSMENT OF THE PERSEPECTIVES OF PRACTITIONERS ON CARBON TAX MECHANISM TO ENCOURAGE THE USE OF ELECTRIC VEHICLES USED IN Road FREIGHT TRANSPORT ACTIVITIES IN THAILAND</w:t>
      </w:r>
    </w:p>
    <w:p w14:paraId="42055A05" w14:textId="16B192EB" w:rsidR="00EB6832" w:rsidRPr="00EB6832" w:rsidRDefault="00EB6832" w:rsidP="00EB6832">
      <w:pPr>
        <w:spacing w:line="240" w:lineRule="auto"/>
        <w:rPr>
          <w:rFonts w:eastAsia="Cordia New" w:cs="Times New Roman"/>
          <w:b/>
          <w:bCs/>
          <w:caps/>
        </w:rPr>
      </w:pPr>
    </w:p>
    <w:p w14:paraId="625B4150" w14:textId="0F50683F" w:rsidR="00EB6832" w:rsidRPr="00EB6832" w:rsidRDefault="00EB6832" w:rsidP="00EB6832">
      <w:pPr>
        <w:spacing w:line="240" w:lineRule="auto"/>
        <w:rPr>
          <w:rFonts w:eastAsia="Cordia New" w:cs="Times New Roman"/>
          <w:b/>
          <w:bCs/>
          <w:caps/>
        </w:rPr>
      </w:pPr>
      <w:r w:rsidRPr="00EB6832">
        <w:rPr>
          <w:rFonts w:cs="Times New Roman"/>
          <w:noProof/>
        </w:rPr>
        <mc:AlternateContent>
          <mc:Choice Requires="wps">
            <w:drawing>
              <wp:anchor distT="0" distB="0" distL="114300" distR="114300" simplePos="0" relativeHeight="251715584" behindDoc="0" locked="0" layoutInCell="1" allowOverlap="1" wp14:anchorId="0D98A2D4" wp14:editId="7641E52C">
                <wp:simplePos x="0" y="0"/>
                <wp:positionH relativeFrom="column">
                  <wp:posOffset>3429000</wp:posOffset>
                </wp:positionH>
                <wp:positionV relativeFrom="paragraph">
                  <wp:posOffset>1905</wp:posOffset>
                </wp:positionV>
                <wp:extent cx="1828800" cy="657225"/>
                <wp:effectExtent l="419100" t="342900" r="76200" b="104775"/>
                <wp:wrapNone/>
                <wp:docPr id="38" name="Line Callout 2 38"/>
                <wp:cNvGraphicFramePr/>
                <a:graphic xmlns:a="http://schemas.openxmlformats.org/drawingml/2006/main">
                  <a:graphicData uri="http://schemas.microsoft.com/office/word/2010/wordprocessingShape">
                    <wps:wsp>
                      <wps:cNvSpPr/>
                      <wps:spPr>
                        <a:xfrm>
                          <a:off x="0" y="0"/>
                          <a:ext cx="1828800" cy="657225"/>
                        </a:xfrm>
                        <a:prstGeom prst="borderCallout2">
                          <a:avLst>
                            <a:gd name="adj1" fmla="val 18750"/>
                            <a:gd name="adj2" fmla="val -8333"/>
                            <a:gd name="adj3" fmla="val 18750"/>
                            <a:gd name="adj4" fmla="val -16667"/>
                            <a:gd name="adj5" fmla="val -47458"/>
                            <a:gd name="adj6" fmla="val -20178"/>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08B06797" w14:textId="77777777" w:rsidR="005C5753" w:rsidRPr="006520A6" w:rsidRDefault="005C5753" w:rsidP="00EB6832">
                            <w:pPr>
                              <w:pStyle w:val="Cmtbox"/>
                            </w:pPr>
                            <w:r w:rsidRPr="006520A6">
                              <w:t>Title needs to be centered of the page, all capitalized and with 1.5 line spa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98A2D4"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38" o:spid="_x0000_s1028" type="#_x0000_t48" style="position:absolute;left:0;text-align:left;margin-left:270pt;margin-top:.15pt;width:2in;height:51.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" adj="-4358,-10251" fillcolor="#d9d9d9">
                <v:shadow on="t" color="black" opacity="24903f" origin=",.5" offset="0,.55556mm"/>
                <v:textbox>
                  <w:txbxContent>
                    <w:p w14:paraId="08B06797" w14:textId="77777777" w:rsidR="005C5753" w:rsidRPr="006520A6" w:rsidRDefault="005C5753" w:rsidP="00EB6832">
                      <w:pPr>
                        <w:pStyle w:val="Cmtbox"/>
                      </w:pPr>
                      <w:r w:rsidRPr="006520A6">
                        <w:t>Title needs to be centered of the page, all capitalized and with 1.5 line spacing.</w:t>
                      </w:r>
                    </w:p>
                  </w:txbxContent>
                </v:textbox>
              </v:shape>
            </w:pict>
          </mc:Fallback>
        </mc:AlternateContent>
      </w:r>
    </w:p>
    <w:p w14:paraId="61E58F8C" w14:textId="77777777" w:rsidR="00EB6832" w:rsidRPr="00EB6832" w:rsidRDefault="00EB6832" w:rsidP="00EB6832">
      <w:pPr>
        <w:spacing w:line="240" w:lineRule="auto"/>
        <w:rPr>
          <w:rFonts w:eastAsia="Cordia New" w:cs="Times New Roman"/>
          <w:b/>
          <w:bCs/>
          <w:caps/>
        </w:rPr>
      </w:pPr>
    </w:p>
    <w:p w14:paraId="3EC0E6DE" w14:textId="30F32D34" w:rsidR="00EB6832" w:rsidRPr="00EB6832" w:rsidRDefault="00EB6832" w:rsidP="00EB6832">
      <w:pPr>
        <w:spacing w:line="240" w:lineRule="auto"/>
        <w:rPr>
          <w:rFonts w:eastAsia="Cordia New" w:cs="Times New Roman"/>
          <w:b/>
          <w:bCs/>
          <w:caps/>
        </w:rPr>
      </w:pPr>
    </w:p>
    <w:p w14:paraId="0965B9E7" w14:textId="71776144" w:rsidR="00EB6832" w:rsidRPr="00EB6832" w:rsidRDefault="00537707" w:rsidP="00EB6832">
      <w:pPr>
        <w:spacing w:line="240" w:lineRule="auto"/>
        <w:rPr>
          <w:rFonts w:eastAsia="Cordia New" w:cs="Times New Roman"/>
          <w:b/>
          <w:bCs/>
          <w:caps/>
        </w:rPr>
      </w:pPr>
      <w:r w:rsidRPr="00EB6832">
        <w:rPr>
          <w:rFonts w:eastAsia="Cordia New" w:cs="Times New Roman"/>
          <w:b/>
          <w:bCs/>
          <w:caps/>
          <w:noProof/>
        </w:rPr>
        <mc:AlternateContent>
          <mc:Choice Requires="wps">
            <w:drawing>
              <wp:anchor distT="0" distB="0" distL="114300" distR="114300" simplePos="0" relativeHeight="251762688" behindDoc="0" locked="0" layoutInCell="1" allowOverlap="1" wp14:anchorId="06AAE15E" wp14:editId="3323ECE1">
                <wp:simplePos x="0" y="0"/>
                <wp:positionH relativeFrom="column">
                  <wp:posOffset>-1143000</wp:posOffset>
                </wp:positionH>
                <wp:positionV relativeFrom="paragraph">
                  <wp:posOffset>304800</wp:posOffset>
                </wp:positionV>
                <wp:extent cx="1790700" cy="590550"/>
                <wp:effectExtent l="57150" t="38100" r="76200" b="95250"/>
                <wp:wrapNone/>
                <wp:docPr id="5" name="Text Box 5"/>
                <wp:cNvGraphicFramePr/>
                <a:graphic xmlns:a="http://schemas.openxmlformats.org/drawingml/2006/main">
                  <a:graphicData uri="http://schemas.microsoft.com/office/word/2010/wordprocessingShape">
                    <wps:wsp>
                      <wps:cNvSpPr txBox="1"/>
                      <wps:spPr>
                        <a:xfrm>
                          <a:off x="0" y="0"/>
                          <a:ext cx="1790700" cy="590550"/>
                        </a:xfrm>
                        <a:prstGeom prst="rect">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3E824240" w14:textId="77777777" w:rsidR="005C5753" w:rsidRDefault="005C5753" w:rsidP="00537707">
                            <w:pPr>
                              <w:pStyle w:val="Cmtbox"/>
                            </w:pPr>
                          </w:p>
                          <w:p w14:paraId="6ACF9F17" w14:textId="4C965686" w:rsidR="005C5753" w:rsidRPr="004565A0" w:rsidRDefault="005C5753" w:rsidP="00537707">
                            <w:pPr>
                              <w:pStyle w:val="Cmtbox"/>
                            </w:pPr>
                            <w:r>
                              <w:t>Use black cover with gold text</w:t>
                            </w:r>
                          </w:p>
                          <w:p w14:paraId="3A17248D" w14:textId="77777777" w:rsidR="005C5753" w:rsidRDefault="005C5753" w:rsidP="00537707">
                            <w:pPr>
                              <w:pStyle w:val="Cmtbox"/>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AE15E" id="Text Box 5" o:spid="_x0000_s1029" type="#_x0000_t202" style="position:absolute;left:0;text-align:left;margin-left:-90pt;margin-top:24pt;width:141pt;height:46.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" fillcolor="#d9d9d9">
                <v:shadow on="t" color="black" opacity="24903f" origin=",.5" offset="0,.55556mm"/>
                <v:textbox>
                  <w:txbxContent>
                    <w:p w14:paraId="3E824240" w14:textId="77777777" w:rsidR="005C5753" w:rsidRDefault="005C5753" w:rsidP="00537707">
                      <w:pPr>
                        <w:pStyle w:val="Cmtbox"/>
                      </w:pPr>
                    </w:p>
                    <w:p w14:paraId="6ACF9F17" w14:textId="4C965686" w:rsidR="005C5753" w:rsidRPr="004565A0" w:rsidRDefault="005C5753" w:rsidP="00537707">
                      <w:pPr>
                        <w:pStyle w:val="Cmtbox"/>
                      </w:pPr>
                      <w:r>
                        <w:t>Use black cover with gold text</w:t>
                      </w:r>
                    </w:p>
                    <w:p w14:paraId="3A17248D" w14:textId="77777777" w:rsidR="005C5753" w:rsidRDefault="005C5753" w:rsidP="00537707">
                      <w:pPr>
                        <w:pStyle w:val="Cmtbox"/>
                      </w:pPr>
                    </w:p>
                  </w:txbxContent>
                </v:textbox>
              </v:shape>
            </w:pict>
          </mc:Fallback>
        </mc:AlternateContent>
      </w:r>
    </w:p>
    <w:p w14:paraId="1E9991EF" w14:textId="1CB36ACC" w:rsidR="00EB6832" w:rsidRPr="00EB6832" w:rsidRDefault="00EB6832" w:rsidP="00EB6832">
      <w:pPr>
        <w:spacing w:line="240" w:lineRule="auto"/>
        <w:rPr>
          <w:rFonts w:eastAsia="Cordia New" w:cs="Times New Roman"/>
          <w:b/>
          <w:bCs/>
          <w:caps/>
        </w:rPr>
      </w:pPr>
    </w:p>
    <w:p w14:paraId="04804E73" w14:textId="387397F7" w:rsidR="00EB6832" w:rsidRPr="00EB6832" w:rsidRDefault="00EB6832" w:rsidP="00EB6832">
      <w:pPr>
        <w:spacing w:line="240" w:lineRule="auto"/>
        <w:rPr>
          <w:rFonts w:eastAsia="Cordia New" w:cs="Times New Roman"/>
          <w:b/>
          <w:bCs/>
          <w:caps/>
        </w:rPr>
      </w:pPr>
    </w:p>
    <w:p w14:paraId="494E5656" w14:textId="77777777" w:rsidR="00EB6832" w:rsidRPr="00EB6832" w:rsidRDefault="00EB6832" w:rsidP="00EB6832">
      <w:pPr>
        <w:spacing w:line="240" w:lineRule="auto"/>
        <w:rPr>
          <w:rFonts w:eastAsia="Cordia New" w:cs="Times New Roman"/>
          <w:b/>
          <w:bCs/>
          <w:caps/>
        </w:rPr>
      </w:pPr>
    </w:p>
    <w:p w14:paraId="5D5302CC" w14:textId="77777777" w:rsidR="00EB6832" w:rsidRPr="00EB6832" w:rsidRDefault="00EB6832" w:rsidP="00EB6832">
      <w:pPr>
        <w:spacing w:line="240" w:lineRule="auto"/>
        <w:rPr>
          <w:rFonts w:eastAsia="Cordia New" w:cs="Times New Roman"/>
          <w:b/>
          <w:bCs/>
          <w:caps/>
        </w:rPr>
      </w:pPr>
    </w:p>
    <w:p w14:paraId="549F38FB" w14:textId="189A0BF0" w:rsidR="00EB6832" w:rsidRPr="00EB6832" w:rsidRDefault="00EB6832" w:rsidP="00EB6832">
      <w:pPr>
        <w:spacing w:line="240" w:lineRule="auto"/>
        <w:rPr>
          <w:rFonts w:eastAsia="Cordia New" w:cs="Times New Roman"/>
          <w:b/>
          <w:bCs/>
          <w:caps/>
        </w:rPr>
      </w:pPr>
    </w:p>
    <w:p w14:paraId="7B59CC19" w14:textId="37D09443" w:rsidR="00EB6832" w:rsidRPr="00EB6832" w:rsidRDefault="00EB6832" w:rsidP="00EB6832">
      <w:pPr>
        <w:spacing w:line="240" w:lineRule="auto"/>
        <w:rPr>
          <w:rFonts w:eastAsia="Cordia New" w:cs="Times New Roman"/>
          <w:b/>
          <w:bCs/>
          <w:caps/>
        </w:rPr>
      </w:pPr>
      <w:r w:rsidRPr="00EB6832">
        <w:rPr>
          <w:rFonts w:cs="Times New Roman"/>
          <w:noProof/>
        </w:rPr>
        <mc:AlternateContent>
          <mc:Choice Requires="wps">
            <w:drawing>
              <wp:anchor distT="0" distB="0" distL="114300" distR="114300" simplePos="0" relativeHeight="251716608" behindDoc="0" locked="0" layoutInCell="1" allowOverlap="1" wp14:anchorId="4DFBA3C8" wp14:editId="157290CE">
                <wp:simplePos x="0" y="0"/>
                <wp:positionH relativeFrom="column">
                  <wp:posOffset>2169043</wp:posOffset>
                </wp:positionH>
                <wp:positionV relativeFrom="paragraph">
                  <wp:posOffset>24099</wp:posOffset>
                </wp:positionV>
                <wp:extent cx="1488558" cy="746495"/>
                <wp:effectExtent l="304800" t="38100" r="73660" b="396875"/>
                <wp:wrapNone/>
                <wp:docPr id="17" name="Line Callout 2 17"/>
                <wp:cNvGraphicFramePr/>
                <a:graphic xmlns:a="http://schemas.openxmlformats.org/drawingml/2006/main">
                  <a:graphicData uri="http://schemas.microsoft.com/office/word/2010/wordprocessingShape">
                    <wps:wsp>
                      <wps:cNvSpPr/>
                      <wps:spPr>
                        <a:xfrm>
                          <a:off x="0" y="0"/>
                          <a:ext cx="1488558" cy="746495"/>
                        </a:xfrm>
                        <a:prstGeom prst="borderCallout2">
                          <a:avLst>
                            <a:gd name="adj1" fmla="val 18750"/>
                            <a:gd name="adj2" fmla="val -8333"/>
                            <a:gd name="adj3" fmla="val 18750"/>
                            <a:gd name="adj4" fmla="val -16667"/>
                            <a:gd name="adj5" fmla="val 142396"/>
                            <a:gd name="adj6" fmla="val -16646"/>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7282B54A" w14:textId="77777777" w:rsidR="005C5753" w:rsidRPr="004565A0" w:rsidRDefault="005C5753" w:rsidP="00EB6832">
                            <w:pPr>
                              <w:pStyle w:val="Cmtbox"/>
                            </w:pPr>
                            <w:r w:rsidRPr="004565A0">
                              <w:t>Author name shall be assigned to be middle of page and between the tex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BA3C8" id="Line Callout 2 17" o:spid="_x0000_s1030" type="#_x0000_t48" style="position:absolute;left:0;text-align:left;margin-left:170.8pt;margin-top:1.9pt;width:117.2pt;height:58.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" adj="-3596,30758" fillcolor="#d9d9d9">
                <v:shadow on="t" color="black" opacity="24903f" origin=",.5" offset="0,.55556mm"/>
                <v:textbox>
                  <w:txbxContent>
                    <w:p w14:paraId="7282B54A" w14:textId="77777777" w:rsidR="005C5753" w:rsidRPr="004565A0" w:rsidRDefault="005C5753" w:rsidP="00EB6832">
                      <w:pPr>
                        <w:pStyle w:val="Cmtbox"/>
                      </w:pPr>
                      <w:r w:rsidRPr="004565A0">
                        <w:t>Author name shall be assigned to be middle of page and between the texts.</w:t>
                      </w:r>
                    </w:p>
                  </w:txbxContent>
                </v:textbox>
                <o:callout v:ext="edit" minusy="t"/>
              </v:shape>
            </w:pict>
          </mc:Fallback>
        </mc:AlternateContent>
      </w:r>
    </w:p>
    <w:p w14:paraId="3EF7CFE5" w14:textId="2470A10F" w:rsidR="00EB6832" w:rsidRPr="00EB6832" w:rsidRDefault="00EB6832" w:rsidP="00EB6832">
      <w:pPr>
        <w:spacing w:line="240" w:lineRule="auto"/>
        <w:rPr>
          <w:rFonts w:eastAsia="Cordia New" w:cs="Times New Roman"/>
          <w:b/>
          <w:bCs/>
          <w:caps/>
        </w:rPr>
      </w:pPr>
    </w:p>
    <w:p w14:paraId="43EF64ED" w14:textId="5B4A2EA2" w:rsidR="00EB6832" w:rsidRPr="00EB6832" w:rsidRDefault="00EB6832" w:rsidP="00EB6832">
      <w:pPr>
        <w:spacing w:line="240" w:lineRule="auto"/>
        <w:rPr>
          <w:rFonts w:eastAsia="Cordia New" w:cs="Times New Roman"/>
          <w:b/>
          <w:bCs/>
          <w:caps/>
        </w:rPr>
      </w:pPr>
    </w:p>
    <w:p w14:paraId="51FF9EAE" w14:textId="1DAAB92E" w:rsidR="00EB6832" w:rsidRPr="00EB6832" w:rsidRDefault="00EB6832" w:rsidP="00EB6832">
      <w:pPr>
        <w:spacing w:line="240" w:lineRule="auto"/>
        <w:rPr>
          <w:rFonts w:eastAsia="Cordia New" w:cs="Times New Roman"/>
          <w:b/>
          <w:bCs/>
          <w:caps/>
        </w:rPr>
      </w:pPr>
    </w:p>
    <w:p w14:paraId="56775718" w14:textId="33BB67C1" w:rsidR="00EB6832" w:rsidRPr="00EB6832" w:rsidRDefault="00EB6832" w:rsidP="00EB6832">
      <w:pPr>
        <w:spacing w:line="240" w:lineRule="auto"/>
        <w:rPr>
          <w:rFonts w:eastAsia="Cordia New" w:cs="Times New Roman"/>
          <w:b/>
          <w:bCs/>
          <w:caps/>
        </w:rPr>
      </w:pPr>
    </w:p>
    <w:p w14:paraId="3B552469" w14:textId="05DBCA3D" w:rsidR="00EB6832" w:rsidRPr="00EB6832" w:rsidRDefault="00EB6832" w:rsidP="00EB6832">
      <w:pPr>
        <w:spacing w:line="240" w:lineRule="auto"/>
        <w:jc w:val="left"/>
        <w:rPr>
          <w:rFonts w:cs="Times New Roman"/>
        </w:rPr>
      </w:pPr>
    </w:p>
    <w:p w14:paraId="4C62B12D" w14:textId="4D57421E" w:rsidR="00EB6832" w:rsidRPr="00EB6832" w:rsidRDefault="00EB6832" w:rsidP="00EB6832">
      <w:pPr>
        <w:spacing w:line="240" w:lineRule="auto"/>
        <w:rPr>
          <w:rFonts w:cs="Times New Roman"/>
          <w:b/>
          <w:bCs/>
        </w:rPr>
      </w:pPr>
      <w:r w:rsidRPr="00EB6832">
        <w:rPr>
          <w:rFonts w:cs="Times New Roman"/>
          <w:b/>
          <w:bCs/>
        </w:rPr>
        <w:t>SATTRA VUTHY</w:t>
      </w:r>
    </w:p>
    <w:p w14:paraId="0133EDCF" w14:textId="396585A2" w:rsidR="00EB6832" w:rsidRPr="00EB6832" w:rsidRDefault="00EB6832" w:rsidP="00EB6832">
      <w:pPr>
        <w:spacing w:line="240" w:lineRule="auto"/>
        <w:rPr>
          <w:rFonts w:cs="Times New Roman"/>
        </w:rPr>
      </w:pPr>
    </w:p>
    <w:p w14:paraId="4036C53D" w14:textId="54B82E04" w:rsidR="00EB6832" w:rsidRPr="00EB6832" w:rsidRDefault="00EB6832" w:rsidP="00EB6832">
      <w:pPr>
        <w:spacing w:line="240" w:lineRule="auto"/>
        <w:rPr>
          <w:rFonts w:cs="Times New Roman"/>
          <w:b/>
          <w:bCs/>
        </w:rPr>
      </w:pPr>
    </w:p>
    <w:p w14:paraId="103980FE" w14:textId="520BFAC4" w:rsidR="00EB6832" w:rsidRPr="00EB6832" w:rsidRDefault="00EB6832" w:rsidP="00EB6832">
      <w:pPr>
        <w:spacing w:line="240" w:lineRule="auto"/>
        <w:rPr>
          <w:rFonts w:cs="Times New Roman"/>
          <w:b/>
          <w:bCs/>
        </w:rPr>
      </w:pPr>
    </w:p>
    <w:p w14:paraId="09164853" w14:textId="76F1AE44" w:rsidR="00EB6832" w:rsidRPr="00EB6832" w:rsidRDefault="00EB6832" w:rsidP="00EB6832">
      <w:pPr>
        <w:spacing w:line="240" w:lineRule="auto"/>
        <w:rPr>
          <w:rFonts w:cs="Times New Roman"/>
          <w:b/>
          <w:bCs/>
        </w:rPr>
      </w:pPr>
    </w:p>
    <w:p w14:paraId="36E14689" w14:textId="32CD2534" w:rsidR="00EB6832" w:rsidRPr="00EB6832" w:rsidRDefault="00EB6832" w:rsidP="00EB6832">
      <w:pPr>
        <w:spacing w:line="240" w:lineRule="auto"/>
        <w:rPr>
          <w:rFonts w:cs="Times New Roman"/>
          <w:b/>
          <w:bCs/>
        </w:rPr>
      </w:pPr>
    </w:p>
    <w:p w14:paraId="7B5BB9F3" w14:textId="66C4E324" w:rsidR="00EB6832" w:rsidRPr="00EB6832" w:rsidRDefault="00EB6832" w:rsidP="00EB6832">
      <w:pPr>
        <w:spacing w:line="240" w:lineRule="auto"/>
        <w:rPr>
          <w:rFonts w:cs="Times New Roman"/>
          <w:b/>
          <w:bCs/>
        </w:rPr>
      </w:pPr>
    </w:p>
    <w:p w14:paraId="08F9AAB9" w14:textId="77777777" w:rsidR="00EB6832" w:rsidRPr="00EB6832" w:rsidRDefault="00EB6832" w:rsidP="00EB6832">
      <w:pPr>
        <w:spacing w:line="240" w:lineRule="auto"/>
        <w:rPr>
          <w:rFonts w:cs="Times New Roman"/>
          <w:b/>
          <w:bCs/>
        </w:rPr>
      </w:pPr>
      <w:r w:rsidRPr="00EB6832">
        <w:rPr>
          <w:rFonts w:cs="Times New Roman"/>
          <w:noProof/>
        </w:rPr>
        <mc:AlternateContent>
          <mc:Choice Requires="wps">
            <w:drawing>
              <wp:anchor distT="0" distB="0" distL="114300" distR="114300" simplePos="0" relativeHeight="251717632" behindDoc="0" locked="0" layoutInCell="1" allowOverlap="1" wp14:anchorId="7536EE1F" wp14:editId="61218CAF">
                <wp:simplePos x="0" y="0"/>
                <wp:positionH relativeFrom="column">
                  <wp:posOffset>790575</wp:posOffset>
                </wp:positionH>
                <wp:positionV relativeFrom="page">
                  <wp:posOffset>6010275</wp:posOffset>
                </wp:positionV>
                <wp:extent cx="2466975" cy="866775"/>
                <wp:effectExtent l="457200" t="38100" r="85725" b="1114425"/>
                <wp:wrapNone/>
                <wp:docPr id="18" name="Line Callout 2 18"/>
                <wp:cNvGraphicFramePr/>
                <a:graphic xmlns:a="http://schemas.openxmlformats.org/drawingml/2006/main">
                  <a:graphicData uri="http://schemas.microsoft.com/office/word/2010/wordprocessingShape">
                    <wps:wsp>
                      <wps:cNvSpPr/>
                      <wps:spPr>
                        <a:xfrm>
                          <a:off x="0" y="0"/>
                          <a:ext cx="2466975" cy="866775"/>
                        </a:xfrm>
                        <a:prstGeom prst="borderCallout2">
                          <a:avLst>
                            <a:gd name="adj1" fmla="val 18750"/>
                            <a:gd name="adj2" fmla="val -8333"/>
                            <a:gd name="adj3" fmla="val 18750"/>
                            <a:gd name="adj4" fmla="val -16667"/>
                            <a:gd name="adj5" fmla="val 216436"/>
                            <a:gd name="adj6" fmla="val -16530"/>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1B71C2E2" w14:textId="77777777" w:rsidR="005C5753" w:rsidRDefault="005C5753" w:rsidP="00EB6832">
                            <w:pPr>
                              <w:pStyle w:val="Cmtbox"/>
                            </w:pPr>
                            <w:r w:rsidRPr="006520A6">
                              <w:t>Title needs to be centered of the page, all capita</w:t>
                            </w:r>
                            <w:r>
                              <w:t xml:space="preserve">lized and with 1.5 line spacing. </w:t>
                            </w:r>
                          </w:p>
                          <w:p w14:paraId="764E1A43" w14:textId="77777777" w:rsidR="005C5753" w:rsidRPr="006520A6" w:rsidRDefault="005C5753" w:rsidP="00EB6832">
                            <w:pPr>
                              <w:pStyle w:val="Cmtbox"/>
                              <w:rPr>
                                <w:sz w:val="22"/>
                                <w:szCs w:val="22"/>
                              </w:rPr>
                            </w:pPr>
                            <w:r>
                              <w:rPr>
                                <w:sz w:val="22"/>
                                <w:szCs w:val="22"/>
                              </w:rPr>
                              <w:t>Thesis code: KMITL-2017-IC-M-002-002 will be provided by offi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6EE1F" id="Line Callout 2 18" o:spid="_x0000_s1031" type="#_x0000_t48" style="position:absolute;left:0;text-align:left;margin-left:62.25pt;margin-top:473.25pt;width:194.25pt;height:68.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" adj="-3570,46750" fillcolor="#d9d9d9">
                <v:shadow on="t" color="black" opacity="24903f" origin=",.5" offset="0,.55556mm"/>
                <v:textbox>
                  <w:txbxContent>
                    <w:p w14:paraId="1B71C2E2" w14:textId="77777777" w:rsidR="005C5753" w:rsidRDefault="005C5753" w:rsidP="00EB6832">
                      <w:pPr>
                        <w:pStyle w:val="Cmtbox"/>
                      </w:pPr>
                      <w:r w:rsidRPr="006520A6">
                        <w:t>Title needs to be centered of the page, all capita</w:t>
                      </w:r>
                      <w:r>
                        <w:t xml:space="preserve">lized and with 1.5 line spacing. </w:t>
                      </w:r>
                    </w:p>
                    <w:p w14:paraId="764E1A43" w14:textId="77777777" w:rsidR="005C5753" w:rsidRPr="006520A6" w:rsidRDefault="005C5753" w:rsidP="00EB6832">
                      <w:pPr>
                        <w:pStyle w:val="Cmtbox"/>
                        <w:rPr>
                          <w:sz w:val="22"/>
                          <w:szCs w:val="22"/>
                        </w:rPr>
                      </w:pPr>
                      <w:r>
                        <w:rPr>
                          <w:sz w:val="22"/>
                          <w:szCs w:val="22"/>
                        </w:rPr>
                        <w:t>Thesis code: KMITL-2017-IC-M-002-002 will be provided by officer.</w:t>
                      </w:r>
                    </w:p>
                  </w:txbxContent>
                </v:textbox>
                <o:callout v:ext="edit" minusy="t"/>
                <w10:wrap anchory="page"/>
              </v:shape>
            </w:pict>
          </mc:Fallback>
        </mc:AlternateContent>
      </w:r>
    </w:p>
    <w:p w14:paraId="6D173007" w14:textId="77777777" w:rsidR="00EB6832" w:rsidRPr="00EB6832" w:rsidRDefault="00EB6832" w:rsidP="00EB6832">
      <w:pPr>
        <w:spacing w:line="240" w:lineRule="auto"/>
        <w:rPr>
          <w:rFonts w:cs="Times New Roman"/>
          <w:b/>
          <w:bCs/>
        </w:rPr>
      </w:pPr>
    </w:p>
    <w:p w14:paraId="2D9A7EEB" w14:textId="77777777" w:rsidR="00EB6832" w:rsidRPr="00EB6832" w:rsidRDefault="00EB6832" w:rsidP="00EB6832">
      <w:pPr>
        <w:spacing w:line="240" w:lineRule="auto"/>
        <w:rPr>
          <w:rFonts w:cs="Times New Roman"/>
          <w:b/>
          <w:bCs/>
        </w:rPr>
      </w:pPr>
    </w:p>
    <w:p w14:paraId="1B03D950" w14:textId="77777777" w:rsidR="00EB6832" w:rsidRPr="00EB6832" w:rsidRDefault="00EB6832" w:rsidP="00EB6832">
      <w:pPr>
        <w:spacing w:line="240" w:lineRule="auto"/>
        <w:rPr>
          <w:rFonts w:cs="Times New Roman"/>
          <w:b/>
          <w:bCs/>
        </w:rPr>
      </w:pPr>
    </w:p>
    <w:p w14:paraId="7DB480AA" w14:textId="77777777" w:rsidR="00EB6832" w:rsidRPr="00EB6832" w:rsidRDefault="00EB6832" w:rsidP="00EB6832">
      <w:pPr>
        <w:spacing w:line="240" w:lineRule="auto"/>
        <w:rPr>
          <w:rFonts w:cs="Times New Roman"/>
          <w:b/>
          <w:bCs/>
        </w:rPr>
      </w:pPr>
    </w:p>
    <w:p w14:paraId="10B8F937" w14:textId="77777777" w:rsidR="00EB6832" w:rsidRPr="00EB6832" w:rsidRDefault="00EB6832" w:rsidP="00EB6832">
      <w:pPr>
        <w:spacing w:line="240" w:lineRule="auto"/>
        <w:rPr>
          <w:rFonts w:cs="Times New Roman"/>
          <w:b/>
          <w:bCs/>
        </w:rPr>
      </w:pPr>
    </w:p>
    <w:p w14:paraId="233D6569" w14:textId="6806C51F" w:rsidR="00EB6832" w:rsidRPr="00EB6832" w:rsidRDefault="00EB6832" w:rsidP="00EB6832">
      <w:pPr>
        <w:spacing w:line="240" w:lineRule="auto"/>
        <w:jc w:val="left"/>
        <w:rPr>
          <w:rFonts w:cs="Times New Roman"/>
          <w:b/>
          <w:bCs/>
        </w:rPr>
      </w:pPr>
    </w:p>
    <w:p w14:paraId="056829FD" w14:textId="77777777" w:rsidR="00EB6832" w:rsidRPr="00EB6832" w:rsidRDefault="00EB6832" w:rsidP="00EB6832">
      <w:pPr>
        <w:spacing w:line="240" w:lineRule="auto"/>
        <w:jc w:val="left"/>
        <w:rPr>
          <w:rFonts w:cs="Times New Roman"/>
          <w:b/>
          <w:bCs/>
        </w:rPr>
      </w:pPr>
    </w:p>
    <w:p w14:paraId="081F9546" w14:textId="77777777" w:rsidR="00EB6832" w:rsidRPr="00EB6832" w:rsidRDefault="00EB6832" w:rsidP="00EB6832">
      <w:pPr>
        <w:spacing w:line="240" w:lineRule="auto"/>
        <w:jc w:val="left"/>
        <w:rPr>
          <w:rFonts w:cs="Times New Roman"/>
          <w:b/>
          <w:bCs/>
        </w:rPr>
      </w:pPr>
    </w:p>
    <w:p w14:paraId="3EAE410C" w14:textId="7D7BD8A0" w:rsidR="00EB6832" w:rsidRPr="00EB6832" w:rsidRDefault="00EB6832" w:rsidP="00EB6832">
      <w:pPr>
        <w:spacing w:line="240" w:lineRule="auto"/>
        <w:jc w:val="left"/>
        <w:rPr>
          <w:rFonts w:cs="Times New Roman"/>
          <w:b/>
          <w:bCs/>
        </w:rPr>
      </w:pPr>
    </w:p>
    <w:p w14:paraId="3E02400D"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A Thesis Report Submitted in partial fulfillment</w:t>
      </w:r>
    </w:p>
    <w:p w14:paraId="776012A1" w14:textId="1C557A73" w:rsidR="00EB6832" w:rsidRPr="00EB6832" w:rsidRDefault="00EB6832" w:rsidP="00EB6832">
      <w:pPr>
        <w:spacing w:line="360" w:lineRule="auto"/>
        <w:rPr>
          <w:rFonts w:eastAsia="Cordia New" w:cs="Times New Roman"/>
          <w:b/>
          <w:bCs/>
          <w:caps/>
        </w:rPr>
      </w:pPr>
      <w:r w:rsidRPr="00EB6832">
        <w:rPr>
          <w:rFonts w:eastAsia="Cordia New" w:cs="Times New Roman"/>
          <w:b/>
          <w:bCs/>
          <w:caps/>
        </w:rPr>
        <w:t xml:space="preserve">of the Requirements for THE DEGREE OF </w:t>
      </w:r>
    </w:p>
    <w:p w14:paraId="3BB79782" w14:textId="596E4370" w:rsidR="00EB6832" w:rsidRPr="00EB6832" w:rsidRDefault="00EB6832" w:rsidP="00EB6832">
      <w:pPr>
        <w:spacing w:line="360" w:lineRule="auto"/>
        <w:rPr>
          <w:rFonts w:eastAsia="Cordia New" w:cs="Times New Roman"/>
          <w:b/>
          <w:bCs/>
          <w:caps/>
        </w:rPr>
      </w:pPr>
      <w:r w:rsidRPr="00EB6832">
        <w:rPr>
          <w:rFonts w:eastAsia="Cordia New" w:cs="Times New Roman"/>
          <w:b/>
          <w:bCs/>
          <w:caps/>
        </w:rPr>
        <w:t>Master OF SCIENCE IN LOGISTICS AND SUPPLY CHAIN MANAGEMENT</w:t>
      </w:r>
    </w:p>
    <w:p w14:paraId="0D3C3B29" w14:textId="07671076" w:rsidR="00EB6832" w:rsidRPr="00EB6832" w:rsidRDefault="00EB6832" w:rsidP="00EB6832">
      <w:pPr>
        <w:spacing w:line="360" w:lineRule="auto"/>
        <w:rPr>
          <w:rFonts w:eastAsia="Cordia New" w:cs="Times New Roman"/>
          <w:b/>
          <w:bCs/>
          <w:caps/>
        </w:rPr>
      </w:pPr>
      <w:r w:rsidRPr="00EB6832">
        <w:rPr>
          <w:rFonts w:eastAsia="Cordia New" w:cs="Times New Roman"/>
          <w:b/>
          <w:bCs/>
          <w:caps/>
        </w:rPr>
        <w:t>INTERNATIONAL COLLEGE</w:t>
      </w:r>
    </w:p>
    <w:p w14:paraId="5AB63AB5" w14:textId="059BE29C" w:rsidR="00EB6832" w:rsidRPr="00EB6832" w:rsidRDefault="00EB6832" w:rsidP="00EB6832">
      <w:pPr>
        <w:spacing w:line="360" w:lineRule="auto"/>
        <w:rPr>
          <w:rFonts w:eastAsia="Cordia New" w:cs="Times New Roman"/>
          <w:b/>
          <w:bCs/>
          <w:caps/>
        </w:rPr>
      </w:pPr>
      <w:r w:rsidRPr="00EB6832">
        <w:rPr>
          <w:rFonts w:eastAsia="Cordia New" w:cs="Times New Roman"/>
          <w:b/>
          <w:bCs/>
          <w:caps/>
        </w:rPr>
        <w:t>KING MONGKUT’S INSTITUTE OF TECHNOLOGY LADKRABANG</w:t>
      </w:r>
    </w:p>
    <w:p w14:paraId="1BF70F0B" w14:textId="6F299540" w:rsidR="00EB6832" w:rsidRPr="00EB6832" w:rsidRDefault="00537707" w:rsidP="00EB6832">
      <w:pPr>
        <w:spacing w:line="360" w:lineRule="auto"/>
        <w:rPr>
          <w:rFonts w:eastAsia="Cordia New" w:cs="Times New Roman"/>
          <w:b/>
          <w:bCs/>
          <w:caps/>
        </w:rPr>
      </w:pPr>
      <w:r w:rsidRPr="00EB6832">
        <w:rPr>
          <w:rFonts w:cs="Times New Roman"/>
          <w:noProof/>
        </w:rPr>
        <mc:AlternateContent>
          <mc:Choice Requires="wps">
            <w:drawing>
              <wp:anchor distT="0" distB="0" distL="114300" distR="114300" simplePos="0" relativeHeight="251764736" behindDoc="0" locked="0" layoutInCell="1" allowOverlap="1" wp14:anchorId="6362B5BD" wp14:editId="62382034">
                <wp:simplePos x="0" y="0"/>
                <wp:positionH relativeFrom="column">
                  <wp:posOffset>4152900</wp:posOffset>
                </wp:positionH>
                <wp:positionV relativeFrom="paragraph">
                  <wp:posOffset>160655</wp:posOffset>
                </wp:positionV>
                <wp:extent cx="1828800" cy="657225"/>
                <wp:effectExtent l="1371600" t="76200" r="76200" b="104775"/>
                <wp:wrapNone/>
                <wp:docPr id="8" name="Line Callout 2 38"/>
                <wp:cNvGraphicFramePr/>
                <a:graphic xmlns:a="http://schemas.openxmlformats.org/drawingml/2006/main">
                  <a:graphicData uri="http://schemas.microsoft.com/office/word/2010/wordprocessingShape">
                    <wps:wsp>
                      <wps:cNvSpPr/>
                      <wps:spPr>
                        <a:xfrm>
                          <a:off x="0" y="0"/>
                          <a:ext cx="1828800" cy="657225"/>
                        </a:xfrm>
                        <a:prstGeom prst="borderCallout2">
                          <a:avLst>
                            <a:gd name="adj1" fmla="val 18750"/>
                            <a:gd name="adj2" fmla="val -8333"/>
                            <a:gd name="adj3" fmla="val 18750"/>
                            <a:gd name="adj4" fmla="val -16667"/>
                            <a:gd name="adj5" fmla="val -6878"/>
                            <a:gd name="adj6" fmla="val -72261"/>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0635BE33" w14:textId="1F76A22E" w:rsidR="005C5753" w:rsidRPr="006520A6" w:rsidRDefault="005C5753" w:rsidP="00537707">
                            <w:pPr>
                              <w:pStyle w:val="Cmtbox"/>
                            </w:pPr>
                            <w:r>
                              <w:t>Use the year when report is 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2B5BD" id="_x0000_s1032" type="#_x0000_t48" style="position:absolute;left:0;text-align:left;margin-left:327pt;margin-top:12.65pt;width:2in;height:5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" adj="-15608,-1486" fillcolor="#d9d9d9">
                <v:shadow on="t" color="black" opacity="24903f" origin=",.5" offset="0,.55556mm"/>
                <v:textbox>
                  <w:txbxContent>
                    <w:p w14:paraId="0635BE33" w14:textId="1F76A22E" w:rsidR="005C5753" w:rsidRPr="006520A6" w:rsidRDefault="005C5753" w:rsidP="00537707">
                      <w:pPr>
                        <w:pStyle w:val="Cmtbox"/>
                      </w:pPr>
                      <w:r>
                        <w:t>Use the year when report is finish</w:t>
                      </w:r>
                    </w:p>
                  </w:txbxContent>
                </v:textbox>
              </v:shape>
            </w:pict>
          </mc:Fallback>
        </mc:AlternateContent>
      </w:r>
      <w:r w:rsidR="00EB6832" w:rsidRPr="00EB6832">
        <w:rPr>
          <w:rFonts w:eastAsia="Cordia New" w:cs="Times New Roman"/>
          <w:b/>
          <w:bCs/>
          <w:caps/>
        </w:rPr>
        <w:t>2017</w:t>
      </w:r>
    </w:p>
    <w:p w14:paraId="7008D1F0" w14:textId="528C65C8" w:rsidR="00EB6832" w:rsidRPr="00EB6832" w:rsidRDefault="00EB6832" w:rsidP="00EB6832">
      <w:pPr>
        <w:spacing w:line="360" w:lineRule="auto"/>
        <w:rPr>
          <w:rFonts w:eastAsia="Cordia New" w:cs="Times New Roman"/>
          <w:b/>
          <w:bCs/>
          <w:caps/>
        </w:rPr>
      </w:pPr>
      <w:r w:rsidRPr="00EB6832">
        <w:rPr>
          <w:rFonts w:eastAsia="Cordia New" w:cs="Times New Roman"/>
          <w:b/>
          <w:bCs/>
          <w:caps/>
        </w:rPr>
        <w:t>KMITL-2017-IC-M-002-002</w:t>
      </w:r>
    </w:p>
    <w:p w14:paraId="1D6AE631" w14:textId="77777777" w:rsidR="00EB6832" w:rsidRPr="00EB6832" w:rsidRDefault="00EB6832" w:rsidP="00EB6832">
      <w:pPr>
        <w:spacing w:line="240" w:lineRule="auto"/>
        <w:rPr>
          <w:rFonts w:cs="Times New Roman"/>
          <w:b/>
          <w:bCs/>
        </w:rPr>
      </w:pPr>
    </w:p>
    <w:p w14:paraId="290D9EF9"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ASSESSMENT OF THE PERSEPECTIVES OF PRACTITIONERS ON CARBON TAX MECHANISM TO ENCOURAGE THE USE OF ELECTRIC VEHICLES USED IN Road FREIGHT TRANSPORT ACTIVITIES IN THAILAND</w:t>
      </w:r>
    </w:p>
    <w:p w14:paraId="0A9880A4" w14:textId="77777777" w:rsidR="00EB6832" w:rsidRPr="00EB6832" w:rsidRDefault="00EB6832" w:rsidP="00EB6832">
      <w:pPr>
        <w:spacing w:line="240" w:lineRule="auto"/>
        <w:rPr>
          <w:rFonts w:eastAsia="Cordia New" w:cs="Times New Roman"/>
          <w:b/>
          <w:bCs/>
          <w:caps/>
        </w:rPr>
      </w:pPr>
    </w:p>
    <w:p w14:paraId="178BC050" w14:textId="77777777" w:rsidR="00EB6832" w:rsidRPr="00EB6832" w:rsidRDefault="00EB6832" w:rsidP="00EB6832">
      <w:pPr>
        <w:spacing w:line="240" w:lineRule="auto"/>
        <w:rPr>
          <w:rFonts w:eastAsia="Cordia New" w:cs="Times New Roman"/>
          <w:b/>
          <w:bCs/>
          <w:caps/>
        </w:rPr>
      </w:pPr>
    </w:p>
    <w:p w14:paraId="675D8165" w14:textId="77777777" w:rsidR="00EB6832" w:rsidRPr="00EB6832" w:rsidRDefault="00EB6832" w:rsidP="00EB6832">
      <w:pPr>
        <w:spacing w:line="240" w:lineRule="auto"/>
        <w:rPr>
          <w:rFonts w:eastAsia="Cordia New" w:cs="Times New Roman"/>
          <w:b/>
          <w:bCs/>
          <w:caps/>
        </w:rPr>
      </w:pPr>
    </w:p>
    <w:p w14:paraId="0939F2B6" w14:textId="77777777" w:rsidR="00EB6832" w:rsidRPr="00EB6832" w:rsidRDefault="00EB6832" w:rsidP="00EB6832">
      <w:pPr>
        <w:spacing w:line="240" w:lineRule="auto"/>
        <w:rPr>
          <w:rFonts w:eastAsia="Cordia New" w:cs="Times New Roman"/>
          <w:b/>
          <w:bCs/>
          <w:caps/>
        </w:rPr>
      </w:pPr>
    </w:p>
    <w:p w14:paraId="0F20DCA1" w14:textId="77777777" w:rsidR="00EB6832" w:rsidRPr="00EB6832" w:rsidRDefault="00EB6832" w:rsidP="00EB6832">
      <w:pPr>
        <w:spacing w:line="240" w:lineRule="auto"/>
        <w:rPr>
          <w:rFonts w:eastAsia="Cordia New" w:cs="Times New Roman"/>
          <w:b/>
          <w:bCs/>
          <w:caps/>
        </w:rPr>
      </w:pPr>
    </w:p>
    <w:p w14:paraId="7ABCBBEA" w14:textId="77777777" w:rsidR="00EB6832" w:rsidRPr="00EB6832" w:rsidRDefault="00EB6832" w:rsidP="00EB6832">
      <w:pPr>
        <w:spacing w:line="240" w:lineRule="auto"/>
        <w:rPr>
          <w:rFonts w:eastAsia="Cordia New" w:cs="Times New Roman"/>
          <w:b/>
          <w:bCs/>
          <w:caps/>
        </w:rPr>
      </w:pPr>
    </w:p>
    <w:p w14:paraId="3581FF63" w14:textId="77777777" w:rsidR="00EB6832" w:rsidRPr="00EB6832" w:rsidRDefault="00EB6832" w:rsidP="00EB6832">
      <w:pPr>
        <w:spacing w:line="240" w:lineRule="auto"/>
        <w:rPr>
          <w:rFonts w:eastAsia="Cordia New" w:cs="Times New Roman"/>
          <w:b/>
          <w:bCs/>
          <w:caps/>
        </w:rPr>
      </w:pPr>
    </w:p>
    <w:p w14:paraId="572F4AB6" w14:textId="77777777" w:rsidR="00EB6832" w:rsidRPr="00EB6832" w:rsidRDefault="00EB6832" w:rsidP="00EB6832">
      <w:pPr>
        <w:spacing w:line="240" w:lineRule="auto"/>
        <w:rPr>
          <w:rFonts w:eastAsia="Cordia New" w:cs="Times New Roman"/>
          <w:b/>
          <w:bCs/>
          <w:caps/>
        </w:rPr>
      </w:pPr>
      <w:r w:rsidRPr="00EB6832">
        <w:rPr>
          <w:rFonts w:eastAsia="Cordia New" w:cs="Times New Roman"/>
          <w:b/>
          <w:bCs/>
          <w:caps/>
          <w:noProof/>
        </w:rPr>
        <mc:AlternateContent>
          <mc:Choice Requires="wps">
            <w:drawing>
              <wp:anchor distT="0" distB="0" distL="114300" distR="114300" simplePos="0" relativeHeight="251718656" behindDoc="0" locked="0" layoutInCell="1" allowOverlap="1" wp14:anchorId="379D0D63" wp14:editId="5F1EF076">
                <wp:simplePos x="0" y="0"/>
                <wp:positionH relativeFrom="column">
                  <wp:posOffset>1679944</wp:posOffset>
                </wp:positionH>
                <wp:positionV relativeFrom="paragraph">
                  <wp:posOffset>130072</wp:posOffset>
                </wp:positionV>
                <wp:extent cx="1626782" cy="457200"/>
                <wp:effectExtent l="57150" t="38100" r="69215" b="95250"/>
                <wp:wrapNone/>
                <wp:docPr id="39" name="Text Box 39"/>
                <wp:cNvGraphicFramePr/>
                <a:graphic xmlns:a="http://schemas.openxmlformats.org/drawingml/2006/main">
                  <a:graphicData uri="http://schemas.microsoft.com/office/word/2010/wordprocessingShape">
                    <wps:wsp>
                      <wps:cNvSpPr txBox="1"/>
                      <wps:spPr>
                        <a:xfrm>
                          <a:off x="0" y="0"/>
                          <a:ext cx="1626782" cy="457200"/>
                        </a:xfrm>
                        <a:prstGeom prst="rect">
                          <a:avLst/>
                        </a:prstGeom>
                        <a:solidFill>
                          <a:sysClr val="window" lastClr="FFFFFF">
                            <a:lumMod val="85000"/>
                          </a:sysClr>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2D526517" w14:textId="77777777" w:rsidR="005C5753" w:rsidRDefault="005C5753" w:rsidP="00EB6832">
                            <w:pPr>
                              <w:pStyle w:val="Cmtbox"/>
                            </w:pPr>
                            <w:r>
                              <w:t>This page is the duplication of the first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D0D63" id="Text Box 39" o:spid="_x0000_s1033" type="#_x0000_t202" style="position:absolute;left:0;text-align:left;margin-left:132.3pt;margin-top:10.25pt;width:128.1pt;height:3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" fillcolor="#d9d9d9">
                <v:shadow on="t" color="black" opacity="24903f" origin=",.5" offset="0,.55556mm"/>
                <v:textbox>
                  <w:txbxContent>
                    <w:p w14:paraId="2D526517" w14:textId="77777777" w:rsidR="005C5753" w:rsidRDefault="005C5753" w:rsidP="00EB6832">
                      <w:pPr>
                        <w:pStyle w:val="Cmtbox"/>
                      </w:pPr>
                      <w:r>
                        <w:t>This page is the duplication of the first page.</w:t>
                      </w:r>
                    </w:p>
                  </w:txbxContent>
                </v:textbox>
              </v:shape>
            </w:pict>
          </mc:Fallback>
        </mc:AlternateContent>
      </w:r>
    </w:p>
    <w:p w14:paraId="4C520879" w14:textId="77777777" w:rsidR="00EB6832" w:rsidRPr="00EB6832" w:rsidRDefault="00EB6832" w:rsidP="00EB6832">
      <w:pPr>
        <w:spacing w:line="240" w:lineRule="auto"/>
        <w:rPr>
          <w:rFonts w:eastAsia="Cordia New" w:cs="Times New Roman"/>
          <w:b/>
          <w:bCs/>
          <w:caps/>
        </w:rPr>
      </w:pPr>
    </w:p>
    <w:p w14:paraId="021BFA6E" w14:textId="77777777" w:rsidR="00EB6832" w:rsidRPr="00EB6832" w:rsidRDefault="00EB6832" w:rsidP="00EB6832">
      <w:pPr>
        <w:spacing w:line="240" w:lineRule="auto"/>
        <w:rPr>
          <w:rFonts w:eastAsia="Cordia New" w:cs="Times New Roman"/>
          <w:b/>
          <w:bCs/>
          <w:caps/>
        </w:rPr>
      </w:pPr>
    </w:p>
    <w:p w14:paraId="0662F3BB" w14:textId="77777777" w:rsidR="00EB6832" w:rsidRPr="00EB6832" w:rsidRDefault="00EB6832" w:rsidP="00EB6832">
      <w:pPr>
        <w:spacing w:line="240" w:lineRule="auto"/>
        <w:rPr>
          <w:rFonts w:eastAsia="Cordia New" w:cs="Times New Roman"/>
          <w:b/>
          <w:bCs/>
          <w:caps/>
        </w:rPr>
      </w:pPr>
    </w:p>
    <w:p w14:paraId="1D2CEF08" w14:textId="77777777" w:rsidR="00EB6832" w:rsidRPr="00EB6832" w:rsidRDefault="00EB6832" w:rsidP="00EB6832">
      <w:pPr>
        <w:spacing w:line="240" w:lineRule="auto"/>
        <w:rPr>
          <w:rFonts w:eastAsia="Cordia New" w:cs="Times New Roman"/>
          <w:b/>
          <w:bCs/>
          <w:caps/>
        </w:rPr>
      </w:pPr>
    </w:p>
    <w:p w14:paraId="5FDAC2D0" w14:textId="77777777" w:rsidR="00EB6832" w:rsidRPr="00EB6832" w:rsidRDefault="00EB6832" w:rsidP="00EB6832">
      <w:pPr>
        <w:spacing w:line="240" w:lineRule="auto"/>
        <w:rPr>
          <w:rFonts w:eastAsia="Cordia New" w:cs="Times New Roman"/>
          <w:b/>
          <w:bCs/>
          <w:caps/>
        </w:rPr>
      </w:pPr>
    </w:p>
    <w:p w14:paraId="66708A00" w14:textId="77777777" w:rsidR="00EB6832" w:rsidRPr="00EB6832" w:rsidRDefault="00EB6832" w:rsidP="00EB6832">
      <w:pPr>
        <w:spacing w:line="240" w:lineRule="auto"/>
        <w:rPr>
          <w:rFonts w:eastAsia="Cordia New" w:cs="Times New Roman"/>
          <w:b/>
          <w:bCs/>
          <w:caps/>
        </w:rPr>
      </w:pPr>
    </w:p>
    <w:p w14:paraId="066B21D5" w14:textId="77777777" w:rsidR="00EB6832" w:rsidRPr="00EB6832" w:rsidRDefault="00EB6832" w:rsidP="00EB6832">
      <w:pPr>
        <w:spacing w:line="240" w:lineRule="auto"/>
        <w:rPr>
          <w:rFonts w:eastAsia="Cordia New" w:cs="Times New Roman"/>
          <w:b/>
          <w:bCs/>
          <w:caps/>
        </w:rPr>
      </w:pPr>
    </w:p>
    <w:p w14:paraId="56FD9735" w14:textId="77777777" w:rsidR="00EB6832" w:rsidRPr="00EB6832" w:rsidRDefault="00EB6832" w:rsidP="00EB6832">
      <w:pPr>
        <w:spacing w:line="240" w:lineRule="auto"/>
        <w:rPr>
          <w:rFonts w:cs="Times New Roman"/>
        </w:rPr>
      </w:pPr>
    </w:p>
    <w:p w14:paraId="599EBA3F" w14:textId="77777777" w:rsidR="00EB6832" w:rsidRPr="00EB6832" w:rsidRDefault="00EB6832" w:rsidP="00EB6832">
      <w:pPr>
        <w:spacing w:line="240" w:lineRule="auto"/>
        <w:rPr>
          <w:rFonts w:cs="Times New Roman"/>
          <w:b/>
          <w:bCs/>
        </w:rPr>
      </w:pPr>
      <w:r w:rsidRPr="00EB6832">
        <w:rPr>
          <w:rFonts w:cs="Times New Roman"/>
          <w:b/>
          <w:bCs/>
        </w:rPr>
        <w:t>SATTRA VUTHY</w:t>
      </w:r>
    </w:p>
    <w:p w14:paraId="395BF59A" w14:textId="77777777" w:rsidR="00EB6832" w:rsidRPr="00EB6832" w:rsidRDefault="00EB6832" w:rsidP="00EB6832">
      <w:pPr>
        <w:spacing w:line="240" w:lineRule="auto"/>
        <w:rPr>
          <w:rFonts w:cs="Times New Roman"/>
        </w:rPr>
      </w:pPr>
    </w:p>
    <w:p w14:paraId="17E9F24F" w14:textId="77777777" w:rsidR="00EB6832" w:rsidRPr="00EB6832" w:rsidRDefault="00EB6832" w:rsidP="00EB6832">
      <w:pPr>
        <w:spacing w:line="240" w:lineRule="auto"/>
        <w:rPr>
          <w:rFonts w:cs="Times New Roman"/>
          <w:b/>
          <w:bCs/>
        </w:rPr>
      </w:pPr>
    </w:p>
    <w:p w14:paraId="0501809E" w14:textId="77777777" w:rsidR="00EB6832" w:rsidRPr="00EB6832" w:rsidRDefault="00EB6832" w:rsidP="00EB6832">
      <w:pPr>
        <w:spacing w:line="240" w:lineRule="auto"/>
        <w:rPr>
          <w:rFonts w:cs="Times New Roman"/>
          <w:b/>
          <w:bCs/>
        </w:rPr>
      </w:pPr>
    </w:p>
    <w:p w14:paraId="25AFDE8E" w14:textId="77777777" w:rsidR="00EB6832" w:rsidRPr="00EB6832" w:rsidRDefault="00EB6832" w:rsidP="00EB6832">
      <w:pPr>
        <w:spacing w:line="240" w:lineRule="auto"/>
        <w:rPr>
          <w:rFonts w:cs="Times New Roman"/>
          <w:b/>
          <w:bCs/>
        </w:rPr>
      </w:pPr>
    </w:p>
    <w:p w14:paraId="66F9A70E" w14:textId="77777777" w:rsidR="00EB6832" w:rsidRPr="00EB6832" w:rsidRDefault="00EB6832" w:rsidP="00EB6832">
      <w:pPr>
        <w:spacing w:line="240" w:lineRule="auto"/>
        <w:rPr>
          <w:rFonts w:cs="Times New Roman"/>
          <w:b/>
          <w:bCs/>
        </w:rPr>
      </w:pPr>
    </w:p>
    <w:p w14:paraId="128AAA24" w14:textId="77777777" w:rsidR="00EB6832" w:rsidRPr="00EB6832" w:rsidRDefault="00EB6832" w:rsidP="00EB6832">
      <w:pPr>
        <w:spacing w:line="240" w:lineRule="auto"/>
        <w:rPr>
          <w:rFonts w:cs="Times New Roman"/>
          <w:b/>
          <w:bCs/>
        </w:rPr>
      </w:pPr>
    </w:p>
    <w:p w14:paraId="6CADE9B0" w14:textId="77777777" w:rsidR="00EB6832" w:rsidRPr="00EB6832" w:rsidRDefault="00EB6832" w:rsidP="00EB6832">
      <w:pPr>
        <w:spacing w:line="240" w:lineRule="auto"/>
        <w:rPr>
          <w:rFonts w:cs="Times New Roman"/>
          <w:b/>
          <w:bCs/>
        </w:rPr>
      </w:pPr>
    </w:p>
    <w:p w14:paraId="66EAF122" w14:textId="77777777" w:rsidR="00EB6832" w:rsidRPr="00EB6832" w:rsidRDefault="00EB6832" w:rsidP="00EB6832">
      <w:pPr>
        <w:spacing w:line="240" w:lineRule="auto"/>
        <w:rPr>
          <w:rFonts w:cs="Times New Roman"/>
          <w:b/>
          <w:bCs/>
        </w:rPr>
      </w:pPr>
    </w:p>
    <w:p w14:paraId="5E318A47" w14:textId="77777777" w:rsidR="00EB6832" w:rsidRPr="00EB6832" w:rsidRDefault="00EB6832" w:rsidP="00EB6832">
      <w:pPr>
        <w:spacing w:line="240" w:lineRule="auto"/>
        <w:rPr>
          <w:rFonts w:cs="Times New Roman"/>
          <w:b/>
          <w:bCs/>
        </w:rPr>
      </w:pPr>
    </w:p>
    <w:p w14:paraId="2D92B955" w14:textId="77777777" w:rsidR="00EB6832" w:rsidRPr="00EB6832" w:rsidRDefault="00EB6832" w:rsidP="00EB6832">
      <w:pPr>
        <w:spacing w:line="240" w:lineRule="auto"/>
        <w:rPr>
          <w:rFonts w:cs="Times New Roman"/>
          <w:b/>
          <w:bCs/>
        </w:rPr>
      </w:pPr>
    </w:p>
    <w:p w14:paraId="70DCCF29" w14:textId="77777777" w:rsidR="00EB6832" w:rsidRPr="00EB6832" w:rsidRDefault="00EB6832" w:rsidP="00EB6832">
      <w:pPr>
        <w:spacing w:line="240" w:lineRule="auto"/>
        <w:rPr>
          <w:rFonts w:cs="Times New Roman"/>
          <w:b/>
          <w:bCs/>
        </w:rPr>
      </w:pPr>
    </w:p>
    <w:p w14:paraId="62045D91" w14:textId="77777777" w:rsidR="00EB6832" w:rsidRPr="00EB6832" w:rsidRDefault="00EB6832" w:rsidP="00EB6832">
      <w:pPr>
        <w:spacing w:line="240" w:lineRule="auto"/>
        <w:rPr>
          <w:rFonts w:cs="Times New Roman"/>
          <w:b/>
          <w:bCs/>
        </w:rPr>
      </w:pPr>
    </w:p>
    <w:p w14:paraId="5C865F50" w14:textId="77777777" w:rsidR="00EB6832" w:rsidRPr="00EB6832" w:rsidRDefault="00EB6832" w:rsidP="00EB6832">
      <w:pPr>
        <w:spacing w:line="240" w:lineRule="auto"/>
        <w:jc w:val="left"/>
        <w:rPr>
          <w:rFonts w:cs="Times New Roman"/>
          <w:b/>
          <w:bCs/>
        </w:rPr>
      </w:pPr>
    </w:p>
    <w:p w14:paraId="2A035F86" w14:textId="77777777" w:rsidR="00EB6832" w:rsidRPr="00EB6832" w:rsidRDefault="00EB6832" w:rsidP="00EB6832">
      <w:pPr>
        <w:spacing w:line="240" w:lineRule="auto"/>
        <w:jc w:val="left"/>
        <w:rPr>
          <w:rFonts w:cs="Times New Roman"/>
          <w:b/>
          <w:bCs/>
        </w:rPr>
      </w:pPr>
    </w:p>
    <w:p w14:paraId="5E745AE4"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A Thesis Report Submitted in partial fulfillment</w:t>
      </w:r>
    </w:p>
    <w:p w14:paraId="30CFB40C"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 xml:space="preserve">of the Requirements for THE DEGREE OF </w:t>
      </w:r>
    </w:p>
    <w:p w14:paraId="2B3AF452"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Master OF SCIENCE IN LOGISTICS AND SUPPLY CHAIN MANAGEMENT</w:t>
      </w:r>
    </w:p>
    <w:p w14:paraId="0FBBBDF7"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INTERNATIONAL COLLEGE</w:t>
      </w:r>
    </w:p>
    <w:p w14:paraId="30736DD8"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KING MONGKUT’S INSTITUTE OF TECHNOLOGY LADKRABANG</w:t>
      </w:r>
    </w:p>
    <w:p w14:paraId="5749CB63"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2017</w:t>
      </w:r>
    </w:p>
    <w:p w14:paraId="450C7F96" w14:textId="77777777" w:rsidR="00EB6832" w:rsidRPr="00EB6832" w:rsidRDefault="00EB6832" w:rsidP="00EB6832">
      <w:pPr>
        <w:spacing w:line="360" w:lineRule="auto"/>
        <w:rPr>
          <w:rFonts w:eastAsia="Cordia New" w:cs="Times New Roman"/>
          <w:b/>
          <w:bCs/>
          <w:caps/>
        </w:rPr>
      </w:pPr>
      <w:r w:rsidRPr="00EB6832">
        <w:rPr>
          <w:rFonts w:eastAsia="Cordia New" w:cs="Times New Roman"/>
          <w:b/>
          <w:bCs/>
          <w:caps/>
        </w:rPr>
        <w:t>KMITL-2017-IC-M-002-002</w:t>
      </w:r>
    </w:p>
    <w:p w14:paraId="0B87898B" w14:textId="18567317" w:rsidR="00EB6832" w:rsidRPr="00EB6832" w:rsidRDefault="00EB6832" w:rsidP="00EB6832">
      <w:pPr>
        <w:spacing w:line="240" w:lineRule="auto"/>
        <w:jc w:val="left"/>
        <w:rPr>
          <w:rFonts w:cs="Times New Roman"/>
        </w:rPr>
      </w:pPr>
      <w:r w:rsidRPr="00EB6832">
        <w:rPr>
          <w:rFonts w:cs="Times New Roman"/>
        </w:rPr>
        <w:lastRenderedPageBreak/>
        <w:br w:type="page"/>
      </w:r>
      <w:r w:rsidRPr="00EB6832">
        <w:rPr>
          <w:rFonts w:cs="Times New Roman"/>
          <w:noProof/>
        </w:rPr>
        <mc:AlternateContent>
          <mc:Choice Requires="wps">
            <w:drawing>
              <wp:anchor distT="0" distB="0" distL="114300" distR="114300" simplePos="0" relativeHeight="251714560" behindDoc="0" locked="0" layoutInCell="1" allowOverlap="1" wp14:anchorId="60FF8E4A" wp14:editId="25BD5627">
                <wp:simplePos x="0" y="0"/>
                <wp:positionH relativeFrom="margin">
                  <wp:align>center</wp:align>
                </wp:positionH>
                <wp:positionV relativeFrom="margin">
                  <wp:align>center</wp:align>
                </wp:positionV>
                <wp:extent cx="4053205" cy="1404620"/>
                <wp:effectExtent l="0" t="0" r="4445" b="254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3205" cy="1404620"/>
                        </a:xfrm>
                        <a:prstGeom prst="rect">
                          <a:avLst/>
                        </a:prstGeom>
                        <a:solidFill>
                          <a:srgbClr val="FFFFFF"/>
                        </a:solidFill>
                        <a:ln w="9525">
                          <a:noFill/>
                          <a:miter lim="800000"/>
                          <a:headEnd/>
                          <a:tailEnd/>
                        </a:ln>
                      </wps:spPr>
                      <wps:txbx>
                        <w:txbxContent>
                          <w:p w14:paraId="4CFCFACC" w14:textId="77777777" w:rsidR="005C5753" w:rsidRDefault="005C5753" w:rsidP="00EB6832">
                            <w:r>
                              <w:t>COPYRIGHT 2017</w:t>
                            </w:r>
                          </w:p>
                          <w:p w14:paraId="202E3CFA" w14:textId="77777777" w:rsidR="005C5753" w:rsidRDefault="005C5753" w:rsidP="00EB6832">
                            <w:r>
                              <w:t>INTERNATIONAL COLLEGE</w:t>
                            </w:r>
                          </w:p>
                          <w:p w14:paraId="28E606A2" w14:textId="77777777" w:rsidR="005C5753" w:rsidRDefault="005C5753" w:rsidP="00EB6832">
                            <w:r>
                              <w:t>KING MONGKUT’S INSTITUTE OF TECHNOLOGY LADKRABANG</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60FF8E4A" id="Text Box 2" o:spid="_x0000_s1034" type="#_x0000_t202" style="position:absolute;margin-left:0;margin-top:0;width:319.15pt;height:110.6pt;z-index:251714560;visibility:visible;mso-wrap-style:square;mso-width-percent:0;mso-wrap-distance-left:9pt;mso-wrap-distance-top:0;mso-wrap-distance-right:9pt;mso-wrap-distance-bottom:0;mso-position-horizontal:center;mso-position-horizontal-relative:margin;mso-position-vertical:center;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" stroked="f">
                <v:textbox style="mso-fit-shape-to-text:t">
                  <w:txbxContent>
                    <w:p w14:paraId="4CFCFACC" w14:textId="77777777" w:rsidR="005C5753" w:rsidRDefault="005C5753" w:rsidP="00EB6832">
                      <w:r>
                        <w:t>COPYRIGHT 2017</w:t>
                      </w:r>
                    </w:p>
                    <w:p w14:paraId="202E3CFA" w14:textId="77777777" w:rsidR="005C5753" w:rsidRDefault="005C5753" w:rsidP="00EB6832">
                      <w:r>
                        <w:t>INTERNATIONAL COLLEGE</w:t>
                      </w:r>
                    </w:p>
                    <w:p w14:paraId="28E606A2" w14:textId="77777777" w:rsidR="005C5753" w:rsidRDefault="005C5753" w:rsidP="00EB6832">
                      <w:r>
                        <w:t>KING MONGKUT’S INSTITUTE OF TECHNOLOGY LADKRABANG</w:t>
                      </w:r>
                    </w:p>
                  </w:txbxContent>
                </v:textbox>
                <w10:wrap type="square" anchorx="margin" anchory="margin"/>
              </v:shape>
            </w:pict>
          </mc:Fallback>
        </mc:AlternateContent>
      </w:r>
    </w:p>
    <w:p w14:paraId="69B44A1F" w14:textId="77777777" w:rsidR="00EB6832" w:rsidRPr="00EB6832" w:rsidRDefault="00EB6832" w:rsidP="00EB6832">
      <w:pPr>
        <w:spacing w:line="360" w:lineRule="auto"/>
        <w:rPr>
          <w:rFonts w:eastAsia="Cordia New" w:cs="Times New Roman"/>
          <w:b/>
          <w:bCs/>
          <w:lang w:eastAsia="zh-CN"/>
        </w:rPr>
      </w:pPr>
      <w:r w:rsidRPr="00EB6832">
        <w:rPr>
          <w:rFonts w:eastAsia="Cordia New" w:cs="Times New Roman"/>
          <w:b/>
          <w:bCs/>
          <w:lang w:eastAsia="zh-CN"/>
        </w:rPr>
        <w:lastRenderedPageBreak/>
        <w:t>Thesis Certification</w:t>
      </w:r>
    </w:p>
    <w:p w14:paraId="448C830B" w14:textId="77777777" w:rsidR="00EB6832" w:rsidRPr="00EB6832" w:rsidRDefault="00EB6832" w:rsidP="00EB6832">
      <w:pPr>
        <w:spacing w:line="360" w:lineRule="auto"/>
        <w:rPr>
          <w:rFonts w:eastAsia="Cordia New" w:cs="Times New Roman"/>
          <w:b/>
          <w:bCs/>
          <w:lang w:eastAsia="zh-CN"/>
        </w:rPr>
      </w:pPr>
      <w:r w:rsidRPr="00EB6832">
        <w:rPr>
          <w:rFonts w:eastAsia="Cordia New" w:cs="Times New Roman"/>
          <w:b/>
          <w:bCs/>
          <w:lang w:eastAsia="zh-CN"/>
        </w:rPr>
        <w:t>International College</w:t>
      </w:r>
    </w:p>
    <w:p w14:paraId="5D8C1988" w14:textId="77777777" w:rsidR="00EB6832" w:rsidRPr="00EB6832" w:rsidRDefault="00EB6832" w:rsidP="00EB6832">
      <w:pPr>
        <w:spacing w:line="360" w:lineRule="auto"/>
        <w:rPr>
          <w:rFonts w:cs="Times New Roman"/>
          <w:b/>
          <w:bCs/>
        </w:rPr>
      </w:pPr>
      <w:r w:rsidRPr="00EB6832">
        <w:rPr>
          <w:rFonts w:cs="Times New Roman"/>
          <w:b/>
          <w:bCs/>
        </w:rPr>
        <w:t xml:space="preserve">King Mongkut’s Institute of Technology </w:t>
      </w:r>
      <w:proofErr w:type="spellStart"/>
      <w:r w:rsidRPr="00EB6832">
        <w:rPr>
          <w:rFonts w:cs="Times New Roman"/>
          <w:b/>
          <w:bCs/>
        </w:rPr>
        <w:t>Ladkrabang</w:t>
      </w:r>
      <w:proofErr w:type="spellEnd"/>
    </w:p>
    <w:p w14:paraId="62BC5CC2" w14:textId="013CDCD1" w:rsidR="00EB6832" w:rsidRPr="00EB6832" w:rsidRDefault="007F6D44" w:rsidP="00EB6832">
      <w:pPr>
        <w:spacing w:line="360" w:lineRule="auto"/>
        <w:rPr>
          <w:rFonts w:cs="Times New Roman"/>
          <w:b/>
          <w:bCs/>
        </w:rPr>
      </w:pPr>
      <w:r>
        <w:rPr>
          <w:rFonts w:cs="Times New Roman"/>
          <w:b/>
          <w:bCs/>
          <w:noProof/>
        </w:rPr>
        <mc:AlternateContent>
          <mc:Choice Requires="wpg">
            <w:drawing>
              <wp:anchor distT="0" distB="0" distL="114300" distR="114300" simplePos="0" relativeHeight="251732992" behindDoc="0" locked="0" layoutInCell="1" allowOverlap="1" wp14:anchorId="16EFEB8F" wp14:editId="575D1B82">
                <wp:simplePos x="0" y="0"/>
                <wp:positionH relativeFrom="column">
                  <wp:posOffset>-1275907</wp:posOffset>
                </wp:positionH>
                <wp:positionV relativeFrom="paragraph">
                  <wp:posOffset>955070</wp:posOffset>
                </wp:positionV>
                <wp:extent cx="1201095" cy="3329969"/>
                <wp:effectExtent l="0" t="38100" r="94615" b="60960"/>
                <wp:wrapNone/>
                <wp:docPr id="49" name="Group 49"/>
                <wp:cNvGraphicFramePr/>
                <a:graphic xmlns:a="http://schemas.openxmlformats.org/drawingml/2006/main">
                  <a:graphicData uri="http://schemas.microsoft.com/office/word/2010/wordprocessingGroup">
                    <wpg:wgp>
                      <wpg:cNvGrpSpPr/>
                      <wpg:grpSpPr>
                        <a:xfrm>
                          <a:off x="0" y="0"/>
                          <a:ext cx="1201095" cy="3329969"/>
                          <a:chOff x="0" y="0"/>
                          <a:chExt cx="1201095" cy="3329969"/>
                        </a:xfrm>
                      </wpg:grpSpPr>
                      <wps:wsp>
                        <wps:cNvPr id="25" name="Text Box 25"/>
                        <wps:cNvSpPr txBox="1"/>
                        <wps:spPr>
                          <a:xfrm>
                            <a:off x="0" y="1594883"/>
                            <a:ext cx="1200150" cy="1157288"/>
                          </a:xfrm>
                          <a:prstGeom prst="rect">
                            <a:avLst/>
                          </a:prstGeom>
                          <a:solidFill>
                            <a:sysClr val="window" lastClr="FFFFFF">
                              <a:lumMod val="85000"/>
                            </a:sysClr>
                          </a:solidFill>
                          <a:ln w="6350">
                            <a:solidFill>
                              <a:prstClr val="black"/>
                            </a:solidFill>
                          </a:ln>
                          <a:effectLst/>
                        </wps:spPr>
                        <wps:txbx>
                          <w:txbxContent>
                            <w:p w14:paraId="1B993717" w14:textId="77777777" w:rsidR="005C5753" w:rsidRPr="003C2A90" w:rsidRDefault="005C5753" w:rsidP="00EB6832">
                              <w:pPr>
                                <w:pStyle w:val="Cmtbox"/>
                              </w:pPr>
                              <w:r w:rsidRPr="003C2A90">
                                <w:t>Tables with no boundary line</w:t>
                              </w:r>
                            </w:p>
                            <w:p w14:paraId="5FE336B5" w14:textId="77777777" w:rsidR="005C5753" w:rsidRPr="003C2A90" w:rsidRDefault="005C5753" w:rsidP="00EB6832">
                              <w:pPr>
                                <w:pStyle w:val="Cmtbox"/>
                              </w:pPr>
                              <w:r w:rsidRPr="003C2A90">
                                <w:t>Margin:</w:t>
                              </w:r>
                            </w:p>
                            <w:p w14:paraId="2AB6B74A" w14:textId="77777777" w:rsidR="005C5753" w:rsidRPr="003C2A90" w:rsidRDefault="005C5753" w:rsidP="00EB6832">
                              <w:pPr>
                                <w:pStyle w:val="Cmtbox"/>
                              </w:pPr>
                              <w:r w:rsidRPr="003C2A90">
                                <w:t>Left: 0.08”</w:t>
                              </w:r>
                            </w:p>
                            <w:p w14:paraId="3EA25D30" w14:textId="77777777" w:rsidR="005C5753" w:rsidRPr="003C2A90" w:rsidRDefault="005C5753" w:rsidP="00EB6832">
                              <w:pPr>
                                <w:pStyle w:val="Cmtbox"/>
                              </w:pPr>
                              <w:r w:rsidRPr="003C2A90">
                                <w:t>Right: 0.08”</w:t>
                              </w:r>
                            </w:p>
                            <w:p w14:paraId="75DDC2F7" w14:textId="77777777" w:rsidR="005C5753" w:rsidRPr="003C2A90" w:rsidRDefault="005C5753" w:rsidP="00EB6832">
                              <w:pPr>
                                <w:pStyle w:val="Cmtbox"/>
                              </w:pPr>
                              <w:r w:rsidRPr="003C2A90">
                                <w:t>Top: 0.04”</w:t>
                              </w:r>
                            </w:p>
                            <w:p w14:paraId="578D7757" w14:textId="77777777" w:rsidR="005C5753" w:rsidRPr="003C2A90" w:rsidRDefault="005C5753" w:rsidP="00EB6832">
                              <w:pPr>
                                <w:pStyle w:val="Cmtbox"/>
                              </w:pPr>
                              <w:r w:rsidRPr="003C2A90">
                                <w:t xml:space="preserve">Bottom: 0.0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Arrow Connector 47"/>
                        <wps:cNvCnPr/>
                        <wps:spPr>
                          <a:xfrm flipV="1">
                            <a:off x="542260" y="0"/>
                            <a:ext cx="531244" cy="15948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616688" y="2753832"/>
                            <a:ext cx="584407" cy="5761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6EFEB8F" id="Group 49" o:spid="_x0000_s1035" style="position:absolute;left:0;text-align:left;margin-left:-100.45pt;margin-top:75.2pt;width:94.55pt;height:262.2pt;z-index:251732992" coordsize="12010,33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">
                <v:shape id="Text Box 25" o:spid="_x0000_s1036" type="#_x0000_t202" style="position:absolute;top:15948;width:12001;height:11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i+8MA&#10;AADbAAAADwAAAGRycy9kb3ducmV2LnhtbESPX2vCMBTF3wf7DuEOfNPUwubomkpVlDmf7Nz7Jbm2&#10;xeamNJl2334RBns8nD8/Tr4cbSeuNPjWsYL5LAFBrJ1puVZw+txOX0H4gGywc0wKfsjDsnh8yDEz&#10;7sZHulahFnGEfYYKmhD6TEqvG7LoZ64njt7ZDRZDlEMtzYC3OG47mSbJi7TYciQ02NO6IX2pvm2E&#10;tGW6/9C7rxNv040uV4f52i6UmjyN5RuIQGP4D/+1342C9BnuX+IPk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i+8MAAADbAAAADwAAAAAAAAAAAAAAAACYAgAAZHJzL2Rv&#10;d25yZXYueG1sUEsFBgAAAAAEAAQA9QAAAIgDAAAAAA==&#10;" fillcolor="#d9d9d9" strokeweight=".5pt">
                  <v:textbox>
                    <w:txbxContent>
                      <w:p w14:paraId="1B993717" w14:textId="77777777" w:rsidR="005C5753" w:rsidRPr="003C2A90" w:rsidRDefault="005C5753" w:rsidP="00EB6832">
                        <w:pPr>
                          <w:pStyle w:val="Cmtbox"/>
                        </w:pPr>
                        <w:r w:rsidRPr="003C2A90">
                          <w:t>Tables with no boundary line</w:t>
                        </w:r>
                      </w:p>
                      <w:p w14:paraId="5FE336B5" w14:textId="77777777" w:rsidR="005C5753" w:rsidRPr="003C2A90" w:rsidRDefault="005C5753" w:rsidP="00EB6832">
                        <w:pPr>
                          <w:pStyle w:val="Cmtbox"/>
                        </w:pPr>
                        <w:r w:rsidRPr="003C2A90">
                          <w:t>Margin:</w:t>
                        </w:r>
                      </w:p>
                      <w:p w14:paraId="2AB6B74A" w14:textId="77777777" w:rsidR="005C5753" w:rsidRPr="003C2A90" w:rsidRDefault="005C5753" w:rsidP="00EB6832">
                        <w:pPr>
                          <w:pStyle w:val="Cmtbox"/>
                        </w:pPr>
                        <w:r w:rsidRPr="003C2A90">
                          <w:t>Left: 0.08”</w:t>
                        </w:r>
                      </w:p>
                      <w:p w14:paraId="3EA25D30" w14:textId="77777777" w:rsidR="005C5753" w:rsidRPr="003C2A90" w:rsidRDefault="005C5753" w:rsidP="00EB6832">
                        <w:pPr>
                          <w:pStyle w:val="Cmtbox"/>
                        </w:pPr>
                        <w:r w:rsidRPr="003C2A90">
                          <w:t>Right: 0.08”</w:t>
                        </w:r>
                      </w:p>
                      <w:p w14:paraId="75DDC2F7" w14:textId="77777777" w:rsidR="005C5753" w:rsidRPr="003C2A90" w:rsidRDefault="005C5753" w:rsidP="00EB6832">
                        <w:pPr>
                          <w:pStyle w:val="Cmtbox"/>
                        </w:pPr>
                        <w:r w:rsidRPr="003C2A90">
                          <w:t>Top: 0.04”</w:t>
                        </w:r>
                      </w:p>
                      <w:p w14:paraId="578D7757" w14:textId="77777777" w:rsidR="005C5753" w:rsidRPr="003C2A90" w:rsidRDefault="005C5753" w:rsidP="00EB6832">
                        <w:pPr>
                          <w:pStyle w:val="Cmtbox"/>
                        </w:pPr>
                        <w:r w:rsidRPr="003C2A90">
                          <w:t xml:space="preserve">Bottom: 0.04” </w:t>
                        </w:r>
                      </w:p>
                    </w:txbxContent>
                  </v:textbox>
                </v:shape>
                <v:shapetype id="_x0000_t32" coordsize="21600,21600" o:spt="32" o:oned="t" path="m,l21600,21600e" filled="f">
                  <v:path arrowok="t" fillok="f" o:connecttype="none"/>
                  <o:lock v:ext="edit" shapetype="t"/>
                </v:shapetype>
                <v:shape id="Straight Arrow Connector 47" o:spid="_x0000_s1037" type="#_x0000_t32" style="position:absolute;left:5422;width:5313;height:159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8/IsQAAADbAAAADwAAAGRycy9kb3ducmV2LnhtbESPQWvCQBSE7wX/w/KE3ppNSrG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Tz8ixAAAANsAAAAPAAAAAAAAAAAA&#10;AAAAAKECAABkcnMvZG93bnJldi54bWxQSwUGAAAAAAQABAD5AAAAkgMAAAAA&#10;" strokecolor="black [3040]">
                  <v:stroke endarrow="block"/>
                </v:shape>
                <v:shape id="Straight Arrow Connector 48" o:spid="_x0000_s1038" type="#_x0000_t32" style="position:absolute;left:6166;top:27538;width:5844;height:57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FyPb0AAADbAAAADwAAAGRycy9kb3ducmV2LnhtbERPy0rEMBTdC/5DuMJsxEmVQaROWkpB&#10;qEs7fsCluTalzU1J0sf8/WQx4PJw3udyt5NYyYfBsYLXYwaCuHN64F7B7+Xr5QNEiMgaJ8ek4EoB&#10;yuLx4Yy5dhv/0NrGXqQQDjkqMDHOuZShM2QxHN1MnLg/5y3GBH0vtccthdtJvmXZu7Q4cGowOFNt&#10;qBvbxSpwK5vv07ONo1y6S4VLU2++UerwtFefICLt8V98dzdawSmNTV/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iBcj29AAAA2wAAAA8AAAAAAAAAAAAAAAAAoQIA&#10;AGRycy9kb3ducmV2LnhtbFBLBQYAAAAABAAEAPkAAACLAwAAAAA=&#10;" strokecolor="black [3040]">
                  <v:stroke endarrow="block"/>
                </v:shape>
              </v:group>
            </w:pict>
          </mc:Fallback>
        </mc:AlternateContent>
      </w:r>
      <w:r w:rsidR="00EB6832" w:rsidRPr="00EB6832">
        <w:rPr>
          <w:rFonts w:cs="Times New Roman"/>
          <w:b/>
          <w:bCs/>
          <w:noProof/>
        </w:rPr>
        <w:drawing>
          <wp:anchor distT="0" distB="0" distL="114300" distR="114300" simplePos="0" relativeHeight="251713536" behindDoc="1" locked="0" layoutInCell="1" allowOverlap="1" wp14:anchorId="3891E953" wp14:editId="29F53168">
            <wp:simplePos x="0" y="0"/>
            <wp:positionH relativeFrom="margin">
              <wp:posOffset>0</wp:posOffset>
            </wp:positionH>
            <wp:positionV relativeFrom="margin">
              <wp:posOffset>1743075</wp:posOffset>
            </wp:positionV>
            <wp:extent cx="5276850" cy="5276848"/>
            <wp:effectExtent l="0" t="0" r="0" b="0"/>
            <wp:wrapNone/>
            <wp:docPr id="41" name="Picture 41" descr="D:\งานสารนิเทศและประชาสัมพันธ์\logo_kmitl\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งานสารนิเทศและประชาสัมพันธ์\logo_kmitl\001.png"/>
                    <pic:cNvPicPr>
                      <a:picLocks noChangeAspect="1" noChangeArrowheads="1"/>
                    </pic:cNvPicPr>
                  </pic:nvPicPr>
                  <pic:blipFill>
                    <a:blip r:embed="rId8">
                      <a:clrChange>
                        <a:clrFrom>
                          <a:srgbClr val="FFC7A1"/>
                        </a:clrFrom>
                        <a:clrTo>
                          <a:srgbClr val="FFC7A1">
                            <a:alpha val="0"/>
                          </a:srgbClr>
                        </a:clrTo>
                      </a:clrChange>
                      <a:extLst>
                        <a:ext uri="{BEBA8EAE-BF5A-486C-A8C5-ECC9F3942E4B}">
                          <a14:imgProps xmlns:a14="http://schemas.microsoft.com/office/drawing/2010/main">
                            <a14:imgLayer r:embed="rId9">
                              <a14:imgEffect>
                                <a14:colorTemperature colorTemp="11200"/>
                              </a14:imgEffect>
                              <a14:imgEffect>
                                <a14:saturation sat="33000"/>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281067" cy="5281065"/>
                    </a:xfrm>
                    <a:prstGeom prst="rect">
                      <a:avLst/>
                    </a:prstGeom>
                    <a:noFill/>
                    <a:ln>
                      <a:noFill/>
                    </a:ln>
                    <a:effectLst>
                      <a:glow rad="127000">
                        <a:srgbClr val="4F81BD">
                          <a:alpha val="0"/>
                        </a:srgbClr>
                      </a:glow>
                      <a:outerShdw blurRad="50800" dist="50800" dir="5400000" algn="ctr" rotWithShape="0">
                        <a:srgbClr val="000000">
                          <a:alpha val="0"/>
                        </a:srgbClr>
                      </a:outerShdw>
                    </a:effectLst>
                  </pic:spPr>
                </pic:pic>
              </a:graphicData>
            </a:graphic>
            <wp14:sizeRelH relativeFrom="page">
              <wp14:pctWidth>0</wp14:pctWidth>
            </wp14:sizeRelH>
            <wp14:sizeRelV relativeFrom="page">
              <wp14:pctHeight>0</wp14:pctHeight>
            </wp14:sizeRelV>
          </wp:anchor>
        </w:drawing>
      </w:r>
      <w:r w:rsidR="00EB6832" w:rsidRPr="00EB6832">
        <w:rPr>
          <w:rFonts w:cs="Times New Roman"/>
          <w:b/>
          <w:bCs/>
          <w:noProof/>
        </w:rPr>
        <w:t>--------------------------------------------------------------------------------</w:t>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115" w:type="dxa"/>
          <w:bottom w:w="58" w:type="dxa"/>
          <w:right w:w="115" w:type="dxa"/>
        </w:tblCellMar>
        <w:tblLook w:val="01E0" w:firstRow="1" w:lastRow="1" w:firstColumn="1" w:lastColumn="1" w:noHBand="0" w:noVBand="0"/>
      </w:tblPr>
      <w:tblGrid>
        <w:gridCol w:w="3005"/>
        <w:gridCol w:w="5249"/>
      </w:tblGrid>
      <w:tr w:rsidR="00EB6832" w:rsidRPr="00EB6832" w14:paraId="214156B2" w14:textId="77777777" w:rsidTr="00EB6832">
        <w:trPr>
          <w:trHeight w:val="20"/>
        </w:trPr>
        <w:tc>
          <w:tcPr>
            <w:tcW w:w="3005" w:type="dxa"/>
            <w:tcBorders>
              <w:top w:val="nil"/>
              <w:left w:val="nil"/>
              <w:bottom w:val="nil"/>
              <w:right w:val="nil"/>
            </w:tcBorders>
          </w:tcPr>
          <w:p w14:paraId="6F3F5CF5" w14:textId="77777777" w:rsidR="00EB6832" w:rsidRPr="00EB6832" w:rsidRDefault="00EB6832" w:rsidP="00EB6832">
            <w:pPr>
              <w:spacing w:line="240" w:lineRule="auto"/>
              <w:jc w:val="left"/>
              <w:rPr>
                <w:rFonts w:cs="Times New Roman"/>
                <w:b/>
                <w:bCs/>
                <w:cs/>
              </w:rPr>
            </w:pPr>
            <w:r w:rsidRPr="00EB6832">
              <w:rPr>
                <w:rFonts w:cs="Times New Roman"/>
                <w:b/>
                <w:bCs/>
              </w:rPr>
              <w:t>Thesis  Title</w:t>
            </w:r>
          </w:p>
        </w:tc>
        <w:tc>
          <w:tcPr>
            <w:tcW w:w="5249" w:type="dxa"/>
            <w:tcBorders>
              <w:top w:val="nil"/>
              <w:left w:val="nil"/>
              <w:bottom w:val="nil"/>
              <w:right w:val="nil"/>
            </w:tcBorders>
          </w:tcPr>
          <w:p w14:paraId="6CDE2514" w14:textId="77777777" w:rsidR="00EB6832" w:rsidRPr="00EB6832" w:rsidRDefault="00EB6832" w:rsidP="00EB6832">
            <w:pPr>
              <w:spacing w:line="240" w:lineRule="auto"/>
              <w:jc w:val="left"/>
              <w:rPr>
                <w:rFonts w:ascii="Copperplate Gothic Bold" w:hAnsi="Copperplate Gothic Bold" w:cs="Times New Roman"/>
                <w:noProof/>
              </w:rPr>
            </w:pPr>
            <w:r w:rsidRPr="00EB6832">
              <w:rPr>
                <w:noProof/>
              </w:rPr>
              <w:t>Assessment of The Perspectives of Practitioners on Carbon Tax Mechanism to Encourage the Use of Electric Vehicles Used in Road Freight Transport Activities in Thailand</w:t>
            </w:r>
          </w:p>
        </w:tc>
      </w:tr>
      <w:tr w:rsidR="00EB6832" w:rsidRPr="00EB6832" w14:paraId="6EF4D215" w14:textId="77777777" w:rsidTr="00EB6832">
        <w:trPr>
          <w:trHeight w:val="20"/>
        </w:trPr>
        <w:tc>
          <w:tcPr>
            <w:tcW w:w="3005" w:type="dxa"/>
            <w:tcBorders>
              <w:top w:val="nil"/>
              <w:left w:val="nil"/>
              <w:bottom w:val="nil"/>
              <w:right w:val="nil"/>
            </w:tcBorders>
          </w:tcPr>
          <w:p w14:paraId="62A7A9D4" w14:textId="77777777" w:rsidR="00EB6832" w:rsidRPr="00EB6832" w:rsidRDefault="00EB6832" w:rsidP="00EB6832">
            <w:pPr>
              <w:spacing w:line="240" w:lineRule="auto"/>
              <w:jc w:val="left"/>
              <w:rPr>
                <w:rFonts w:cs="Times New Roman"/>
                <w:b/>
                <w:bCs/>
              </w:rPr>
            </w:pPr>
            <w:r w:rsidRPr="00EB6832">
              <w:rPr>
                <w:rFonts w:cs="Times New Roman"/>
                <w:b/>
                <w:bCs/>
              </w:rPr>
              <w:t>Student</w:t>
            </w:r>
          </w:p>
        </w:tc>
        <w:tc>
          <w:tcPr>
            <w:tcW w:w="5249" w:type="dxa"/>
            <w:tcBorders>
              <w:top w:val="nil"/>
              <w:left w:val="nil"/>
              <w:bottom w:val="nil"/>
              <w:right w:val="nil"/>
            </w:tcBorders>
          </w:tcPr>
          <w:p w14:paraId="552B0893" w14:textId="77777777" w:rsidR="00EB6832" w:rsidRPr="00EB6832" w:rsidRDefault="00EB6832" w:rsidP="00EB6832">
            <w:pPr>
              <w:spacing w:line="240" w:lineRule="auto"/>
              <w:jc w:val="left"/>
            </w:pPr>
            <w:r w:rsidRPr="00EB6832">
              <w:rPr>
                <w:rFonts w:cs="Times New Roman"/>
              </w:rPr>
              <w:t xml:space="preserve">Mr. </w:t>
            </w:r>
            <w:proofErr w:type="spellStart"/>
            <w:r w:rsidRPr="00EB6832">
              <w:rPr>
                <w:rFonts w:cs="Times New Roman"/>
              </w:rPr>
              <w:t>Sattra</w:t>
            </w:r>
            <w:proofErr w:type="spellEnd"/>
            <w:r w:rsidRPr="00EB6832">
              <w:rPr>
                <w:rFonts w:cs="Times New Roman"/>
              </w:rPr>
              <w:t xml:space="preserve"> </w:t>
            </w:r>
            <w:proofErr w:type="spellStart"/>
            <w:r w:rsidRPr="00EB6832">
              <w:rPr>
                <w:rFonts w:cs="Times New Roman"/>
              </w:rPr>
              <w:t>Vuthy</w:t>
            </w:r>
            <w:proofErr w:type="spellEnd"/>
          </w:p>
        </w:tc>
      </w:tr>
      <w:tr w:rsidR="00EB6832" w:rsidRPr="00EB6832" w14:paraId="097491BE" w14:textId="77777777" w:rsidTr="00EB6832">
        <w:trPr>
          <w:trHeight w:val="20"/>
        </w:trPr>
        <w:tc>
          <w:tcPr>
            <w:tcW w:w="3005" w:type="dxa"/>
            <w:tcBorders>
              <w:top w:val="nil"/>
              <w:left w:val="nil"/>
              <w:bottom w:val="nil"/>
              <w:right w:val="nil"/>
            </w:tcBorders>
          </w:tcPr>
          <w:p w14:paraId="412C51EF" w14:textId="77777777" w:rsidR="00EB6832" w:rsidRPr="00EB6832" w:rsidRDefault="00EB6832" w:rsidP="00EB6832">
            <w:pPr>
              <w:spacing w:line="240" w:lineRule="auto"/>
              <w:jc w:val="left"/>
              <w:rPr>
                <w:rFonts w:cs="Times New Roman"/>
                <w:b/>
                <w:bCs/>
              </w:rPr>
            </w:pPr>
            <w:r w:rsidRPr="00EB6832">
              <w:rPr>
                <w:rFonts w:cs="Times New Roman"/>
                <w:b/>
                <w:bCs/>
              </w:rPr>
              <w:t>Student ID</w:t>
            </w:r>
          </w:p>
        </w:tc>
        <w:tc>
          <w:tcPr>
            <w:tcW w:w="5249" w:type="dxa"/>
            <w:tcBorders>
              <w:top w:val="nil"/>
              <w:left w:val="nil"/>
              <w:bottom w:val="nil"/>
              <w:right w:val="nil"/>
            </w:tcBorders>
          </w:tcPr>
          <w:p w14:paraId="5C5023A6" w14:textId="77777777" w:rsidR="00EB6832" w:rsidRPr="00EB6832" w:rsidRDefault="00EB6832" w:rsidP="00EB6832">
            <w:pPr>
              <w:spacing w:line="240" w:lineRule="auto"/>
              <w:jc w:val="left"/>
              <w:rPr>
                <w:rFonts w:cs="Times New Roman"/>
              </w:rPr>
            </w:pPr>
            <w:r w:rsidRPr="00EB6832">
              <w:rPr>
                <w:rFonts w:cs="Times New Roman"/>
              </w:rPr>
              <w:t>58610044</w:t>
            </w:r>
          </w:p>
        </w:tc>
      </w:tr>
      <w:tr w:rsidR="00EB6832" w:rsidRPr="00EB6832" w14:paraId="1603A187" w14:textId="77777777" w:rsidTr="00EB6832">
        <w:trPr>
          <w:trHeight w:val="20"/>
        </w:trPr>
        <w:tc>
          <w:tcPr>
            <w:tcW w:w="3005" w:type="dxa"/>
            <w:tcBorders>
              <w:top w:val="nil"/>
              <w:left w:val="nil"/>
              <w:bottom w:val="nil"/>
              <w:right w:val="nil"/>
            </w:tcBorders>
          </w:tcPr>
          <w:p w14:paraId="5807D1DB" w14:textId="77777777" w:rsidR="00EB6832" w:rsidRPr="00EB6832" w:rsidRDefault="00EB6832" w:rsidP="00EB6832">
            <w:pPr>
              <w:spacing w:line="240" w:lineRule="auto"/>
              <w:jc w:val="left"/>
              <w:rPr>
                <w:rFonts w:cs="Times New Roman"/>
                <w:b/>
                <w:bCs/>
                <w:cs/>
              </w:rPr>
            </w:pPr>
            <w:r w:rsidRPr="00EB6832">
              <w:rPr>
                <w:rFonts w:cs="Times New Roman"/>
                <w:b/>
                <w:bCs/>
              </w:rPr>
              <w:t>Degree</w:t>
            </w:r>
            <w:r w:rsidRPr="00EB6832">
              <w:rPr>
                <w:rFonts w:cs="Times New Roman"/>
                <w:b/>
                <w:bCs/>
              </w:rPr>
              <w:tab/>
            </w:r>
          </w:p>
        </w:tc>
        <w:tc>
          <w:tcPr>
            <w:tcW w:w="5249" w:type="dxa"/>
            <w:tcBorders>
              <w:top w:val="nil"/>
              <w:left w:val="nil"/>
              <w:bottom w:val="nil"/>
              <w:right w:val="nil"/>
            </w:tcBorders>
          </w:tcPr>
          <w:p w14:paraId="3F0AA25D" w14:textId="77777777" w:rsidR="00EB6832" w:rsidRPr="00EB6832" w:rsidRDefault="00EB6832" w:rsidP="00EB6832">
            <w:pPr>
              <w:spacing w:line="240" w:lineRule="auto"/>
              <w:jc w:val="left"/>
              <w:rPr>
                <w:rFonts w:cs="Times New Roman"/>
              </w:rPr>
            </w:pPr>
            <w:r w:rsidRPr="00EB6832">
              <w:rPr>
                <w:rFonts w:cs="Times New Roman"/>
              </w:rPr>
              <w:t>Master  of  Science</w:t>
            </w:r>
          </w:p>
        </w:tc>
      </w:tr>
      <w:tr w:rsidR="00EB6832" w:rsidRPr="00EB6832" w14:paraId="1A8AB5FE" w14:textId="77777777" w:rsidTr="00EB6832">
        <w:trPr>
          <w:trHeight w:val="20"/>
        </w:trPr>
        <w:tc>
          <w:tcPr>
            <w:tcW w:w="3005" w:type="dxa"/>
            <w:tcBorders>
              <w:top w:val="nil"/>
              <w:left w:val="nil"/>
              <w:bottom w:val="nil"/>
              <w:right w:val="nil"/>
            </w:tcBorders>
          </w:tcPr>
          <w:p w14:paraId="2458866C" w14:textId="77777777" w:rsidR="00EB6832" w:rsidRPr="00EB6832" w:rsidRDefault="00EB6832" w:rsidP="00EB6832">
            <w:pPr>
              <w:spacing w:line="240" w:lineRule="auto"/>
              <w:jc w:val="left"/>
              <w:rPr>
                <w:rFonts w:cs="Times New Roman"/>
                <w:b/>
                <w:bCs/>
                <w:cs/>
              </w:rPr>
            </w:pPr>
            <w:r w:rsidRPr="00EB6832">
              <w:rPr>
                <w:rFonts w:cs="Times New Roman"/>
                <w:b/>
                <w:bCs/>
              </w:rPr>
              <w:t>Program</w:t>
            </w:r>
          </w:p>
        </w:tc>
        <w:tc>
          <w:tcPr>
            <w:tcW w:w="5249" w:type="dxa"/>
            <w:tcBorders>
              <w:top w:val="nil"/>
              <w:left w:val="nil"/>
              <w:bottom w:val="nil"/>
              <w:right w:val="nil"/>
            </w:tcBorders>
          </w:tcPr>
          <w:p w14:paraId="7329908F" w14:textId="77777777" w:rsidR="00EB6832" w:rsidRPr="00EB6832" w:rsidRDefault="00EB6832" w:rsidP="00EB6832">
            <w:pPr>
              <w:spacing w:line="240" w:lineRule="auto"/>
              <w:jc w:val="left"/>
              <w:rPr>
                <w:rFonts w:cs="Times New Roman"/>
              </w:rPr>
            </w:pPr>
            <w:r w:rsidRPr="00EB6832">
              <w:rPr>
                <w:rFonts w:cs="Times New Roman"/>
              </w:rPr>
              <w:t>Logistics and Supply Chain Management</w:t>
            </w:r>
          </w:p>
          <w:p w14:paraId="1C9BA80D" w14:textId="77777777" w:rsidR="00EB6832" w:rsidRPr="00EB6832" w:rsidRDefault="00EB6832" w:rsidP="00EB6832">
            <w:pPr>
              <w:spacing w:line="240" w:lineRule="auto"/>
              <w:jc w:val="left"/>
              <w:rPr>
                <w:rFonts w:cs="Times New Roman"/>
              </w:rPr>
            </w:pPr>
            <w:r w:rsidRPr="00EB6832">
              <w:rPr>
                <w:rFonts w:cs="Times New Roman"/>
                <w:cs/>
              </w:rPr>
              <w:t>(</w:t>
            </w:r>
            <w:r w:rsidRPr="00EB6832">
              <w:rPr>
                <w:rFonts w:cs="Times New Roman"/>
              </w:rPr>
              <w:t>International Program)</w:t>
            </w:r>
          </w:p>
        </w:tc>
      </w:tr>
      <w:tr w:rsidR="00EB6832" w:rsidRPr="00EB6832" w14:paraId="02040FB0" w14:textId="77777777" w:rsidTr="00EB6832">
        <w:trPr>
          <w:trHeight w:val="20"/>
        </w:trPr>
        <w:tc>
          <w:tcPr>
            <w:tcW w:w="3005" w:type="dxa"/>
            <w:tcBorders>
              <w:top w:val="nil"/>
              <w:left w:val="nil"/>
              <w:bottom w:val="nil"/>
              <w:right w:val="nil"/>
            </w:tcBorders>
          </w:tcPr>
          <w:p w14:paraId="56749EC0" w14:textId="77777777" w:rsidR="00EB6832" w:rsidRPr="00EB6832" w:rsidRDefault="00EB6832" w:rsidP="00EB6832">
            <w:pPr>
              <w:spacing w:line="240" w:lineRule="auto"/>
              <w:jc w:val="left"/>
              <w:rPr>
                <w:rFonts w:cs="Times New Roman"/>
                <w:b/>
                <w:bCs/>
              </w:rPr>
            </w:pPr>
            <w:r w:rsidRPr="00EB6832">
              <w:rPr>
                <w:rFonts w:cs="Times New Roman"/>
                <w:b/>
                <w:bCs/>
              </w:rPr>
              <w:t>Thesis  Advisor</w:t>
            </w:r>
          </w:p>
        </w:tc>
        <w:tc>
          <w:tcPr>
            <w:tcW w:w="5249" w:type="dxa"/>
            <w:tcBorders>
              <w:top w:val="nil"/>
              <w:left w:val="nil"/>
              <w:bottom w:val="nil"/>
              <w:right w:val="nil"/>
            </w:tcBorders>
          </w:tcPr>
          <w:p w14:paraId="52FAFE8C" w14:textId="696F53BD" w:rsidR="00EB6832" w:rsidRPr="00EB6832" w:rsidRDefault="00EB6832" w:rsidP="00EB6832">
            <w:pPr>
              <w:tabs>
                <w:tab w:val="left" w:pos="4725"/>
              </w:tabs>
              <w:spacing w:line="240" w:lineRule="auto"/>
              <w:contextualSpacing/>
              <w:jc w:val="left"/>
              <w:rPr>
                <w:rFonts w:cs="Times New Roman"/>
              </w:rPr>
            </w:pPr>
            <w:r w:rsidRPr="00EB6832">
              <w:rPr>
                <w:rFonts w:cs="Times New Roman"/>
              </w:rPr>
              <w:t>Asst.</w:t>
            </w:r>
            <w:r w:rsidR="00BD6D48">
              <w:rPr>
                <w:rFonts w:cs="Times New Roman"/>
              </w:rPr>
              <w:t xml:space="preserve"> </w:t>
            </w:r>
            <w:r w:rsidRPr="00EB6832">
              <w:rPr>
                <w:rFonts w:cs="Times New Roman"/>
              </w:rPr>
              <w:t>Prof.</w:t>
            </w:r>
            <w:r w:rsidR="00BD6D48">
              <w:rPr>
                <w:rFonts w:cs="Times New Roman"/>
              </w:rPr>
              <w:t xml:space="preserve"> </w:t>
            </w:r>
            <w:r w:rsidRPr="00EB6832">
              <w:rPr>
                <w:rFonts w:cs="Times New Roman"/>
              </w:rPr>
              <w:t>Dr. Ronnachai Tiyarattanachai</w:t>
            </w:r>
          </w:p>
        </w:tc>
      </w:tr>
      <w:tr w:rsidR="00EB6832" w:rsidRPr="00EB6832" w14:paraId="15D4A25F" w14:textId="77777777" w:rsidTr="00EB6832">
        <w:trPr>
          <w:trHeight w:val="20"/>
        </w:trPr>
        <w:tc>
          <w:tcPr>
            <w:tcW w:w="3005" w:type="dxa"/>
            <w:tcBorders>
              <w:top w:val="nil"/>
              <w:left w:val="nil"/>
              <w:bottom w:val="nil"/>
              <w:right w:val="nil"/>
            </w:tcBorders>
          </w:tcPr>
          <w:p w14:paraId="70DA89B5" w14:textId="77777777" w:rsidR="00EB6832" w:rsidRPr="00EB6832" w:rsidRDefault="00EB6832" w:rsidP="00EB6832">
            <w:pPr>
              <w:spacing w:line="240" w:lineRule="auto"/>
              <w:jc w:val="left"/>
              <w:rPr>
                <w:rFonts w:cs="Times New Roman"/>
                <w:b/>
                <w:bCs/>
              </w:rPr>
            </w:pPr>
            <w:r w:rsidRPr="00EB6832">
              <w:rPr>
                <w:rFonts w:cs="Times New Roman"/>
                <w:b/>
                <w:bCs/>
              </w:rPr>
              <w:t>Thesis  Co-Advisor</w:t>
            </w:r>
          </w:p>
        </w:tc>
        <w:tc>
          <w:tcPr>
            <w:tcW w:w="5249" w:type="dxa"/>
            <w:tcBorders>
              <w:top w:val="nil"/>
              <w:left w:val="nil"/>
              <w:bottom w:val="nil"/>
              <w:right w:val="nil"/>
            </w:tcBorders>
          </w:tcPr>
          <w:p w14:paraId="0AE1DC7F" w14:textId="77777777" w:rsidR="00EB6832" w:rsidRPr="00EB6832" w:rsidRDefault="00EB6832" w:rsidP="00EB6832">
            <w:pPr>
              <w:tabs>
                <w:tab w:val="left" w:pos="4725"/>
              </w:tabs>
              <w:spacing w:line="240" w:lineRule="auto"/>
              <w:contextualSpacing/>
              <w:jc w:val="left"/>
              <w:rPr>
                <w:rFonts w:cs="Times New Roman"/>
              </w:rPr>
            </w:pPr>
            <w:r w:rsidRPr="00EB6832">
              <w:rPr>
                <w:rFonts w:cs="Times New Roman"/>
              </w:rPr>
              <w:t xml:space="preserve">Dr. </w:t>
            </w:r>
            <w:proofErr w:type="spellStart"/>
            <w:r w:rsidRPr="00EB6832">
              <w:rPr>
                <w:rFonts w:cs="Times New Roman"/>
              </w:rPr>
              <w:t>Jaruwit</w:t>
            </w:r>
            <w:proofErr w:type="spellEnd"/>
            <w:r w:rsidRPr="00EB6832">
              <w:rPr>
                <w:rFonts w:cs="Times New Roman"/>
              </w:rPr>
              <w:t xml:space="preserve"> </w:t>
            </w:r>
            <w:proofErr w:type="spellStart"/>
            <w:r w:rsidRPr="00EB6832">
              <w:rPr>
                <w:rFonts w:cs="Times New Roman"/>
              </w:rPr>
              <w:t>Prabnasak</w:t>
            </w:r>
            <w:proofErr w:type="spellEnd"/>
            <w:r w:rsidRPr="00EB6832">
              <w:rPr>
                <w:rFonts w:cs="Times New Roman"/>
              </w:rPr>
              <w:t xml:space="preserve">    </w:t>
            </w:r>
          </w:p>
        </w:tc>
      </w:tr>
      <w:tr w:rsidR="00EB6832" w:rsidRPr="00EB6832" w14:paraId="01D03B7A" w14:textId="77777777" w:rsidTr="00EB6832">
        <w:trPr>
          <w:trHeight w:val="20"/>
        </w:trPr>
        <w:tc>
          <w:tcPr>
            <w:tcW w:w="3005" w:type="dxa"/>
            <w:tcBorders>
              <w:top w:val="nil"/>
              <w:left w:val="nil"/>
              <w:bottom w:val="nil"/>
              <w:right w:val="nil"/>
            </w:tcBorders>
          </w:tcPr>
          <w:p w14:paraId="1965CCC3" w14:textId="77777777" w:rsidR="00EB6832" w:rsidRPr="00EB6832" w:rsidRDefault="00EB6832" w:rsidP="00EB6832">
            <w:pPr>
              <w:spacing w:line="240" w:lineRule="auto"/>
              <w:jc w:val="left"/>
              <w:rPr>
                <w:rFonts w:cs="Times New Roman"/>
                <w:b/>
                <w:bCs/>
              </w:rPr>
            </w:pPr>
            <w:r w:rsidRPr="00EB6832">
              <w:rPr>
                <w:rFonts w:cs="Times New Roman"/>
                <w:b/>
                <w:bCs/>
              </w:rPr>
              <w:t>Thesis Reference Number</w:t>
            </w:r>
          </w:p>
        </w:tc>
        <w:tc>
          <w:tcPr>
            <w:tcW w:w="5249" w:type="dxa"/>
            <w:tcBorders>
              <w:top w:val="nil"/>
              <w:left w:val="nil"/>
              <w:bottom w:val="nil"/>
              <w:right w:val="nil"/>
            </w:tcBorders>
          </w:tcPr>
          <w:p w14:paraId="716D1BCB" w14:textId="77777777" w:rsidR="00EB6832" w:rsidRPr="00EB6832" w:rsidRDefault="00EB6832" w:rsidP="00EB6832">
            <w:pPr>
              <w:tabs>
                <w:tab w:val="left" w:pos="4725"/>
              </w:tabs>
              <w:spacing w:line="240" w:lineRule="auto"/>
              <w:jc w:val="left"/>
              <w:rPr>
                <w:rFonts w:cs="Times New Roman"/>
              </w:rPr>
            </w:pPr>
            <w:r w:rsidRPr="00EB6832">
              <w:rPr>
                <w:rFonts w:cs="Times New Roman"/>
              </w:rPr>
              <w:t>KMITL-2017-IC-M-002-002</w:t>
            </w:r>
          </w:p>
        </w:tc>
      </w:tr>
    </w:tbl>
    <w:p w14:paraId="2C866D32" w14:textId="77777777" w:rsidR="00EB6832" w:rsidRPr="00EB6832" w:rsidRDefault="00EB6832" w:rsidP="00EB6832">
      <w:pPr>
        <w:spacing w:line="240" w:lineRule="auto"/>
        <w:ind w:right="-346"/>
        <w:jc w:val="left"/>
        <w:rPr>
          <w:rFonts w:cs="Times New Roman"/>
        </w:rPr>
      </w:pPr>
    </w:p>
    <w:p w14:paraId="3C17E1A5" w14:textId="0862F0C5" w:rsidR="00EB6832" w:rsidRPr="00EB6832" w:rsidRDefault="00EB6832" w:rsidP="00EB6832">
      <w:pPr>
        <w:spacing w:line="240" w:lineRule="auto"/>
        <w:ind w:right="-346"/>
        <w:jc w:val="left"/>
        <w:rPr>
          <w:rFonts w:cs="Times New Roman"/>
        </w:rPr>
      </w:pPr>
    </w:p>
    <w:tbl>
      <w:tblPr>
        <w:tblStyle w:val="TableGrid1"/>
        <w:tblW w:w="0" w:type="auto"/>
        <w:tblBorders>
          <w:top w:val="single" w:sz="8" w:space="0" w:color="auto"/>
          <w:left w:val="single" w:sz="8" w:space="0" w:color="auto"/>
          <w:bottom w:val="single" w:sz="8" w:space="0" w:color="auto"/>
          <w:right w:val="single" w:sz="8"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5657"/>
        <w:gridCol w:w="2632"/>
      </w:tblGrid>
      <w:tr w:rsidR="00EB6832" w:rsidRPr="00EB6832" w14:paraId="01157B91" w14:textId="77777777" w:rsidTr="00EB6832">
        <w:tc>
          <w:tcPr>
            <w:tcW w:w="5665" w:type="dxa"/>
            <w:tcBorders>
              <w:top w:val="single" w:sz="8" w:space="0" w:color="auto"/>
              <w:bottom w:val="single" w:sz="8" w:space="0" w:color="auto"/>
              <w:right w:val="single" w:sz="8" w:space="0" w:color="auto"/>
            </w:tcBorders>
          </w:tcPr>
          <w:p w14:paraId="7B38568C" w14:textId="77777777" w:rsidR="00EB6832" w:rsidRPr="00EB6832" w:rsidRDefault="00EB6832" w:rsidP="00EB6832">
            <w:pPr>
              <w:rPr>
                <w:rFonts w:cs="Times New Roman"/>
                <w:b/>
                <w:bCs/>
              </w:rPr>
            </w:pPr>
            <w:r w:rsidRPr="00EB6832">
              <w:rPr>
                <w:rFonts w:cs="Times New Roman"/>
                <w:b/>
                <w:bCs/>
              </w:rPr>
              <w:t>EXAMINERS</w:t>
            </w:r>
          </w:p>
        </w:tc>
        <w:tc>
          <w:tcPr>
            <w:tcW w:w="2634" w:type="dxa"/>
            <w:tcBorders>
              <w:top w:val="single" w:sz="8" w:space="0" w:color="auto"/>
              <w:left w:val="single" w:sz="8" w:space="0" w:color="auto"/>
              <w:bottom w:val="single" w:sz="8" w:space="0" w:color="auto"/>
            </w:tcBorders>
          </w:tcPr>
          <w:p w14:paraId="3B5D305F" w14:textId="77777777" w:rsidR="00EB6832" w:rsidRPr="00EB6832" w:rsidRDefault="00EB6832" w:rsidP="00EB6832">
            <w:pPr>
              <w:rPr>
                <w:rFonts w:cs="Times New Roman"/>
                <w:b/>
                <w:bCs/>
              </w:rPr>
            </w:pPr>
            <w:r w:rsidRPr="00EB6832">
              <w:rPr>
                <w:rFonts w:cs="Times New Roman"/>
                <w:b/>
                <w:bCs/>
              </w:rPr>
              <w:t>SIGNATURES</w:t>
            </w:r>
          </w:p>
        </w:tc>
      </w:tr>
      <w:tr w:rsidR="00EB6832" w:rsidRPr="00EB6832" w14:paraId="45D019A9" w14:textId="77777777" w:rsidTr="00EB6832">
        <w:trPr>
          <w:trHeight w:val="288"/>
        </w:trPr>
        <w:tc>
          <w:tcPr>
            <w:tcW w:w="5665" w:type="dxa"/>
            <w:tcBorders>
              <w:right w:val="single" w:sz="8" w:space="0" w:color="auto"/>
            </w:tcBorders>
          </w:tcPr>
          <w:p w14:paraId="30320EFE" w14:textId="77777777" w:rsidR="00EB6832" w:rsidRPr="00EB6832" w:rsidRDefault="00EB6832" w:rsidP="00EB6832">
            <w:pPr>
              <w:jc w:val="left"/>
              <w:rPr>
                <w:rFonts w:cs="Times New Roman"/>
              </w:rPr>
            </w:pPr>
            <w:r w:rsidRPr="00EB6832">
              <w:rPr>
                <w:rFonts w:cs="Times New Roman"/>
              </w:rPr>
              <w:t xml:space="preserve">Dr. </w:t>
            </w:r>
            <w:proofErr w:type="spellStart"/>
            <w:r w:rsidRPr="00EB6832">
              <w:rPr>
                <w:rFonts w:cs="Times New Roman"/>
              </w:rPr>
              <w:t>Siradol</w:t>
            </w:r>
            <w:proofErr w:type="spellEnd"/>
            <w:r w:rsidRPr="00EB6832">
              <w:rPr>
                <w:rFonts w:cs="Times New Roman"/>
              </w:rPr>
              <w:t xml:space="preserve"> </w:t>
            </w:r>
            <w:proofErr w:type="spellStart"/>
            <w:r w:rsidRPr="00EB6832">
              <w:rPr>
                <w:rFonts w:cs="Times New Roman"/>
              </w:rPr>
              <w:t>Sirithorn</w:t>
            </w:r>
            <w:proofErr w:type="spellEnd"/>
          </w:p>
        </w:tc>
        <w:tc>
          <w:tcPr>
            <w:tcW w:w="2634" w:type="dxa"/>
            <w:tcBorders>
              <w:left w:val="single" w:sz="8" w:space="0" w:color="auto"/>
            </w:tcBorders>
          </w:tcPr>
          <w:p w14:paraId="0B75EB49" w14:textId="77777777" w:rsidR="00EB6832" w:rsidRPr="00EB6832" w:rsidRDefault="00EB6832" w:rsidP="00EB6832">
            <w:pPr>
              <w:jc w:val="left"/>
              <w:rPr>
                <w:rFonts w:cs="Times New Roman"/>
              </w:rPr>
            </w:pPr>
          </w:p>
        </w:tc>
      </w:tr>
      <w:tr w:rsidR="00EB6832" w:rsidRPr="00EB6832" w14:paraId="476FB7DA" w14:textId="77777777" w:rsidTr="00EB6832">
        <w:trPr>
          <w:trHeight w:val="288"/>
        </w:trPr>
        <w:tc>
          <w:tcPr>
            <w:tcW w:w="5665" w:type="dxa"/>
            <w:tcBorders>
              <w:right w:val="single" w:sz="8" w:space="0" w:color="auto"/>
            </w:tcBorders>
          </w:tcPr>
          <w:p w14:paraId="5B754B30" w14:textId="4739FF76" w:rsidR="00EB6832" w:rsidRPr="00EB6832" w:rsidRDefault="00BD6D48" w:rsidP="00EB6832">
            <w:pPr>
              <w:jc w:val="left"/>
              <w:rPr>
                <w:rFonts w:cs="Times New Roman"/>
              </w:rPr>
            </w:pPr>
            <w:r>
              <w:rPr>
                <w:rFonts w:cs="Times New Roman"/>
              </w:rPr>
              <w:t xml:space="preserve">Asst. </w:t>
            </w:r>
            <w:r w:rsidR="00EB6832" w:rsidRPr="00EB6832">
              <w:rPr>
                <w:rFonts w:cs="Times New Roman"/>
              </w:rPr>
              <w:t xml:space="preserve">Prof. Dr. </w:t>
            </w:r>
            <w:proofErr w:type="spellStart"/>
            <w:r w:rsidR="00EB6832" w:rsidRPr="00EB6832">
              <w:rPr>
                <w:rFonts w:cs="Times New Roman"/>
              </w:rPr>
              <w:t>Phaophak</w:t>
            </w:r>
            <w:proofErr w:type="spellEnd"/>
            <w:r w:rsidR="00EB6832" w:rsidRPr="00EB6832">
              <w:rPr>
                <w:rFonts w:cs="Times New Roman"/>
              </w:rPr>
              <w:t xml:space="preserve"> </w:t>
            </w:r>
            <w:proofErr w:type="spellStart"/>
            <w:r w:rsidR="00EB6832" w:rsidRPr="00EB6832">
              <w:rPr>
                <w:rFonts w:cs="Times New Roman"/>
              </w:rPr>
              <w:t>Sirisuk</w:t>
            </w:r>
            <w:proofErr w:type="spellEnd"/>
          </w:p>
        </w:tc>
        <w:tc>
          <w:tcPr>
            <w:tcW w:w="2634" w:type="dxa"/>
            <w:tcBorders>
              <w:left w:val="single" w:sz="8" w:space="0" w:color="auto"/>
            </w:tcBorders>
          </w:tcPr>
          <w:p w14:paraId="3DD24A0D" w14:textId="77777777" w:rsidR="00EB6832" w:rsidRPr="00EB6832" w:rsidRDefault="00EB6832" w:rsidP="00EB6832">
            <w:pPr>
              <w:jc w:val="left"/>
              <w:rPr>
                <w:rFonts w:cs="Times New Roman"/>
              </w:rPr>
            </w:pPr>
          </w:p>
        </w:tc>
      </w:tr>
      <w:tr w:rsidR="00EB6832" w:rsidRPr="00EB6832" w14:paraId="3562FD8F" w14:textId="77777777" w:rsidTr="00EB6832">
        <w:trPr>
          <w:trHeight w:val="288"/>
        </w:trPr>
        <w:tc>
          <w:tcPr>
            <w:tcW w:w="5665" w:type="dxa"/>
            <w:tcBorders>
              <w:right w:val="single" w:sz="8" w:space="0" w:color="auto"/>
            </w:tcBorders>
          </w:tcPr>
          <w:p w14:paraId="23ED0BF3" w14:textId="77777777" w:rsidR="00EB6832" w:rsidRPr="00EB6832" w:rsidRDefault="00EB6832" w:rsidP="00EB6832">
            <w:pPr>
              <w:jc w:val="left"/>
              <w:rPr>
                <w:rFonts w:cs="Times New Roman"/>
              </w:rPr>
            </w:pPr>
            <w:r w:rsidRPr="00EB6832">
              <w:rPr>
                <w:rFonts w:cs="Times New Roman"/>
                <w:color w:val="000000"/>
              </w:rPr>
              <w:t xml:space="preserve">Asst. Prof. Dr. </w:t>
            </w:r>
            <w:proofErr w:type="spellStart"/>
            <w:r w:rsidRPr="00EB6832">
              <w:rPr>
                <w:rFonts w:cs="Times New Roman"/>
                <w:color w:val="000000"/>
              </w:rPr>
              <w:t>Wichitsawat</w:t>
            </w:r>
            <w:proofErr w:type="spellEnd"/>
            <w:r w:rsidRPr="00EB6832">
              <w:rPr>
                <w:rFonts w:cs="Times New Roman"/>
                <w:color w:val="000000"/>
              </w:rPr>
              <w:t xml:space="preserve"> </w:t>
            </w:r>
            <w:proofErr w:type="spellStart"/>
            <w:r w:rsidRPr="00EB6832">
              <w:rPr>
                <w:rFonts w:cs="Times New Roman"/>
                <w:color w:val="000000"/>
              </w:rPr>
              <w:t>Suksawat</w:t>
            </w:r>
            <w:proofErr w:type="spellEnd"/>
            <w:r w:rsidRPr="00EB6832">
              <w:rPr>
                <w:rFonts w:cs="Times New Roman"/>
                <w:color w:val="000000"/>
              </w:rPr>
              <w:t xml:space="preserve"> </w:t>
            </w:r>
            <w:proofErr w:type="spellStart"/>
            <w:r w:rsidRPr="00EB6832">
              <w:rPr>
                <w:rFonts w:cs="Times New Roman"/>
                <w:color w:val="000000"/>
              </w:rPr>
              <w:t>na</w:t>
            </w:r>
            <w:proofErr w:type="spellEnd"/>
            <w:r w:rsidRPr="00EB6832">
              <w:rPr>
                <w:rFonts w:cs="Times New Roman"/>
                <w:color w:val="000000"/>
              </w:rPr>
              <w:t xml:space="preserve"> </w:t>
            </w:r>
            <w:proofErr w:type="spellStart"/>
            <w:r w:rsidRPr="00EB6832">
              <w:rPr>
                <w:rFonts w:cs="Times New Roman"/>
                <w:color w:val="000000"/>
              </w:rPr>
              <w:t>Ayudhya</w:t>
            </w:r>
            <w:proofErr w:type="spellEnd"/>
          </w:p>
        </w:tc>
        <w:tc>
          <w:tcPr>
            <w:tcW w:w="2634" w:type="dxa"/>
            <w:tcBorders>
              <w:left w:val="single" w:sz="8" w:space="0" w:color="auto"/>
            </w:tcBorders>
          </w:tcPr>
          <w:p w14:paraId="57F03661" w14:textId="77777777" w:rsidR="00EB6832" w:rsidRPr="00EB6832" w:rsidRDefault="00EB6832" w:rsidP="00EB6832">
            <w:pPr>
              <w:jc w:val="left"/>
              <w:rPr>
                <w:rFonts w:cs="Times New Roman"/>
              </w:rPr>
            </w:pPr>
          </w:p>
        </w:tc>
      </w:tr>
      <w:tr w:rsidR="00EB6832" w:rsidRPr="00EB6832" w14:paraId="726D2775" w14:textId="77777777" w:rsidTr="00EB6832">
        <w:trPr>
          <w:trHeight w:val="288"/>
        </w:trPr>
        <w:tc>
          <w:tcPr>
            <w:tcW w:w="5665" w:type="dxa"/>
            <w:tcBorders>
              <w:right w:val="single" w:sz="8" w:space="0" w:color="auto"/>
            </w:tcBorders>
          </w:tcPr>
          <w:p w14:paraId="31A61404" w14:textId="77777777" w:rsidR="00EB6832" w:rsidRPr="00EB6832" w:rsidRDefault="00EB6832" w:rsidP="00EB6832">
            <w:pPr>
              <w:jc w:val="left"/>
              <w:rPr>
                <w:rFonts w:cs="Times New Roman"/>
              </w:rPr>
            </w:pPr>
            <w:r w:rsidRPr="00EB6832">
              <w:rPr>
                <w:rFonts w:cs="Times New Roman"/>
              </w:rPr>
              <w:t xml:space="preserve"> Dr. </w:t>
            </w:r>
            <w:proofErr w:type="spellStart"/>
            <w:r w:rsidRPr="00EB6832">
              <w:rPr>
                <w:rFonts w:cs="Times New Roman"/>
              </w:rPr>
              <w:t>Jaruwit</w:t>
            </w:r>
            <w:proofErr w:type="spellEnd"/>
            <w:r w:rsidRPr="00EB6832">
              <w:rPr>
                <w:rFonts w:cs="Times New Roman"/>
              </w:rPr>
              <w:t xml:space="preserve"> </w:t>
            </w:r>
            <w:proofErr w:type="spellStart"/>
            <w:r w:rsidRPr="00EB6832">
              <w:rPr>
                <w:rFonts w:cs="Times New Roman"/>
              </w:rPr>
              <w:t>Prabnasak</w:t>
            </w:r>
            <w:proofErr w:type="spellEnd"/>
          </w:p>
        </w:tc>
        <w:tc>
          <w:tcPr>
            <w:tcW w:w="2634" w:type="dxa"/>
            <w:tcBorders>
              <w:left w:val="single" w:sz="8" w:space="0" w:color="auto"/>
            </w:tcBorders>
          </w:tcPr>
          <w:p w14:paraId="4B5AB8B7" w14:textId="77777777" w:rsidR="00EB6832" w:rsidRPr="00EB6832" w:rsidRDefault="00EB6832" w:rsidP="00EB6832">
            <w:pPr>
              <w:jc w:val="left"/>
              <w:rPr>
                <w:rFonts w:cs="Times New Roman"/>
              </w:rPr>
            </w:pPr>
          </w:p>
        </w:tc>
      </w:tr>
      <w:tr w:rsidR="00EB6832" w:rsidRPr="00EB6832" w14:paraId="39F31BF1" w14:textId="77777777" w:rsidTr="00EB6832">
        <w:trPr>
          <w:trHeight w:val="288"/>
        </w:trPr>
        <w:tc>
          <w:tcPr>
            <w:tcW w:w="5665" w:type="dxa"/>
            <w:tcBorders>
              <w:right w:val="single" w:sz="8" w:space="0" w:color="auto"/>
            </w:tcBorders>
          </w:tcPr>
          <w:p w14:paraId="608FB1AE" w14:textId="77777777" w:rsidR="00EB6832" w:rsidRPr="00EB6832" w:rsidRDefault="00EB6832" w:rsidP="00EB6832">
            <w:pPr>
              <w:jc w:val="left"/>
              <w:rPr>
                <w:rFonts w:cs="Times New Roman"/>
              </w:rPr>
            </w:pPr>
            <w:r w:rsidRPr="00EB6832">
              <w:rPr>
                <w:rFonts w:cs="Times New Roman"/>
              </w:rPr>
              <w:t>Asst. Prof. Dr. Ronnachai Tiyarattanachai</w:t>
            </w:r>
          </w:p>
        </w:tc>
        <w:tc>
          <w:tcPr>
            <w:tcW w:w="2634" w:type="dxa"/>
            <w:tcBorders>
              <w:left w:val="single" w:sz="8" w:space="0" w:color="auto"/>
              <w:bottom w:val="single" w:sz="8" w:space="0" w:color="auto"/>
            </w:tcBorders>
          </w:tcPr>
          <w:p w14:paraId="03A05BEC" w14:textId="77777777" w:rsidR="00EB6832" w:rsidRPr="00EB6832" w:rsidRDefault="00EB6832" w:rsidP="00EB6832">
            <w:pPr>
              <w:jc w:val="left"/>
              <w:rPr>
                <w:rFonts w:cs="Times New Roman"/>
              </w:rPr>
            </w:pPr>
          </w:p>
        </w:tc>
      </w:tr>
    </w:tbl>
    <w:p w14:paraId="3E83B0A9" w14:textId="77777777" w:rsidR="00EB6832" w:rsidRPr="00EB6832" w:rsidRDefault="00EB6832" w:rsidP="00EB6832">
      <w:pPr>
        <w:spacing w:line="240" w:lineRule="auto"/>
        <w:ind w:right="-346"/>
        <w:jc w:val="left"/>
        <w:rPr>
          <w:rFonts w:cs="Times New Roman"/>
        </w:rPr>
      </w:pPr>
    </w:p>
    <w:p w14:paraId="5D1D2181" w14:textId="77777777" w:rsidR="00EB6832" w:rsidRPr="00EB6832" w:rsidRDefault="00EB6832" w:rsidP="00EB6832">
      <w:pPr>
        <w:spacing w:line="240" w:lineRule="auto"/>
        <w:ind w:right="-346"/>
        <w:jc w:val="left"/>
        <w:rPr>
          <w:rFonts w:cs="Times New Roman"/>
        </w:rPr>
      </w:pPr>
    </w:p>
    <w:p w14:paraId="419B3119" w14:textId="77777777" w:rsidR="00EB6832" w:rsidRPr="00EB6832" w:rsidRDefault="00EB6832" w:rsidP="00EB6832">
      <w:pPr>
        <w:spacing w:line="240" w:lineRule="auto"/>
        <w:ind w:right="-346"/>
        <w:jc w:val="left"/>
        <w:rPr>
          <w:rFonts w:cs="Times New Roman"/>
        </w:rPr>
      </w:pPr>
      <w:r w:rsidRPr="00EB6832">
        <w:rPr>
          <w:rFonts w:cs="Times New Roman"/>
          <w:b/>
          <w:bCs/>
        </w:rPr>
        <w:t>Date</w:t>
      </w:r>
      <w:r w:rsidRPr="00EB6832">
        <w:rPr>
          <w:rFonts w:cs="Times New Roman"/>
        </w:rPr>
        <w:t>:   May 13</w:t>
      </w:r>
      <w:r w:rsidRPr="00EB6832">
        <w:rPr>
          <w:rFonts w:cs="Times New Roman"/>
          <w:vertAlign w:val="superscript"/>
        </w:rPr>
        <w:t>th</w:t>
      </w:r>
      <w:r w:rsidRPr="00EB6832">
        <w:rPr>
          <w:rFonts w:cs="Times New Roman"/>
        </w:rPr>
        <w:t>, 2017</w:t>
      </w:r>
      <w:r w:rsidRPr="00EB6832">
        <w:rPr>
          <w:rFonts w:cs="Times New Roman"/>
        </w:rPr>
        <w:tab/>
      </w:r>
      <w:r w:rsidRPr="00EB6832">
        <w:rPr>
          <w:rFonts w:cs="Times New Roman"/>
        </w:rPr>
        <w:tab/>
      </w:r>
      <w:r w:rsidRPr="00EB6832">
        <w:rPr>
          <w:rFonts w:cs="Times New Roman"/>
        </w:rPr>
        <w:tab/>
      </w:r>
      <w:r w:rsidRPr="00EB6832">
        <w:rPr>
          <w:rFonts w:cs="Times New Roman"/>
          <w:b/>
          <w:bCs/>
        </w:rPr>
        <w:t>Time</w:t>
      </w:r>
      <w:r w:rsidRPr="00EB6832">
        <w:rPr>
          <w:rFonts w:cs="Times New Roman"/>
        </w:rPr>
        <w:t xml:space="preserve"> 13.00 – 15.00</w:t>
      </w:r>
    </w:p>
    <w:p w14:paraId="79B760BF" w14:textId="77777777" w:rsidR="00EB6832" w:rsidRPr="00EB6832" w:rsidRDefault="00EB6832" w:rsidP="00EB6832">
      <w:pPr>
        <w:spacing w:line="240" w:lineRule="auto"/>
        <w:ind w:right="-346"/>
        <w:jc w:val="left"/>
        <w:rPr>
          <w:rFonts w:cs="Times New Roman"/>
        </w:rPr>
      </w:pPr>
      <w:r w:rsidRPr="00EB6832">
        <w:rPr>
          <w:rFonts w:cs="Times New Roman"/>
          <w:b/>
          <w:bCs/>
        </w:rPr>
        <w:t>Place</w:t>
      </w:r>
      <w:r w:rsidRPr="00EB6832">
        <w:rPr>
          <w:rFonts w:cs="Times New Roman"/>
        </w:rPr>
        <w:t>:  International College, 8</w:t>
      </w:r>
      <w:r w:rsidRPr="00EB6832">
        <w:rPr>
          <w:rFonts w:cs="Times New Roman"/>
          <w:vertAlign w:val="superscript"/>
        </w:rPr>
        <w:t>th</w:t>
      </w:r>
      <w:r w:rsidRPr="00EB6832">
        <w:rPr>
          <w:rFonts w:cs="Times New Roman"/>
        </w:rPr>
        <w:t xml:space="preserve"> floor, 55</w:t>
      </w:r>
      <w:r w:rsidRPr="00EB6832">
        <w:rPr>
          <w:rFonts w:cs="Times New Roman"/>
          <w:vertAlign w:val="subscript"/>
        </w:rPr>
        <w:softHyphen/>
      </w:r>
      <w:r w:rsidRPr="00EB6832">
        <w:rPr>
          <w:rFonts w:cs="Times New Roman"/>
          <w:vertAlign w:val="superscript"/>
        </w:rPr>
        <w:t>th</w:t>
      </w:r>
      <w:r w:rsidRPr="00EB6832">
        <w:rPr>
          <w:rFonts w:cs="Times New Roman"/>
        </w:rPr>
        <w:t xml:space="preserve"> Anniversary </w:t>
      </w:r>
      <w:proofErr w:type="spellStart"/>
      <w:r w:rsidRPr="00EB6832">
        <w:rPr>
          <w:rFonts w:cs="Times New Roman"/>
        </w:rPr>
        <w:t>Chalermprakiat</w:t>
      </w:r>
      <w:proofErr w:type="spellEnd"/>
      <w:r w:rsidRPr="00EB6832">
        <w:rPr>
          <w:rFonts w:cs="Times New Roman"/>
        </w:rPr>
        <w:t xml:space="preserve"> Building </w:t>
      </w:r>
    </w:p>
    <w:p w14:paraId="0B078955" w14:textId="77777777" w:rsidR="00EB6832" w:rsidRPr="00EB6832" w:rsidRDefault="00EB6832" w:rsidP="00EB6832">
      <w:pPr>
        <w:spacing w:line="240" w:lineRule="auto"/>
        <w:ind w:right="-341"/>
        <w:jc w:val="left"/>
        <w:rPr>
          <w:rFonts w:cs="Times New Roman"/>
          <w:cs/>
        </w:rPr>
      </w:pPr>
      <w:r w:rsidRPr="00EB6832">
        <w:rPr>
          <w:rFonts w:cs="Times New Roman"/>
        </w:rPr>
        <w:t xml:space="preserve"> </w:t>
      </w:r>
    </w:p>
    <w:p w14:paraId="3B2C44CA" w14:textId="77777777" w:rsidR="00EB6832" w:rsidRPr="00EB6832" w:rsidRDefault="00EB6832" w:rsidP="00EB6832">
      <w:pPr>
        <w:spacing w:line="240" w:lineRule="auto"/>
        <w:jc w:val="left"/>
        <w:rPr>
          <w:rFonts w:cs="Times New Roman"/>
        </w:rPr>
      </w:pPr>
    </w:p>
    <w:p w14:paraId="2C57DB17" w14:textId="77777777" w:rsidR="00EB6832" w:rsidRPr="00EB6832" w:rsidRDefault="00EB6832" w:rsidP="00EB6832">
      <w:pPr>
        <w:spacing w:line="240" w:lineRule="auto"/>
        <w:rPr>
          <w:rFonts w:cs="Times New Roman"/>
          <w:b/>
          <w:bCs/>
        </w:rPr>
      </w:pPr>
      <w:r w:rsidRPr="00EB6832">
        <w:rPr>
          <w:rFonts w:cs="Times New Roman"/>
          <w:color w:val="FF9933"/>
          <w:sz w:val="22"/>
          <w:szCs w:val="22"/>
        </w:rPr>
        <w:t>KING MONGKUT’S INSTITUTE OF TECHNOLOGY LADKRABANG</w:t>
      </w:r>
    </w:p>
    <w:p w14:paraId="417CD5CD" w14:textId="77777777" w:rsidR="00EB6832" w:rsidRPr="00EB6832" w:rsidRDefault="00EB6832" w:rsidP="00EB6832">
      <w:pPr>
        <w:spacing w:line="240" w:lineRule="auto"/>
        <w:jc w:val="left"/>
        <w:rPr>
          <w:rFonts w:cs="Times New Roman"/>
        </w:rPr>
      </w:pPr>
    </w:p>
    <w:p w14:paraId="6D22E825" w14:textId="77777777" w:rsidR="00EB6832" w:rsidRPr="00EB6832" w:rsidRDefault="00EB6832" w:rsidP="00EB6832">
      <w:pPr>
        <w:spacing w:line="240" w:lineRule="auto"/>
        <w:jc w:val="right"/>
        <w:rPr>
          <w:rFonts w:cs="Times New Roman"/>
        </w:rPr>
      </w:pPr>
    </w:p>
    <w:p w14:paraId="6F30C900" w14:textId="77777777" w:rsidR="00EB6832" w:rsidRPr="00EB6832" w:rsidRDefault="00EB6832" w:rsidP="00EB6832">
      <w:pPr>
        <w:spacing w:line="240" w:lineRule="auto"/>
        <w:jc w:val="right"/>
        <w:rPr>
          <w:rFonts w:cs="Times New Roman"/>
        </w:rPr>
      </w:pPr>
    </w:p>
    <w:p w14:paraId="3D9C050E" w14:textId="77777777" w:rsidR="00EB6832" w:rsidRPr="00EB6832" w:rsidRDefault="00EB6832" w:rsidP="00EB6832">
      <w:pPr>
        <w:spacing w:line="240" w:lineRule="auto"/>
        <w:jc w:val="right"/>
        <w:rPr>
          <w:rFonts w:cs="Times New Roman"/>
        </w:rPr>
      </w:pPr>
    </w:p>
    <w:p w14:paraId="257AADE6" w14:textId="77777777" w:rsidR="00EB6832" w:rsidRPr="00EB6832" w:rsidRDefault="00EB6832" w:rsidP="00EB6832">
      <w:pPr>
        <w:spacing w:line="240" w:lineRule="auto"/>
        <w:jc w:val="right"/>
        <w:rPr>
          <w:rFonts w:cs="Times New Roman"/>
        </w:rPr>
      </w:pPr>
    </w:p>
    <w:p w14:paraId="6E6E12CA" w14:textId="77777777" w:rsidR="00EB6832" w:rsidRPr="00EB6832" w:rsidRDefault="00EB6832" w:rsidP="00EB6832">
      <w:pPr>
        <w:spacing w:line="240" w:lineRule="auto"/>
        <w:jc w:val="right"/>
        <w:rPr>
          <w:rFonts w:cs="Times New Roman"/>
        </w:rPr>
      </w:pPr>
    </w:p>
    <w:p w14:paraId="0FD3BF1B" w14:textId="2F938F16" w:rsidR="00EB6832" w:rsidRPr="00EB6832" w:rsidRDefault="00D81C69" w:rsidP="00EB6832">
      <w:pPr>
        <w:spacing w:line="240" w:lineRule="auto"/>
        <w:jc w:val="right"/>
        <w:rPr>
          <w:rFonts w:cs="Times New Roman"/>
        </w:rPr>
      </w:pPr>
      <w:r>
        <w:rPr>
          <w:rFonts w:cs="Times New Roman"/>
        </w:rPr>
        <w:t xml:space="preserve">(Assoc. </w:t>
      </w:r>
      <w:r w:rsidR="00EB6832" w:rsidRPr="00EB6832">
        <w:rPr>
          <w:rFonts w:cs="Times New Roman"/>
        </w:rPr>
        <w:t>Prof.</w:t>
      </w:r>
      <w:r>
        <w:rPr>
          <w:rFonts w:cs="Times New Roman"/>
        </w:rPr>
        <w:t xml:space="preserve"> </w:t>
      </w:r>
      <w:r w:rsidR="00EB6832" w:rsidRPr="00EB6832">
        <w:rPr>
          <w:rFonts w:cs="Times New Roman"/>
        </w:rPr>
        <w:t xml:space="preserve">Dr. </w:t>
      </w:r>
      <w:proofErr w:type="spellStart"/>
      <w:r w:rsidR="00EB6832" w:rsidRPr="00EB6832">
        <w:rPr>
          <w:rFonts w:cs="Times New Roman"/>
          <w:shd w:val="clear" w:color="auto" w:fill="FFFFFF"/>
        </w:rPr>
        <w:t>Supat</w:t>
      </w:r>
      <w:proofErr w:type="spellEnd"/>
      <w:r w:rsidR="00EB6832" w:rsidRPr="00EB6832">
        <w:rPr>
          <w:rFonts w:cs="Times New Roman"/>
          <w:shd w:val="clear" w:color="auto" w:fill="FFFFFF"/>
        </w:rPr>
        <w:t xml:space="preserve">   </w:t>
      </w:r>
      <w:proofErr w:type="spellStart"/>
      <w:r w:rsidR="00EB6832" w:rsidRPr="00EB6832">
        <w:rPr>
          <w:rFonts w:cs="Times New Roman"/>
          <w:shd w:val="clear" w:color="auto" w:fill="FFFFFF"/>
        </w:rPr>
        <w:t>Kittiratsatcha</w:t>
      </w:r>
      <w:proofErr w:type="spellEnd"/>
      <w:r w:rsidR="00EB6832" w:rsidRPr="00EB6832">
        <w:rPr>
          <w:rFonts w:cs="Times New Roman"/>
        </w:rPr>
        <w:t>)</w:t>
      </w:r>
    </w:p>
    <w:p w14:paraId="49571BB1" w14:textId="77777777" w:rsidR="00EB6832" w:rsidRPr="00EB6832" w:rsidRDefault="00EB6832" w:rsidP="00EB6832">
      <w:pPr>
        <w:spacing w:line="240" w:lineRule="auto"/>
        <w:jc w:val="right"/>
        <w:rPr>
          <w:rFonts w:cs="Times New Roman"/>
        </w:rPr>
      </w:pPr>
      <w:r w:rsidRPr="00EB6832">
        <w:rPr>
          <w:rFonts w:cs="Times New Roman"/>
        </w:rPr>
        <w:t>Dean of International College</w:t>
      </w:r>
    </w:p>
    <w:p w14:paraId="2DCE2793" w14:textId="154BEB25" w:rsidR="00EB6832" w:rsidRPr="00EB6832" w:rsidRDefault="00671F16" w:rsidP="00EB6832">
      <w:pPr>
        <w:spacing w:line="240" w:lineRule="auto"/>
        <w:jc w:val="right"/>
        <w:rPr>
          <w:rFonts w:cs="Times New Roman"/>
        </w:rPr>
      </w:pPr>
      <w:r>
        <w:rPr>
          <w:rFonts w:cs="Times New Roman"/>
          <w:noProof/>
        </w:rPr>
        <mc:AlternateContent>
          <mc:Choice Requires="wpg">
            <w:drawing>
              <wp:anchor distT="0" distB="0" distL="114300" distR="114300" simplePos="0" relativeHeight="251756544" behindDoc="0" locked="0" layoutInCell="1" allowOverlap="1" wp14:anchorId="1C88984D" wp14:editId="65FA4BB6">
                <wp:simplePos x="0" y="0"/>
                <wp:positionH relativeFrom="column">
                  <wp:posOffset>1876508</wp:posOffset>
                </wp:positionH>
                <wp:positionV relativeFrom="paragraph">
                  <wp:posOffset>141467</wp:posOffset>
                </wp:positionV>
                <wp:extent cx="1275907" cy="987701"/>
                <wp:effectExtent l="0" t="38100" r="19685" b="60325"/>
                <wp:wrapNone/>
                <wp:docPr id="83" name="Group 83"/>
                <wp:cNvGraphicFramePr/>
                <a:graphic xmlns:a="http://schemas.openxmlformats.org/drawingml/2006/main">
                  <a:graphicData uri="http://schemas.microsoft.com/office/word/2010/wordprocessingGroup">
                    <wpg:wgp>
                      <wpg:cNvGrpSpPr/>
                      <wpg:grpSpPr>
                        <a:xfrm>
                          <a:off x="0" y="0"/>
                          <a:ext cx="1275907" cy="987701"/>
                          <a:chOff x="0" y="0"/>
                          <a:chExt cx="1275907" cy="987701"/>
                        </a:xfrm>
                      </wpg:grpSpPr>
                      <wps:wsp>
                        <wps:cNvPr id="75" name="Text Box 75"/>
                        <wps:cNvSpPr txBox="1"/>
                        <wps:spPr>
                          <a:xfrm>
                            <a:off x="0" y="357809"/>
                            <a:ext cx="1275907" cy="297711"/>
                          </a:xfrm>
                          <a:prstGeom prst="rect">
                            <a:avLst/>
                          </a:prstGeom>
                          <a:solidFill>
                            <a:schemeClr val="bg1">
                              <a:lumMod val="85000"/>
                            </a:schemeClr>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78A076E" w14:textId="77777777" w:rsidR="005C5753" w:rsidRDefault="005C5753" w:rsidP="00671F16">
                              <w:pPr>
                                <w:pStyle w:val="Cmtbox"/>
                              </w:pPr>
                              <w:r>
                                <w:t>1</w:t>
                              </w:r>
                              <w:r w:rsidRPr="00671F16">
                                <w:rPr>
                                  <w:vertAlign w:val="superscript"/>
                                </w:rPr>
                                <w:t>st</w:t>
                              </w:r>
                              <w:r>
                                <w:t xml:space="preserve"> Section br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Straight Arrow Connector 79"/>
                        <wps:cNvCnPr/>
                        <wps:spPr>
                          <a:xfrm flipV="1">
                            <a:off x="644056" y="0"/>
                            <a:ext cx="0" cy="280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Straight Arrow Connector 82"/>
                        <wps:cNvCnPr/>
                        <wps:spPr>
                          <a:xfrm>
                            <a:off x="644056" y="707666"/>
                            <a:ext cx="0" cy="280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C88984D" id="Group 83" o:spid="_x0000_s1039" style="position:absolute;left:0;text-align:left;margin-left:147.75pt;margin-top:11.15pt;width:100.45pt;height:77.75pt;z-index:251756544" coordsize="12759,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">
                <v:shape id="Text Box 75" o:spid="_x0000_s1040" type="#_x0000_t202" style="position:absolute;top:3578;width:12759;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vKqcUA&#10;AADbAAAADwAAAGRycy9kb3ducmV2LnhtbESPQWvCQBSE74L/YXmF3nSTQq1EVym2gUJ70MTS6yP7&#10;TILZt2l2TeK/7woFj8PMfMOst6NpRE+dqy0riOcRCOLC6ppLBcc8nS1BOI+ssbFMCq7kYLuZTtaY&#10;aDvwgfrMlyJA2CWooPK+TaR0RUUG3dy2xME72c6gD7Irpe5wCHDTyKcoWkiDNYeFClvaVVScs4tR&#10;8Nbk+++fbIi/TpcUD8Nn+vvex0o9PoyvKxCeRn8P/7c/tIKXZ7h9CT9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S8qpxQAAANsAAAAPAAAAAAAAAAAAAAAAAJgCAABkcnMv&#10;ZG93bnJldi54bWxQSwUGAAAAAAQABAD1AAAAigMAAAAA&#10;" fillcolor="#d8d8d8 [2732]" strokecolor="black [3213]" strokeweight="1pt">
                  <v:textbox>
                    <w:txbxContent>
                      <w:p w14:paraId="478A076E" w14:textId="77777777" w:rsidR="005C5753" w:rsidRDefault="005C5753" w:rsidP="00671F16">
                        <w:pPr>
                          <w:pStyle w:val="Cmtbox"/>
                        </w:pPr>
                        <w:r>
                          <w:t>1</w:t>
                        </w:r>
                        <w:r w:rsidRPr="00671F16">
                          <w:rPr>
                            <w:vertAlign w:val="superscript"/>
                          </w:rPr>
                          <w:t>st</w:t>
                        </w:r>
                        <w:r>
                          <w:t xml:space="preserve"> Section break</w:t>
                        </w:r>
                      </w:p>
                    </w:txbxContent>
                  </v:textbox>
                </v:shape>
                <v:shape id="Straight Arrow Connector 79" o:spid="_x0000_s1041" type="#_x0000_t32" style="position:absolute;left:6440;width:0;height:28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DEdsMAAADbAAAADwAAAGRycy9kb3ducmV2LnhtbESPQYvCMBSE7wv+h/AEb2uqB127RhFB&#10;ED2IreAeH82z7W7zUpqo8d8bQdjjMDPfMPNlMI24UedqywpGwwQEcWF1zaWCU775/ALhPLLGxjIp&#10;eJCD5aL3McdU2zsf6Zb5UkQIuxQVVN63qZSuqMigG9qWOHoX2xn0UXal1B3eI9w0cpwkE2mw5rhQ&#10;YUvrioq/7GoU7M6/l1ye6oAmC5PdPtkcmp+RUoN+WH2D8BT8f/jd3moF0xm8vsQfIB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wxHbDAAAA2wAAAA8AAAAAAAAAAAAA&#10;AAAAoQIAAGRycy9kb3ducmV2LnhtbFBLBQYAAAAABAAEAPkAAACRAwAAAAA=&#10;" strokecolor="black [3040]">
                  <v:stroke endarrow="block"/>
                </v:shape>
                <v:shape id="Straight Arrow Connector 82" o:spid="_x0000_s1042" type="#_x0000_t32" style="position:absolute;left:6440;top:7076;width:0;height:28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D/Tb8AAADbAAAADwAAAGRycy9kb3ducmV2LnhtbESP3YrCMBSE7wXfIRzBG1nTlUWkGkUE&#10;oV6q+wCH5mxTbE5Kkv7s2xtB8HKYmW+Y3WG0jejJh9qxgu9lBoK4dLrmSsHv/fy1AREissbGMSn4&#10;pwCH/XSyw1y7ga/U32IlEoRDjgpMjG0uZSgNWQxL1xIn7895izFJX0ntcUhw28hVlq2lxZrTgsGW&#10;TobKx62zClzP5vKzsPEhu/J+xK44Db5Qaj4bj1sQkcb4Cb/bhVawWcHrS/oBcv8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tD/Tb8AAADbAAAADwAAAAAAAAAAAAAAAACh&#10;AgAAZHJzL2Rvd25yZXYueG1sUEsFBgAAAAAEAAQA+QAAAI0DAAAAAA==&#10;" strokecolor="black [3040]">
                  <v:stroke endarrow="block"/>
                </v:shape>
              </v:group>
            </w:pict>
          </mc:Fallback>
        </mc:AlternateContent>
      </w:r>
      <w:r w:rsidR="00EB6832" w:rsidRPr="00EB6832">
        <w:rPr>
          <w:rFonts w:cs="Times New Roman"/>
        </w:rPr>
        <w:t>May 13</w:t>
      </w:r>
      <w:r w:rsidR="00EB6832" w:rsidRPr="00EB6832">
        <w:rPr>
          <w:rFonts w:cs="Times New Roman"/>
          <w:vertAlign w:val="superscript"/>
        </w:rPr>
        <w:t>th</w:t>
      </w:r>
      <w:r w:rsidR="00EB6832" w:rsidRPr="00EB6832">
        <w:rPr>
          <w:rFonts w:cs="Times New Roman"/>
        </w:rPr>
        <w:t>, 2017</w:t>
      </w:r>
    </w:p>
    <w:p w14:paraId="77E1C26E" w14:textId="77777777" w:rsidR="00EB6832" w:rsidRDefault="00EB6832" w:rsidP="0043660D">
      <w:pPr>
        <w:rPr>
          <w:rFonts w:cs="Times New Roman"/>
          <w:b/>
          <w:bCs/>
        </w:rPr>
        <w:sectPr w:rsidR="00EB6832" w:rsidSect="00413435">
          <w:headerReference w:type="even" r:id="rId10"/>
          <w:footnotePr>
            <w:numFmt w:val="lowerLetter"/>
          </w:footnotePr>
          <w:pgSz w:w="11909" w:h="16834" w:code="9"/>
          <w:pgMar w:top="1440" w:right="1440" w:bottom="1440" w:left="2160" w:header="0" w:footer="0" w:gutter="0"/>
          <w:pgNumType w:fmt="upperRoman" w:start="1"/>
          <w:cols w:space="720"/>
          <w:docGrid w:linePitch="326"/>
        </w:sectPr>
      </w:pPr>
    </w:p>
    <w:tbl>
      <w:tblPr>
        <w:tblStyle w:val="TableGrid"/>
        <w:tblW w:w="0" w:type="auto"/>
        <w:tblInd w:w="5" w:type="dxa"/>
        <w:tblCellMar>
          <w:top w:w="58" w:type="dxa"/>
          <w:left w:w="115" w:type="dxa"/>
          <w:bottom w:w="58" w:type="dxa"/>
          <w:right w:w="115" w:type="dxa"/>
        </w:tblCellMar>
        <w:tblLook w:val="04A0" w:firstRow="1" w:lastRow="0" w:firstColumn="1" w:lastColumn="0" w:noHBand="0" w:noVBand="1"/>
      </w:tblPr>
      <w:tblGrid>
        <w:gridCol w:w="2245"/>
        <w:gridCol w:w="6054"/>
      </w:tblGrid>
      <w:tr w:rsidR="00675F31" w:rsidRPr="004A3895" w14:paraId="12B08CE7" w14:textId="77777777" w:rsidTr="00675F31">
        <w:tc>
          <w:tcPr>
            <w:tcW w:w="2245" w:type="dxa"/>
            <w:tcBorders>
              <w:top w:val="nil"/>
              <w:left w:val="nil"/>
              <w:bottom w:val="nil"/>
              <w:right w:val="nil"/>
            </w:tcBorders>
          </w:tcPr>
          <w:p w14:paraId="04E371D1" w14:textId="169F49E0" w:rsidR="00675F31" w:rsidRPr="004A3895" w:rsidRDefault="00675F31" w:rsidP="0043660D">
            <w:pPr>
              <w:rPr>
                <w:rFonts w:cs="Times New Roman"/>
                <w:b/>
                <w:bCs/>
              </w:rPr>
            </w:pPr>
            <w:r w:rsidRPr="004A3895">
              <w:rPr>
                <w:rFonts w:cs="Times New Roman"/>
                <w:b/>
                <w:bCs/>
              </w:rPr>
              <w:lastRenderedPageBreak/>
              <w:t>THESIS TITLE</w:t>
            </w:r>
          </w:p>
        </w:tc>
        <w:tc>
          <w:tcPr>
            <w:tcW w:w="6054" w:type="dxa"/>
            <w:tcBorders>
              <w:top w:val="nil"/>
              <w:left w:val="nil"/>
              <w:bottom w:val="nil"/>
              <w:right w:val="nil"/>
            </w:tcBorders>
          </w:tcPr>
          <w:p w14:paraId="2492115B" w14:textId="689D420C" w:rsidR="00675F31" w:rsidRPr="004A3895" w:rsidRDefault="00675F31" w:rsidP="007F6D44">
            <w:pPr>
              <w:jc w:val="left"/>
              <w:rPr>
                <w:rFonts w:cs="Times New Roman"/>
              </w:rPr>
            </w:pPr>
            <w:r w:rsidRPr="004A3895">
              <w:rPr>
                <w:rFonts w:cs="Times New Roman"/>
              </w:rPr>
              <w:t xml:space="preserve">Assessment of the Perspectives of Practitioners on Carbon Tax Mechanism to Encourage the Use of Electric Vehicles Used in </w:t>
            </w:r>
            <w:r w:rsidR="00506729">
              <w:rPr>
                <w:rFonts w:cs="Times New Roman"/>
              </w:rPr>
              <w:t xml:space="preserve">Road </w:t>
            </w:r>
            <w:r w:rsidRPr="004A3895">
              <w:rPr>
                <w:rFonts w:cs="Times New Roman"/>
              </w:rPr>
              <w:t>Freight Transport Activities in Thailand</w:t>
            </w:r>
          </w:p>
        </w:tc>
      </w:tr>
      <w:tr w:rsidR="00675F31" w:rsidRPr="004A3895" w14:paraId="398804E5" w14:textId="77777777" w:rsidTr="00675F31">
        <w:tc>
          <w:tcPr>
            <w:tcW w:w="2245" w:type="dxa"/>
            <w:tcBorders>
              <w:top w:val="nil"/>
              <w:left w:val="nil"/>
              <w:bottom w:val="nil"/>
              <w:right w:val="nil"/>
            </w:tcBorders>
          </w:tcPr>
          <w:p w14:paraId="3D33A8EE" w14:textId="3A75FE3C" w:rsidR="00675F31" w:rsidRPr="004A3895" w:rsidRDefault="00675F31" w:rsidP="0043660D">
            <w:pPr>
              <w:rPr>
                <w:rFonts w:cs="Times New Roman"/>
                <w:b/>
                <w:bCs/>
              </w:rPr>
            </w:pPr>
            <w:r w:rsidRPr="004A3895">
              <w:rPr>
                <w:rFonts w:cs="Times New Roman"/>
                <w:b/>
                <w:bCs/>
              </w:rPr>
              <w:t>STUDENT NAME</w:t>
            </w:r>
          </w:p>
        </w:tc>
        <w:tc>
          <w:tcPr>
            <w:tcW w:w="6054" w:type="dxa"/>
            <w:tcBorders>
              <w:top w:val="nil"/>
              <w:left w:val="nil"/>
              <w:bottom w:val="nil"/>
              <w:right w:val="nil"/>
            </w:tcBorders>
          </w:tcPr>
          <w:p w14:paraId="01E4972B" w14:textId="2B7F66F7" w:rsidR="00675F31" w:rsidRPr="004A3895" w:rsidRDefault="00675F31" w:rsidP="007F6D44">
            <w:pPr>
              <w:jc w:val="left"/>
              <w:rPr>
                <w:rFonts w:cs="Times New Roman"/>
              </w:rPr>
            </w:pPr>
            <w:r w:rsidRPr="004A3895">
              <w:rPr>
                <w:rFonts w:cs="Times New Roman"/>
              </w:rPr>
              <w:t xml:space="preserve">Mr. </w:t>
            </w:r>
            <w:proofErr w:type="spellStart"/>
            <w:r w:rsidRPr="004A3895">
              <w:rPr>
                <w:rFonts w:cs="Times New Roman"/>
              </w:rPr>
              <w:t>Sattra</w:t>
            </w:r>
            <w:proofErr w:type="spellEnd"/>
            <w:r w:rsidRPr="004A3895">
              <w:rPr>
                <w:rFonts w:cs="Times New Roman"/>
              </w:rPr>
              <w:t xml:space="preserve"> </w:t>
            </w:r>
            <w:proofErr w:type="spellStart"/>
            <w:r w:rsidRPr="004A3895">
              <w:rPr>
                <w:rFonts w:cs="Times New Roman"/>
              </w:rPr>
              <w:t>Vuthy</w:t>
            </w:r>
            <w:proofErr w:type="spellEnd"/>
          </w:p>
        </w:tc>
      </w:tr>
      <w:tr w:rsidR="00675F31" w:rsidRPr="004A3895" w14:paraId="4D0A495D" w14:textId="77777777" w:rsidTr="00675F31">
        <w:tc>
          <w:tcPr>
            <w:tcW w:w="2245" w:type="dxa"/>
            <w:tcBorders>
              <w:top w:val="nil"/>
              <w:left w:val="nil"/>
              <w:bottom w:val="nil"/>
              <w:right w:val="nil"/>
            </w:tcBorders>
          </w:tcPr>
          <w:p w14:paraId="3230887B" w14:textId="5BA721D5" w:rsidR="00675F31" w:rsidRPr="004A3895" w:rsidRDefault="00675F31" w:rsidP="0043660D">
            <w:pPr>
              <w:rPr>
                <w:rFonts w:cs="Times New Roman"/>
                <w:b/>
                <w:bCs/>
              </w:rPr>
            </w:pPr>
            <w:r w:rsidRPr="004A3895">
              <w:rPr>
                <w:rFonts w:cs="Times New Roman"/>
                <w:b/>
                <w:bCs/>
              </w:rPr>
              <w:t>STUDENT ID</w:t>
            </w:r>
          </w:p>
        </w:tc>
        <w:tc>
          <w:tcPr>
            <w:tcW w:w="6054" w:type="dxa"/>
            <w:tcBorders>
              <w:top w:val="nil"/>
              <w:left w:val="nil"/>
              <w:bottom w:val="nil"/>
              <w:right w:val="nil"/>
            </w:tcBorders>
          </w:tcPr>
          <w:p w14:paraId="0AF0A583" w14:textId="5D72D07B" w:rsidR="00675F31" w:rsidRPr="004A3895" w:rsidRDefault="00675F31" w:rsidP="007F6D44">
            <w:pPr>
              <w:jc w:val="left"/>
              <w:rPr>
                <w:rFonts w:cs="Times New Roman"/>
              </w:rPr>
            </w:pPr>
            <w:r w:rsidRPr="004A3895">
              <w:rPr>
                <w:rFonts w:cs="Times New Roman"/>
              </w:rPr>
              <w:t>58610044</w:t>
            </w:r>
          </w:p>
        </w:tc>
      </w:tr>
      <w:tr w:rsidR="00675F31" w:rsidRPr="004A3895" w14:paraId="7B3EAADA" w14:textId="77777777" w:rsidTr="00675F31">
        <w:tc>
          <w:tcPr>
            <w:tcW w:w="2245" w:type="dxa"/>
            <w:tcBorders>
              <w:top w:val="nil"/>
              <w:left w:val="nil"/>
              <w:bottom w:val="nil"/>
              <w:right w:val="nil"/>
            </w:tcBorders>
          </w:tcPr>
          <w:p w14:paraId="1EAD4629" w14:textId="79A2B323" w:rsidR="00675F31" w:rsidRPr="004A3895" w:rsidRDefault="00675F31" w:rsidP="0043660D">
            <w:pPr>
              <w:rPr>
                <w:rFonts w:cs="Times New Roman"/>
                <w:b/>
                <w:bCs/>
              </w:rPr>
            </w:pPr>
            <w:r w:rsidRPr="004A3895">
              <w:rPr>
                <w:rFonts w:cs="Times New Roman"/>
                <w:b/>
                <w:bCs/>
              </w:rPr>
              <w:t>DEGREE</w:t>
            </w:r>
          </w:p>
        </w:tc>
        <w:tc>
          <w:tcPr>
            <w:tcW w:w="6054" w:type="dxa"/>
            <w:tcBorders>
              <w:top w:val="nil"/>
              <w:left w:val="nil"/>
              <w:bottom w:val="nil"/>
              <w:right w:val="nil"/>
            </w:tcBorders>
          </w:tcPr>
          <w:p w14:paraId="78695068" w14:textId="56CF2875" w:rsidR="00675F31" w:rsidRPr="004A3895" w:rsidRDefault="00675F31" w:rsidP="007F6D44">
            <w:pPr>
              <w:jc w:val="left"/>
              <w:rPr>
                <w:rFonts w:cs="Times New Roman"/>
              </w:rPr>
            </w:pPr>
            <w:r w:rsidRPr="004A3895">
              <w:rPr>
                <w:rFonts w:cs="Times New Roman"/>
              </w:rPr>
              <w:t xml:space="preserve">Master </w:t>
            </w:r>
            <w:r w:rsidR="00691126" w:rsidRPr="004A3895">
              <w:rPr>
                <w:rFonts w:cs="Times New Roman"/>
              </w:rPr>
              <w:t>o</w:t>
            </w:r>
            <w:r w:rsidRPr="004A3895">
              <w:rPr>
                <w:rFonts w:cs="Times New Roman"/>
              </w:rPr>
              <w:t>f Science</w:t>
            </w:r>
          </w:p>
        </w:tc>
      </w:tr>
      <w:tr w:rsidR="00675F31" w:rsidRPr="004A3895" w14:paraId="252A9693" w14:textId="77777777" w:rsidTr="00675F31">
        <w:tc>
          <w:tcPr>
            <w:tcW w:w="2245" w:type="dxa"/>
            <w:tcBorders>
              <w:top w:val="nil"/>
              <w:left w:val="nil"/>
              <w:bottom w:val="nil"/>
              <w:right w:val="nil"/>
            </w:tcBorders>
          </w:tcPr>
          <w:p w14:paraId="2E2D5DD0" w14:textId="71BF326F" w:rsidR="00675F31" w:rsidRPr="004A3895" w:rsidRDefault="00675F31" w:rsidP="0043660D">
            <w:pPr>
              <w:rPr>
                <w:rFonts w:cs="Times New Roman"/>
                <w:b/>
                <w:bCs/>
              </w:rPr>
            </w:pPr>
            <w:r w:rsidRPr="004A3895">
              <w:rPr>
                <w:rFonts w:cs="Times New Roman"/>
                <w:b/>
                <w:bCs/>
              </w:rPr>
              <w:t>PROGRAME</w:t>
            </w:r>
          </w:p>
        </w:tc>
        <w:tc>
          <w:tcPr>
            <w:tcW w:w="6054" w:type="dxa"/>
            <w:tcBorders>
              <w:top w:val="nil"/>
              <w:left w:val="nil"/>
              <w:bottom w:val="nil"/>
              <w:right w:val="nil"/>
            </w:tcBorders>
          </w:tcPr>
          <w:p w14:paraId="1D74CEB4" w14:textId="3E4E5952" w:rsidR="00675F31" w:rsidRPr="004A3895" w:rsidRDefault="00675F31" w:rsidP="007F6D44">
            <w:pPr>
              <w:jc w:val="left"/>
              <w:rPr>
                <w:rFonts w:cs="Times New Roman"/>
              </w:rPr>
            </w:pPr>
            <w:r w:rsidRPr="004A3895">
              <w:rPr>
                <w:rFonts w:cs="Times New Roman"/>
              </w:rPr>
              <w:t xml:space="preserve">Logistics </w:t>
            </w:r>
            <w:r w:rsidR="00691126" w:rsidRPr="004A3895">
              <w:rPr>
                <w:rFonts w:cs="Times New Roman"/>
              </w:rPr>
              <w:t>a</w:t>
            </w:r>
            <w:r w:rsidRPr="004A3895">
              <w:rPr>
                <w:rFonts w:cs="Times New Roman"/>
              </w:rPr>
              <w:t>nd Supply Chain Management</w:t>
            </w:r>
          </w:p>
        </w:tc>
      </w:tr>
      <w:tr w:rsidR="00675F31" w:rsidRPr="004A3895" w14:paraId="6E9F9F43" w14:textId="77777777" w:rsidTr="00675F31">
        <w:tc>
          <w:tcPr>
            <w:tcW w:w="2245" w:type="dxa"/>
            <w:tcBorders>
              <w:top w:val="nil"/>
              <w:left w:val="nil"/>
              <w:bottom w:val="nil"/>
              <w:right w:val="nil"/>
            </w:tcBorders>
          </w:tcPr>
          <w:p w14:paraId="6DDF4E4E" w14:textId="23301537" w:rsidR="00675F31" w:rsidRPr="004A3895" w:rsidRDefault="00675F31" w:rsidP="0043660D">
            <w:pPr>
              <w:rPr>
                <w:rFonts w:cs="Times New Roman"/>
                <w:b/>
                <w:bCs/>
              </w:rPr>
            </w:pPr>
            <w:r w:rsidRPr="004A3895">
              <w:rPr>
                <w:rFonts w:cs="Times New Roman"/>
                <w:b/>
                <w:bCs/>
              </w:rPr>
              <w:t>ADVISOR</w:t>
            </w:r>
          </w:p>
        </w:tc>
        <w:tc>
          <w:tcPr>
            <w:tcW w:w="6054" w:type="dxa"/>
            <w:tcBorders>
              <w:top w:val="nil"/>
              <w:left w:val="nil"/>
              <w:bottom w:val="nil"/>
              <w:right w:val="nil"/>
            </w:tcBorders>
          </w:tcPr>
          <w:p w14:paraId="2ACBFC6D" w14:textId="523B4364" w:rsidR="00675F31" w:rsidRPr="004A3895" w:rsidRDefault="007F6D44" w:rsidP="007F6D44">
            <w:pPr>
              <w:jc w:val="left"/>
              <w:rPr>
                <w:rFonts w:cs="Times New Roman"/>
              </w:rPr>
            </w:pPr>
            <w:r>
              <w:rPr>
                <w:bCs/>
                <w:noProof/>
              </w:rPr>
              <mc:AlternateContent>
                <mc:Choice Requires="wps">
                  <w:drawing>
                    <wp:anchor distT="0" distB="0" distL="114300" distR="114300" simplePos="0" relativeHeight="251670528" behindDoc="0" locked="0" layoutInCell="1" allowOverlap="1" wp14:anchorId="4494C240" wp14:editId="3E751AD4">
                      <wp:simplePos x="0" y="0"/>
                      <wp:positionH relativeFrom="margin">
                        <wp:posOffset>2102485</wp:posOffset>
                      </wp:positionH>
                      <wp:positionV relativeFrom="paragraph">
                        <wp:posOffset>35398</wp:posOffset>
                      </wp:positionV>
                      <wp:extent cx="1657985" cy="1083945"/>
                      <wp:effectExtent l="476250" t="0" r="18415" b="20955"/>
                      <wp:wrapNone/>
                      <wp:docPr id="15" name="คำบรรยายภาพแบบเส้น 2 9"/>
                      <wp:cNvGraphicFramePr/>
                      <a:graphic xmlns:a="http://schemas.openxmlformats.org/drawingml/2006/main">
                        <a:graphicData uri="http://schemas.microsoft.com/office/word/2010/wordprocessingShape">
                          <wps:wsp>
                            <wps:cNvSpPr/>
                            <wps:spPr>
                              <a:xfrm>
                                <a:off x="0" y="0"/>
                                <a:ext cx="1657985" cy="1083945"/>
                              </a:xfrm>
                              <a:prstGeom prst="borderCallout2">
                                <a:avLst>
                                  <a:gd name="adj1" fmla="val 47895"/>
                                  <a:gd name="adj2" fmla="val -5677"/>
                                  <a:gd name="adj3" fmla="val 79015"/>
                                  <a:gd name="adj4" fmla="val -12402"/>
                                  <a:gd name="adj5" fmla="val 79481"/>
                                  <a:gd name="adj6" fmla="val -29299"/>
                                </a:avLst>
                              </a:prstGeom>
                              <a:solidFill>
                                <a:schemeClr val="bg1">
                                  <a:lumMod val="85000"/>
                                </a:schemeClr>
                              </a:solidFill>
                              <a:ln w="9525">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51C4DA8" w14:textId="5988599E" w:rsidR="005C5753" w:rsidRPr="00AD2BBE" w:rsidRDefault="005C5753" w:rsidP="00AD2BBE">
                                  <w:pPr>
                                    <w:pStyle w:val="Cmtbox"/>
                                  </w:pPr>
                                  <w:r w:rsidRPr="00AD2BBE">
                                    <w:t xml:space="preserve">Set as Heading 1: </w:t>
                                  </w:r>
                                  <w:r w:rsidRPr="00F07B21">
                                    <w:rPr>
                                      <w:b/>
                                      <w:bCs/>
                                    </w:rPr>
                                    <w:t>bold</w:t>
                                  </w:r>
                                  <w:r w:rsidRPr="00AD2BBE">
                                    <w:t>, all cap, center of the page, and double line spacing.</w:t>
                                  </w:r>
                                </w:p>
                                <w:p w14:paraId="5EE2E201" w14:textId="0935B1E1" w:rsidR="005C5753" w:rsidRPr="00AD2BBE" w:rsidRDefault="005C5753" w:rsidP="00AD2BBE">
                                  <w:pPr>
                                    <w:pStyle w:val="Cmtbox"/>
                                  </w:pPr>
                                  <w:r w:rsidRPr="00AD2BBE">
                                    <w:t>After heading 1, leave one empty line (single line spacing)</w:t>
                                  </w:r>
                                </w:p>
                                <w:p w14:paraId="0255FA2D" w14:textId="5ACF8FCB" w:rsidR="005C5753" w:rsidRPr="00F95462" w:rsidRDefault="005C5753" w:rsidP="00307DD6">
                                  <w:pPr>
                                    <w:spacing w:line="240" w:lineRule="auto"/>
                                    <w:jc w:val="thaiDistribute"/>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4C240" id="คำบรรยายภาพแบบเส้น 2 9" o:spid="_x0000_s1043" type="#_x0000_t48" style="position:absolute;margin-left:165.55pt;margin-top:2.8pt;width:130.55pt;height:85.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" adj="-6329,17168,-2679,17067,-1226,10345" fillcolor="#d8d8d8 [2732]" strokecolor="black [3213]">
                      <v:textbox>
                        <w:txbxContent>
                          <w:p w14:paraId="551C4DA8" w14:textId="5988599E" w:rsidR="005C5753" w:rsidRPr="00AD2BBE" w:rsidRDefault="005C5753" w:rsidP="00AD2BBE">
                            <w:pPr>
                              <w:pStyle w:val="Cmtbox"/>
                            </w:pPr>
                            <w:r w:rsidRPr="00AD2BBE">
                              <w:t xml:space="preserve">Set as Heading 1: </w:t>
                            </w:r>
                            <w:r w:rsidRPr="00F07B21">
                              <w:rPr>
                                <w:b/>
                                <w:bCs/>
                              </w:rPr>
                              <w:t>bold</w:t>
                            </w:r>
                            <w:r w:rsidRPr="00AD2BBE">
                              <w:t>, all cap, center of the page, and double line spacing.</w:t>
                            </w:r>
                          </w:p>
                          <w:p w14:paraId="5EE2E201" w14:textId="0935B1E1" w:rsidR="005C5753" w:rsidRPr="00AD2BBE" w:rsidRDefault="005C5753" w:rsidP="00AD2BBE">
                            <w:pPr>
                              <w:pStyle w:val="Cmtbox"/>
                            </w:pPr>
                            <w:r w:rsidRPr="00AD2BBE">
                              <w:t>After heading 1, leave one empty line (single line spacing)</w:t>
                            </w:r>
                          </w:p>
                          <w:p w14:paraId="0255FA2D" w14:textId="5ACF8FCB" w:rsidR="005C5753" w:rsidRPr="00F95462" w:rsidRDefault="005C5753" w:rsidP="00307DD6">
                            <w:pPr>
                              <w:spacing w:line="240" w:lineRule="auto"/>
                              <w:jc w:val="thaiDistribute"/>
                              <w:rPr>
                                <w:sz w:val="20"/>
                                <w:szCs w:val="20"/>
                              </w:rPr>
                            </w:pPr>
                          </w:p>
                        </w:txbxContent>
                      </v:textbox>
                      <o:callout v:ext="edit" minusy="t"/>
                      <w10:wrap anchorx="margin"/>
                    </v:shape>
                  </w:pict>
                </mc:Fallback>
              </mc:AlternateContent>
            </w:r>
            <w:r w:rsidR="00675F31" w:rsidRPr="004A3895">
              <w:rPr>
                <w:rFonts w:cs="Times New Roman"/>
              </w:rPr>
              <w:t>Asst. Prof. Dr. Ronnachai Tiyarattanachai</w:t>
            </w:r>
          </w:p>
        </w:tc>
      </w:tr>
      <w:tr w:rsidR="00675F31" w:rsidRPr="004A3895" w14:paraId="2EFB585D" w14:textId="77777777" w:rsidTr="00675F31">
        <w:tc>
          <w:tcPr>
            <w:tcW w:w="2245" w:type="dxa"/>
            <w:tcBorders>
              <w:top w:val="nil"/>
              <w:left w:val="nil"/>
              <w:bottom w:val="nil"/>
              <w:right w:val="nil"/>
            </w:tcBorders>
          </w:tcPr>
          <w:p w14:paraId="7CADB9FC" w14:textId="5EA871D8" w:rsidR="00675F31" w:rsidRPr="004A3895" w:rsidRDefault="00675F31" w:rsidP="0043660D">
            <w:pPr>
              <w:rPr>
                <w:rFonts w:cs="Times New Roman"/>
                <w:b/>
                <w:bCs/>
              </w:rPr>
            </w:pPr>
            <w:r w:rsidRPr="004A3895">
              <w:rPr>
                <w:rFonts w:cs="Times New Roman"/>
                <w:b/>
                <w:bCs/>
              </w:rPr>
              <w:t>CO-ADVISOR</w:t>
            </w:r>
          </w:p>
        </w:tc>
        <w:tc>
          <w:tcPr>
            <w:tcW w:w="6054" w:type="dxa"/>
            <w:tcBorders>
              <w:top w:val="nil"/>
              <w:left w:val="nil"/>
              <w:bottom w:val="nil"/>
              <w:right w:val="nil"/>
            </w:tcBorders>
          </w:tcPr>
          <w:p w14:paraId="2FC4E113" w14:textId="4CEA43E3" w:rsidR="00675F31" w:rsidRPr="004A3895" w:rsidRDefault="00675F31" w:rsidP="007F6D44">
            <w:pPr>
              <w:jc w:val="left"/>
              <w:rPr>
                <w:rFonts w:cs="Times New Roman"/>
              </w:rPr>
            </w:pPr>
            <w:r w:rsidRPr="004A3895">
              <w:rPr>
                <w:rFonts w:cs="Times New Roman"/>
              </w:rPr>
              <w:t xml:space="preserve">Dr. </w:t>
            </w:r>
            <w:proofErr w:type="spellStart"/>
            <w:r w:rsidRPr="004A3895">
              <w:rPr>
                <w:rFonts w:cs="Times New Roman"/>
              </w:rPr>
              <w:t>Jaruwit</w:t>
            </w:r>
            <w:proofErr w:type="spellEnd"/>
            <w:r w:rsidRPr="004A3895">
              <w:rPr>
                <w:rFonts w:cs="Times New Roman"/>
              </w:rPr>
              <w:t xml:space="preserve"> </w:t>
            </w:r>
            <w:proofErr w:type="spellStart"/>
            <w:r w:rsidRPr="004A3895">
              <w:rPr>
                <w:rFonts w:cs="Times New Roman"/>
              </w:rPr>
              <w:t>Prabnasak</w:t>
            </w:r>
            <w:proofErr w:type="spellEnd"/>
          </w:p>
        </w:tc>
      </w:tr>
    </w:tbl>
    <w:p w14:paraId="1CBAC0F8" w14:textId="47AAF134" w:rsidR="00705D3C" w:rsidRPr="004A3895" w:rsidRDefault="007F6D44" w:rsidP="00705D3C">
      <w:pPr>
        <w:rPr>
          <w:rFonts w:cs="Times New Roman"/>
        </w:rPr>
      </w:pPr>
      <w:bookmarkStart w:id="0" w:name="_Toc459036222"/>
      <w:bookmarkStart w:id="1" w:name="_Toc478381220"/>
      <w:r>
        <w:rPr>
          <w:rFonts w:cs="Times New Roman"/>
          <w:noProof/>
        </w:rPr>
        <mc:AlternateContent>
          <mc:Choice Requires="wpg">
            <w:drawing>
              <wp:anchor distT="0" distB="0" distL="114300" distR="114300" simplePos="0" relativeHeight="251735040" behindDoc="0" locked="0" layoutInCell="1" allowOverlap="1" wp14:anchorId="03F42705" wp14:editId="2D930BC3">
                <wp:simplePos x="0" y="0"/>
                <wp:positionH relativeFrom="column">
                  <wp:posOffset>-1265274</wp:posOffset>
                </wp:positionH>
                <wp:positionV relativeFrom="paragraph">
                  <wp:posOffset>-1997267</wp:posOffset>
                </wp:positionV>
                <wp:extent cx="1218210" cy="1628312"/>
                <wp:effectExtent l="0" t="38100" r="96520" b="10160"/>
                <wp:wrapNone/>
                <wp:docPr id="51" name="Group 51"/>
                <wp:cNvGraphicFramePr/>
                <a:graphic xmlns:a="http://schemas.openxmlformats.org/drawingml/2006/main">
                  <a:graphicData uri="http://schemas.microsoft.com/office/word/2010/wordprocessingGroup">
                    <wpg:wgp>
                      <wpg:cNvGrpSpPr/>
                      <wpg:grpSpPr>
                        <a:xfrm>
                          <a:off x="0" y="0"/>
                          <a:ext cx="1218210" cy="1628312"/>
                          <a:chOff x="0" y="0"/>
                          <a:chExt cx="1218210" cy="1628312"/>
                        </a:xfrm>
                      </wpg:grpSpPr>
                      <wps:wsp>
                        <wps:cNvPr id="4" name="Text Box 4"/>
                        <wps:cNvSpPr txBox="1"/>
                        <wps:spPr>
                          <a:xfrm>
                            <a:off x="0" y="435935"/>
                            <a:ext cx="1218210" cy="1192377"/>
                          </a:xfrm>
                          <a:prstGeom prst="rect">
                            <a:avLst/>
                          </a:prstGeom>
                          <a:solidFill>
                            <a:schemeClr val="bg1">
                              <a:lumMod val="85000"/>
                            </a:schemeClr>
                          </a:solidFill>
                          <a:ln w="6350">
                            <a:solidFill>
                              <a:schemeClr val="tx1"/>
                            </a:solidFill>
                          </a:ln>
                        </wps:spPr>
                        <wps:txbx>
                          <w:txbxContent>
                            <w:p w14:paraId="0558C24D" w14:textId="0D25FFD6" w:rsidR="005C5753" w:rsidRDefault="005C5753" w:rsidP="007F6D44">
                              <w:pPr>
                                <w:pStyle w:val="Cmtbox"/>
                              </w:pPr>
                              <w:r>
                                <w:t>Set in no boundary table with standard table margin</w:t>
                              </w:r>
                            </w:p>
                            <w:p w14:paraId="05D46A65" w14:textId="55270497" w:rsidR="005C5753" w:rsidRDefault="005C5753" w:rsidP="007F6D44">
                              <w:pPr>
                                <w:pStyle w:val="Cmtbox"/>
                              </w:pPr>
                              <w:r>
                                <w:t>Left: 0.08”</w:t>
                              </w:r>
                            </w:p>
                            <w:p w14:paraId="54E7EA1F" w14:textId="76E0CC96" w:rsidR="005C5753" w:rsidRDefault="005C5753" w:rsidP="007F6D44">
                              <w:pPr>
                                <w:pStyle w:val="Cmtbox"/>
                              </w:pPr>
                              <w:r>
                                <w:t>Right: 0.08”</w:t>
                              </w:r>
                            </w:p>
                            <w:p w14:paraId="2915993E" w14:textId="365173AA" w:rsidR="005C5753" w:rsidRDefault="005C5753" w:rsidP="007F6D44">
                              <w:pPr>
                                <w:pStyle w:val="Cmtbox"/>
                              </w:pPr>
                              <w:r>
                                <w:t>Top: 0.04”</w:t>
                              </w:r>
                            </w:p>
                            <w:p w14:paraId="6DCF2370" w14:textId="391B02B1" w:rsidR="005C5753" w:rsidRPr="00307DD6" w:rsidRDefault="005C5753" w:rsidP="007F6D44">
                              <w:pPr>
                                <w:pStyle w:val="Cmtbox"/>
                              </w:pPr>
                              <w:r>
                                <w:t>Bottom: 0.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Straight Arrow Connector 50"/>
                        <wps:cNvCnPr/>
                        <wps:spPr>
                          <a:xfrm flipV="1">
                            <a:off x="606055" y="0"/>
                            <a:ext cx="611875" cy="4359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3F42705" id="Group 51" o:spid="_x0000_s1044" style="position:absolute;left:0;text-align:left;margin-left:-99.65pt;margin-top:-157.25pt;width:95.9pt;height:128.2pt;z-index:251735040" coordsize="12182,16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">
                <v:shape id="Text Box 4" o:spid="_x0000_s1045" type="#_x0000_t202" style="position:absolute;top:4359;width:12182;height:1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kbY8IA&#10;AADaAAAADwAAAGRycy9kb3ducmV2LnhtbESPT4vCMBTE74LfITxhb5quqCzVKIsieFv/dBVvz+Zt&#10;W7Z5KU209dsbQfA4zMxvmNmiNaW4Ue0Kywo+BxEI4tTqgjMFyWHd/wLhPLLG0jIpuJODxbzbmWGs&#10;bcM7uu19JgKEXYwKcu+rWEqX5mTQDWxFHLw/Wxv0QdaZ1DU2AW5KOYyiiTRYcFjIsaJlTun//moU&#10;/CTFb0vH7WW1bsan8zi5ytOGlProtd9TEJ5a/w6/2hutYATPK+EG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ORtjwgAAANoAAAAPAAAAAAAAAAAAAAAAAJgCAABkcnMvZG93&#10;bnJldi54bWxQSwUGAAAAAAQABAD1AAAAhwMAAAAA&#10;" fillcolor="#d8d8d8 [2732]" strokecolor="black [3213]" strokeweight=".5pt">
                  <v:textbox>
                    <w:txbxContent>
                      <w:p w14:paraId="0558C24D" w14:textId="0D25FFD6" w:rsidR="005C5753" w:rsidRDefault="005C5753" w:rsidP="007F6D44">
                        <w:pPr>
                          <w:pStyle w:val="Cmtbox"/>
                        </w:pPr>
                        <w:r>
                          <w:t>Set in no boundary table with standard table margin</w:t>
                        </w:r>
                      </w:p>
                      <w:p w14:paraId="05D46A65" w14:textId="55270497" w:rsidR="005C5753" w:rsidRDefault="005C5753" w:rsidP="007F6D44">
                        <w:pPr>
                          <w:pStyle w:val="Cmtbox"/>
                        </w:pPr>
                        <w:r>
                          <w:t>Left: 0.08”</w:t>
                        </w:r>
                      </w:p>
                      <w:p w14:paraId="54E7EA1F" w14:textId="76E0CC96" w:rsidR="005C5753" w:rsidRDefault="005C5753" w:rsidP="007F6D44">
                        <w:pPr>
                          <w:pStyle w:val="Cmtbox"/>
                        </w:pPr>
                        <w:r>
                          <w:t>Right: 0.08”</w:t>
                        </w:r>
                      </w:p>
                      <w:p w14:paraId="2915993E" w14:textId="365173AA" w:rsidR="005C5753" w:rsidRDefault="005C5753" w:rsidP="007F6D44">
                        <w:pPr>
                          <w:pStyle w:val="Cmtbox"/>
                        </w:pPr>
                        <w:r>
                          <w:t>Top: 0.04”</w:t>
                        </w:r>
                      </w:p>
                      <w:p w14:paraId="6DCF2370" w14:textId="391B02B1" w:rsidR="005C5753" w:rsidRPr="00307DD6" w:rsidRDefault="005C5753" w:rsidP="007F6D44">
                        <w:pPr>
                          <w:pStyle w:val="Cmtbox"/>
                        </w:pPr>
                        <w:r>
                          <w:t>Bottom: 0.04”</w:t>
                        </w:r>
                      </w:p>
                    </w:txbxContent>
                  </v:textbox>
                </v:shape>
                <v:shape id="Straight Arrow Connector 50" o:spid="_x0000_s1046" type="#_x0000_t32" style="position:absolute;left:6060;width:6119;height:43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8xi8EAAADbAAAADwAAAGRycy9kb3ducmV2LnhtbERPy2rCQBTdC/7DcAvudKLQUFInIgVB&#10;7KI0EdrlJXPzqJk7ITMm4993FoUuD+e9PwTTi4lG11lWsN0kIIgrqztuFFzL0/oFhPPIGnvLpOBB&#10;Dg75crHHTNuZP2kqfCNiCLsMFbTeD5mUrmrJoNvYgThytR0N+gjHRuoR5xhuerlLklQa7Dg2tDjQ&#10;W0vVrbgbBZevn7qU1y6gKUJ6eU9OH/33VqnVUzi+gvAU/L/4z33WCp7j+vgl/gCZ/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fzGLwQAAANsAAAAPAAAAAAAAAAAAAAAA&#10;AKECAABkcnMvZG93bnJldi54bWxQSwUGAAAAAAQABAD5AAAAjwMAAAAA&#10;" strokecolor="black [3040]">
                  <v:stroke endarrow="block"/>
                </v:shape>
              </v:group>
            </w:pict>
          </mc:Fallback>
        </mc:AlternateContent>
      </w:r>
    </w:p>
    <w:p w14:paraId="27809201" w14:textId="6A9A5F28" w:rsidR="00FD6EB8" w:rsidRDefault="00FD6EB8" w:rsidP="00746931">
      <w:pPr>
        <w:pStyle w:val="Heading1"/>
      </w:pPr>
      <w:bookmarkStart w:id="2" w:name="_Toc483347139"/>
      <w:r w:rsidRPr="004A3895">
        <w:t>ABSTRACT</w:t>
      </w:r>
      <w:bookmarkEnd w:id="0"/>
      <w:bookmarkEnd w:id="1"/>
      <w:bookmarkEnd w:id="2"/>
    </w:p>
    <w:p w14:paraId="3F416749" w14:textId="77777777" w:rsidR="00A558A1" w:rsidRPr="00A558A1" w:rsidRDefault="00A558A1" w:rsidP="00A558A1">
      <w:pPr>
        <w:spacing w:line="240" w:lineRule="auto"/>
      </w:pPr>
    </w:p>
    <w:p w14:paraId="529E736E" w14:textId="6DF0BF89" w:rsidR="009E2FF1" w:rsidRPr="004A3895" w:rsidRDefault="007F6D44" w:rsidP="002F4665">
      <w:pPr>
        <w:pStyle w:val="BodyThesis"/>
      </w:pPr>
      <w:r>
        <w:rPr>
          <w:noProof/>
        </w:rPr>
        <mc:AlternateContent>
          <mc:Choice Requires="wpg">
            <w:drawing>
              <wp:anchor distT="0" distB="0" distL="114300" distR="114300" simplePos="0" relativeHeight="251737088" behindDoc="0" locked="0" layoutInCell="1" allowOverlap="1" wp14:anchorId="47F0EDF8" wp14:editId="7D36FC05">
                <wp:simplePos x="0" y="0"/>
                <wp:positionH relativeFrom="column">
                  <wp:posOffset>-925033</wp:posOffset>
                </wp:positionH>
                <wp:positionV relativeFrom="paragraph">
                  <wp:posOffset>5547419</wp:posOffset>
                </wp:positionV>
                <wp:extent cx="3488204" cy="797442"/>
                <wp:effectExtent l="0" t="0" r="55245" b="22225"/>
                <wp:wrapNone/>
                <wp:docPr id="53" name="Group 53"/>
                <wp:cNvGraphicFramePr/>
                <a:graphic xmlns:a="http://schemas.openxmlformats.org/drawingml/2006/main">
                  <a:graphicData uri="http://schemas.microsoft.com/office/word/2010/wordprocessingGroup">
                    <wpg:wgp>
                      <wpg:cNvGrpSpPr/>
                      <wpg:grpSpPr>
                        <a:xfrm>
                          <a:off x="0" y="0"/>
                          <a:ext cx="3488204" cy="797442"/>
                          <a:chOff x="0" y="0"/>
                          <a:chExt cx="3488204" cy="797442"/>
                        </a:xfrm>
                      </wpg:grpSpPr>
                      <wps:wsp>
                        <wps:cNvPr id="29" name="คำบรรยายภาพแบบเส้น 2 9"/>
                        <wps:cNvSpPr/>
                        <wps:spPr>
                          <a:xfrm>
                            <a:off x="0" y="0"/>
                            <a:ext cx="2030464" cy="797442"/>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FABF26C" w14:textId="26C4DA3C" w:rsidR="005C5753" w:rsidRDefault="005C5753" w:rsidP="00AD2BBE">
                              <w:pPr>
                                <w:pStyle w:val="Cmtbox"/>
                              </w:pPr>
                              <w:r>
                                <w:t>Page number in Roman character</w:t>
                              </w:r>
                            </w:p>
                            <w:p w14:paraId="10E7C17E" w14:textId="7CB10D5A" w:rsidR="005C5753" w:rsidRDefault="005C5753" w:rsidP="00AD2BBE">
                              <w:pPr>
                                <w:pStyle w:val="Cmtbox"/>
                              </w:pPr>
                              <w:r>
                                <w:t>At 0.05” from physical page</w:t>
                              </w:r>
                            </w:p>
                            <w:p w14:paraId="2F5A2AA9" w14:textId="5DB9DE64" w:rsidR="005C5753" w:rsidRPr="00F95462" w:rsidRDefault="005C5753" w:rsidP="00AD2BBE">
                              <w:pPr>
                                <w:pStyle w:val="Cmtbox"/>
                              </w:pPr>
                              <w:r>
                                <w:t>At bottom of the page and be in the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Arrow Connector 52"/>
                        <wps:cNvCnPr/>
                        <wps:spPr>
                          <a:xfrm>
                            <a:off x="2030819" y="446568"/>
                            <a:ext cx="1457385" cy="1913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7F0EDF8" id="Group 53" o:spid="_x0000_s1047" style="position:absolute;left:0;text-align:left;margin-left:-72.85pt;margin-top:436.8pt;width:274.65pt;height:62.8pt;z-index:251737088" coordsize="34882,7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">
                <v:rect id="_x0000_s1048" style="position:absolute;width:20304;height:7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TnB8QA&#10;AADbAAAADwAAAGRycy9kb3ducmV2LnhtbESPQWvCQBSE74L/YXmFXqRuDCqauooIhh6qYFLvj+xr&#10;Epp9G7Krif++Wyh4HGbmG2azG0wj7tS52rKC2TQCQVxYXXOp4Cs/vq1AOI+ssbFMCh7kYLcdjzaY&#10;aNvzhe6ZL0WAsEtQQeV9m0jpiooMuqltiYP3bTuDPsiulLrDPsBNI+MoWkqDNYeFCls6VFT8ZDej&#10;IH987k84X8zmaXrOrkOfTvJTrNTry7B/B+Fp8M/wf/tDK4jX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k5wfEAAAA2wAAAA8AAAAAAAAAAAAAAAAAmAIAAGRycy9k&#10;b3ducmV2LnhtbFBLBQYAAAAABAAEAPUAAACJAwAAAAA=&#10;" fillcolor="#d8d8d8 [2732]" strokecolor="black [3213]" strokeweight="1pt">
                  <v:textbox>
                    <w:txbxContent>
                      <w:p w14:paraId="1FABF26C" w14:textId="26C4DA3C" w:rsidR="005C5753" w:rsidRDefault="005C5753" w:rsidP="00AD2BBE">
                        <w:pPr>
                          <w:pStyle w:val="Cmtbox"/>
                        </w:pPr>
                        <w:r>
                          <w:t>Page number in Roman character</w:t>
                        </w:r>
                      </w:p>
                      <w:p w14:paraId="10E7C17E" w14:textId="7CB10D5A" w:rsidR="005C5753" w:rsidRDefault="005C5753" w:rsidP="00AD2BBE">
                        <w:pPr>
                          <w:pStyle w:val="Cmtbox"/>
                        </w:pPr>
                        <w:r>
                          <w:t>At 0.05” from physical page</w:t>
                        </w:r>
                      </w:p>
                      <w:p w14:paraId="2F5A2AA9" w14:textId="5DB9DE64" w:rsidR="005C5753" w:rsidRPr="00F95462" w:rsidRDefault="005C5753" w:rsidP="00AD2BBE">
                        <w:pPr>
                          <w:pStyle w:val="Cmtbox"/>
                        </w:pPr>
                        <w:r>
                          <w:t>At bottom of the page and be in the center.</w:t>
                        </w:r>
                      </w:p>
                    </w:txbxContent>
                  </v:textbox>
                </v:rect>
                <v:shape id="Straight Arrow Connector 52" o:spid="_x0000_s1049" type="#_x0000_t32" style="position:absolute;left:20308;top:4465;width:14574;height:1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DTCsAAAADbAAAADwAAAGRycy9kb3ducmV2LnhtbESP3YrCMBSE7xf2HcJZ8GZZU8WVpRpF&#10;BKFe+vMAh+bYFJuTkqQ/vr0RhL0cZuYbZr0dbSN68qF2rGA2zUAQl07XXCm4Xg4/fyBCRNbYOCYF&#10;Dwqw3Xx+rDHXbuAT9edYiQThkKMCE2ObSxlKQxbD1LXEybs5bzEm6SupPQ4Jbhs5z7KltFhzWjDY&#10;0t5QeT93VoHr2RwX3zbeZVdedtgV+8EXSk2+xt0KRKQx/off7UIr+J3D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yw0wrAAAAA2wAAAA8AAAAAAAAAAAAAAAAA&#10;oQIAAGRycy9kb3ducmV2LnhtbFBLBQYAAAAABAAEAPkAAACOAwAAAAA=&#10;" strokecolor="black [3040]">
                  <v:stroke endarrow="block"/>
                </v:shape>
              </v:group>
            </w:pict>
          </mc:Fallback>
        </mc:AlternateContent>
      </w:r>
      <w:r w:rsidR="00DF412C" w:rsidRPr="004A3895">
        <w:t xml:space="preserve">As climate change issue </w:t>
      </w:r>
      <w:r w:rsidR="00CF12B5" w:rsidRPr="004A3895">
        <w:t>became one of the most important global problems</w:t>
      </w:r>
      <w:r w:rsidR="00DF412C" w:rsidRPr="004A3895">
        <w:t>, Carbon dioxide (CO</w:t>
      </w:r>
      <w:r w:rsidR="00DF412C" w:rsidRPr="004A3895">
        <w:rPr>
          <w:vertAlign w:val="subscript"/>
        </w:rPr>
        <w:t>2</w:t>
      </w:r>
      <w:r w:rsidR="00DF412C" w:rsidRPr="004A3895">
        <w:t xml:space="preserve">) mitigation plan has </w:t>
      </w:r>
      <w:r w:rsidR="00CF12B5" w:rsidRPr="004A3895">
        <w:t xml:space="preserve">become an important </w:t>
      </w:r>
      <w:r w:rsidR="00DF412C" w:rsidRPr="004A3895">
        <w:t xml:space="preserve">agenda of </w:t>
      </w:r>
      <w:r w:rsidR="00CF12B5" w:rsidRPr="004A3895">
        <w:t>many</w:t>
      </w:r>
      <w:r w:rsidR="00DF412C" w:rsidRPr="004A3895">
        <w:t xml:space="preserve"> </w:t>
      </w:r>
      <w:r w:rsidR="009E2FF1" w:rsidRPr="004A3895">
        <w:t>nations</w:t>
      </w:r>
      <w:r w:rsidR="00DF412C" w:rsidRPr="004A3895">
        <w:t xml:space="preserve"> around the worl</w:t>
      </w:r>
      <w:r w:rsidR="009E2FF1" w:rsidRPr="004A3895">
        <w:t>d. Carbon pr</w:t>
      </w:r>
      <w:r w:rsidR="00CD7653" w:rsidRPr="004A3895">
        <w:t>icing tools are</w:t>
      </w:r>
      <w:r w:rsidR="009E2FF1" w:rsidRPr="004A3895">
        <w:t xml:space="preserve"> </w:t>
      </w:r>
      <w:r w:rsidR="00CD7653" w:rsidRPr="004A3895">
        <w:t>the</w:t>
      </w:r>
      <w:r w:rsidR="009E2FF1" w:rsidRPr="004A3895">
        <w:t xml:space="preserve"> real </w:t>
      </w:r>
      <w:r w:rsidR="00CF12B5" w:rsidRPr="004A3895">
        <w:t>market-based</w:t>
      </w:r>
      <w:r w:rsidR="009E2FF1" w:rsidRPr="004A3895">
        <w:t xml:space="preserve"> instrument</w:t>
      </w:r>
      <w:r w:rsidR="00CD7653" w:rsidRPr="004A3895">
        <w:t>s</w:t>
      </w:r>
      <w:r w:rsidR="00CF12B5" w:rsidRPr="004A3895">
        <w:t>, and they</w:t>
      </w:r>
      <w:r w:rsidR="009E2FF1" w:rsidRPr="004A3895">
        <w:t xml:space="preserve"> </w:t>
      </w:r>
      <w:r w:rsidR="00CD7653" w:rsidRPr="004A3895">
        <w:t>are</w:t>
      </w:r>
      <w:r w:rsidR="009E2FF1" w:rsidRPr="004A3895">
        <w:t xml:space="preserve"> suggested </w:t>
      </w:r>
      <w:r w:rsidR="00CF12B5" w:rsidRPr="004A3895">
        <w:t>as an</w:t>
      </w:r>
      <w:r w:rsidR="009E2FF1" w:rsidRPr="004A3895">
        <w:t xml:space="preserve"> effective incentive for stakeholders to reduce the emission.</w:t>
      </w:r>
      <w:r w:rsidR="00CD7653" w:rsidRPr="004A3895">
        <w:t xml:space="preserve"> Specifically, carbon tax is one of the carbon pricing tools, and it is seen as an easier mechanism to implement compared to Cap and Trade system due to administrative cost and procedures. </w:t>
      </w:r>
      <w:r w:rsidR="009E2FF1" w:rsidRPr="004A3895">
        <w:t>In Thailand, CO</w:t>
      </w:r>
      <w:r w:rsidR="009E2FF1" w:rsidRPr="004A3895">
        <w:rPr>
          <w:vertAlign w:val="subscript"/>
        </w:rPr>
        <w:t>2</w:t>
      </w:r>
      <w:r w:rsidR="009E2FF1" w:rsidRPr="004A3895">
        <w:t xml:space="preserve"> from transportation accounts for about a quarter of all CO</w:t>
      </w:r>
      <w:r w:rsidR="009E2FF1" w:rsidRPr="004A3895">
        <w:rPr>
          <w:vertAlign w:val="subscript"/>
        </w:rPr>
        <w:t>2</w:t>
      </w:r>
      <w:r w:rsidR="009E2FF1" w:rsidRPr="004A3895">
        <w:t xml:space="preserve"> emissions. </w:t>
      </w:r>
      <w:r w:rsidR="00CF12B5" w:rsidRPr="004A3895">
        <w:t>Starting f</w:t>
      </w:r>
      <w:r w:rsidR="009E2FF1" w:rsidRPr="004A3895">
        <w:t>rom Jan 1</w:t>
      </w:r>
      <w:r w:rsidR="009E2FF1" w:rsidRPr="004A3895">
        <w:rPr>
          <w:vertAlign w:val="superscript"/>
        </w:rPr>
        <w:t>st</w:t>
      </w:r>
      <w:r w:rsidR="009E2FF1" w:rsidRPr="004A3895">
        <w:t xml:space="preserve">, 2016, new vehicle excise tax has come to effective for passenger vehicles, while road freight vehicle is paid less attention on emission reduction. In road transport activities, passenger and road freight vehicles share almost the same </w:t>
      </w:r>
      <w:r w:rsidR="00BE17A9" w:rsidRPr="004A3895">
        <w:t>proportion in a global view</w:t>
      </w:r>
      <w:r w:rsidR="009E2FF1" w:rsidRPr="004A3895">
        <w:t>.</w:t>
      </w:r>
      <w:r w:rsidR="00E97CB1" w:rsidRPr="004A3895">
        <w:t xml:space="preserve"> Hence, t</w:t>
      </w:r>
      <w:r w:rsidR="00BE17A9" w:rsidRPr="004A3895">
        <w:t>h</w:t>
      </w:r>
      <w:r w:rsidR="00E97CB1" w:rsidRPr="004A3895">
        <w:t>is</w:t>
      </w:r>
      <w:r w:rsidR="00BE17A9" w:rsidRPr="004A3895">
        <w:t xml:space="preserve"> study aims to assess the perspectives of logistics </w:t>
      </w:r>
      <w:r w:rsidR="009B72F2" w:rsidRPr="004A3895">
        <w:t xml:space="preserve">practitioners on </w:t>
      </w:r>
      <w:r w:rsidR="004F0F12" w:rsidRPr="004A3895">
        <w:t>diverse topics</w:t>
      </w:r>
      <w:r w:rsidR="009B72F2" w:rsidRPr="004A3895">
        <w:t xml:space="preserve"> such as Green Logistics, </w:t>
      </w:r>
      <w:r w:rsidR="00705D3C" w:rsidRPr="004A3895">
        <w:t>electric vehicle (EV</w:t>
      </w:r>
      <w:r w:rsidR="009B72F2" w:rsidRPr="004A3895">
        <w:t xml:space="preserve">) utilization in road freight activities, carbon tax </w:t>
      </w:r>
      <w:r w:rsidR="00184510" w:rsidRPr="004A3895">
        <w:t xml:space="preserve">proposal, and </w:t>
      </w:r>
      <w:r w:rsidR="009B72F2" w:rsidRPr="004A3895">
        <w:t>its possibilit</w:t>
      </w:r>
      <w:r w:rsidR="00184510" w:rsidRPr="004A3895">
        <w:t>ies</w:t>
      </w:r>
      <w:r w:rsidR="009B72F2" w:rsidRPr="004A3895">
        <w:t xml:space="preserve"> and challenges to implement in order to incentivize the use of EV in road freight activities in Thailand. Qualitative survey was conducted fo</w:t>
      </w:r>
      <w:r w:rsidR="00A72421" w:rsidRPr="004A3895">
        <w:t>r the perspective assessment. This</w:t>
      </w:r>
      <w:r w:rsidR="009B72F2" w:rsidRPr="004A3895">
        <w:t xml:space="preserve"> study employed both descriptive (</w:t>
      </w:r>
      <w:r w:rsidR="00CD7653" w:rsidRPr="004A3895">
        <w:t>cross tabulation</w:t>
      </w:r>
      <w:r w:rsidR="009B72F2" w:rsidRPr="004A3895">
        <w:t xml:space="preserve">) and inferential (Two-Way Chi Square) statistics to interpret and confirm relationship of the data and </w:t>
      </w:r>
      <w:r w:rsidR="009B72F2" w:rsidRPr="004A3895">
        <w:lastRenderedPageBreak/>
        <w:t xml:space="preserve">variables of the survey. As the result, the study found out that carbon tax proposal can be possible to implement. But supports of all key players such as customers, automakers and government are </w:t>
      </w:r>
      <w:r w:rsidR="00A50AF3" w:rsidRPr="004A3895">
        <w:t>the highly important input for this new proposal.</w:t>
      </w:r>
      <w:r w:rsidR="002D052E" w:rsidRPr="004A3895">
        <w:t xml:space="preserve"> </w:t>
      </w:r>
    </w:p>
    <w:p w14:paraId="493BC3B0" w14:textId="4A133D42" w:rsidR="00E20726" w:rsidRPr="004A3895" w:rsidRDefault="00E20726">
      <w:pPr>
        <w:rPr>
          <w:rFonts w:eastAsia="Cordia New" w:cs="Times New Roman"/>
          <w:b/>
          <w:caps/>
        </w:rPr>
      </w:pPr>
      <w:bookmarkStart w:id="3" w:name="_Toc478381221"/>
      <w:r w:rsidRPr="004A3895">
        <w:rPr>
          <w:rFonts w:cs="Times New Roman"/>
        </w:rPr>
        <w:br w:type="page"/>
      </w:r>
    </w:p>
    <w:p w14:paraId="39148F60" w14:textId="544643F9" w:rsidR="00FD6EB8" w:rsidRDefault="0026024A" w:rsidP="00746931">
      <w:pPr>
        <w:pStyle w:val="Heading1"/>
      </w:pPr>
      <w:bookmarkStart w:id="4" w:name="_Toc483347140"/>
      <w:bookmarkEnd w:id="3"/>
      <w:r w:rsidRPr="004A3895">
        <w:lastRenderedPageBreak/>
        <w:t>ACKNOWLEDGEMENT</w:t>
      </w:r>
      <w:bookmarkEnd w:id="4"/>
    </w:p>
    <w:p w14:paraId="5A33C944" w14:textId="77777777" w:rsidR="00A558A1" w:rsidRPr="00A558A1" w:rsidRDefault="00A558A1" w:rsidP="00A558A1">
      <w:pPr>
        <w:spacing w:line="240" w:lineRule="auto"/>
      </w:pPr>
    </w:p>
    <w:p w14:paraId="2644D86F" w14:textId="17550344" w:rsidR="0049135A" w:rsidRPr="004A3895" w:rsidRDefault="0049135A" w:rsidP="002F4665">
      <w:pPr>
        <w:pStyle w:val="BodyThesis"/>
      </w:pPr>
      <w:r w:rsidRPr="004A3895">
        <w:t>Without the contribution of many people, this thesis would not have been existed. It owes the existence to the supports and inspirations from a lot of people.</w:t>
      </w:r>
    </w:p>
    <w:p w14:paraId="2F9602EE" w14:textId="3393F7BC" w:rsidR="001520E8" w:rsidRPr="004A3895" w:rsidRDefault="00091BEC" w:rsidP="002F4665">
      <w:pPr>
        <w:pStyle w:val="BodyThesis"/>
      </w:pPr>
      <w:r w:rsidRPr="004A3895">
        <w:t>To m</w:t>
      </w:r>
      <w:r w:rsidR="001520E8" w:rsidRPr="004A3895">
        <w:t xml:space="preserve">y thesis advisor </w:t>
      </w:r>
      <w:r w:rsidR="002E493C" w:rsidRPr="004A3895">
        <w:t>Asst.</w:t>
      </w:r>
      <w:r w:rsidR="00E30B69">
        <w:t xml:space="preserve"> </w:t>
      </w:r>
      <w:r w:rsidR="002E493C" w:rsidRPr="004A3895">
        <w:t>Prof.</w:t>
      </w:r>
      <w:r w:rsidR="00E30B69">
        <w:t xml:space="preserve"> </w:t>
      </w:r>
      <w:r w:rsidR="002E493C" w:rsidRPr="004A3895">
        <w:t xml:space="preserve">Dr. </w:t>
      </w:r>
      <w:proofErr w:type="gramStart"/>
      <w:r w:rsidR="00A558A1">
        <w:t>Ronnachai</w:t>
      </w:r>
      <w:r w:rsidR="002E493C" w:rsidRPr="004A3895">
        <w:t xml:space="preserve"> </w:t>
      </w:r>
      <w:r w:rsidR="00A558A1">
        <w:t xml:space="preserve"> Tiyarattanachai</w:t>
      </w:r>
      <w:proofErr w:type="gramEnd"/>
      <w:r w:rsidR="002E493C" w:rsidRPr="004A3895">
        <w:t xml:space="preserve"> and co-advisor Dr. </w:t>
      </w:r>
      <w:proofErr w:type="spellStart"/>
      <w:r w:rsidR="00A558A1">
        <w:t>Jaruwit</w:t>
      </w:r>
      <w:proofErr w:type="spellEnd"/>
      <w:r w:rsidR="00A558A1">
        <w:t xml:space="preserve"> </w:t>
      </w:r>
      <w:proofErr w:type="spellStart"/>
      <w:r w:rsidR="00A558A1">
        <w:t>Prabnasak</w:t>
      </w:r>
      <w:proofErr w:type="spellEnd"/>
      <w:r w:rsidR="00A558A1">
        <w:t xml:space="preserve"> </w:t>
      </w:r>
      <w:r w:rsidR="001520E8" w:rsidRPr="004A3895">
        <w:t>of International College at King Mongkut</w:t>
      </w:r>
      <w:r w:rsidR="002E493C" w:rsidRPr="004A3895">
        <w:t>’s</w:t>
      </w:r>
      <w:r w:rsidR="001520E8" w:rsidRPr="004A3895">
        <w:t xml:space="preserve"> Institute of Technology </w:t>
      </w:r>
      <w:proofErr w:type="spellStart"/>
      <w:r w:rsidR="001520E8" w:rsidRPr="004A3895">
        <w:t>Ladkrabang</w:t>
      </w:r>
      <w:proofErr w:type="spellEnd"/>
      <w:r w:rsidR="001520E8" w:rsidRPr="004A3895">
        <w:t>, I would like to express my</w:t>
      </w:r>
      <w:r w:rsidRPr="004A3895">
        <w:t xml:space="preserve"> deepest</w:t>
      </w:r>
      <w:r w:rsidR="001520E8" w:rsidRPr="004A3895">
        <w:t xml:space="preserve"> gratitude for the encourag</w:t>
      </w:r>
      <w:r w:rsidRPr="004A3895">
        <w:t>ement</w:t>
      </w:r>
      <w:r w:rsidR="001520E8" w:rsidRPr="004A3895">
        <w:t xml:space="preserve"> and supervisi</w:t>
      </w:r>
      <w:r w:rsidRPr="004A3895">
        <w:t>on</w:t>
      </w:r>
      <w:r w:rsidR="001520E8" w:rsidRPr="004A3895">
        <w:t xml:space="preserve"> </w:t>
      </w:r>
      <w:r w:rsidR="00F92BD6" w:rsidRPr="004A3895">
        <w:t>through all obstacles and challenges since</w:t>
      </w:r>
      <w:r w:rsidR="001520E8" w:rsidRPr="004A3895">
        <w:t xml:space="preserve"> the beginning until the end of my study.</w:t>
      </w:r>
    </w:p>
    <w:p w14:paraId="28FB2C18" w14:textId="1994B3BD" w:rsidR="001520E8" w:rsidRPr="004A3895" w:rsidRDefault="001520E8" w:rsidP="002F4665">
      <w:pPr>
        <w:pStyle w:val="BodyThesis"/>
      </w:pPr>
      <w:r w:rsidRPr="004A3895">
        <w:t>I also want to express my gratitude to all lecturers</w:t>
      </w:r>
      <w:r w:rsidR="0049135A" w:rsidRPr="004A3895">
        <w:t xml:space="preserve"> for your</w:t>
      </w:r>
      <w:r w:rsidRPr="004A3895">
        <w:t xml:space="preserve"> </w:t>
      </w:r>
      <w:r w:rsidR="00722B0F" w:rsidRPr="004A3895">
        <w:t xml:space="preserve">support </w:t>
      </w:r>
      <w:r w:rsidRPr="004A3895">
        <w:t xml:space="preserve">and </w:t>
      </w:r>
      <w:r w:rsidR="0049135A" w:rsidRPr="004A3895">
        <w:t>guidance to me for the whole two years</w:t>
      </w:r>
      <w:r w:rsidRPr="004A3895">
        <w:t xml:space="preserve">. Also, </w:t>
      </w:r>
      <w:r w:rsidR="00722B0F" w:rsidRPr="004A3895">
        <w:t xml:space="preserve">I would like to thank </w:t>
      </w:r>
      <w:r w:rsidRPr="004A3895">
        <w:t xml:space="preserve">all my friends who always </w:t>
      </w:r>
      <w:r w:rsidR="0049135A" w:rsidRPr="004A3895">
        <w:t xml:space="preserve">be there to support and motivate me as always. Moreover, I also would love to express my gratitude to </w:t>
      </w:r>
      <w:r w:rsidR="007B62E9" w:rsidRPr="004A3895">
        <w:t>all</w:t>
      </w:r>
      <w:r w:rsidR="0049135A" w:rsidRPr="004A3895">
        <w:t xml:space="preserve"> respondents who contribute </w:t>
      </w:r>
      <w:r w:rsidR="007B62E9" w:rsidRPr="004A3895">
        <w:t>their information and time on this study. And I do believe the study could not been done without their input.</w:t>
      </w:r>
    </w:p>
    <w:p w14:paraId="047D497D" w14:textId="0633069F" w:rsidR="00705D3C" w:rsidRPr="004A3895" w:rsidRDefault="001520E8" w:rsidP="002F4665">
      <w:pPr>
        <w:pStyle w:val="BodyThesis"/>
      </w:pPr>
      <w:r w:rsidRPr="004A3895">
        <w:t xml:space="preserve">Finally, I must express my very </w:t>
      </w:r>
      <w:r w:rsidR="00722B0F" w:rsidRPr="004A3895">
        <w:t xml:space="preserve">greatest </w:t>
      </w:r>
      <w:r w:rsidRPr="004A3895">
        <w:t>gratitude to my parents</w:t>
      </w:r>
      <w:r w:rsidR="00722B0F" w:rsidRPr="004A3895">
        <w:t xml:space="preserve"> and all relatives</w:t>
      </w:r>
      <w:r w:rsidRPr="004A3895">
        <w:t xml:space="preserve"> for providing me with unfailing support and continuous </w:t>
      </w:r>
      <w:r w:rsidR="00722B0F" w:rsidRPr="004A3895">
        <w:t xml:space="preserve">motivation </w:t>
      </w:r>
      <w:r w:rsidRPr="004A3895">
        <w:t>throughout my years of study. This accomplishment would not h</w:t>
      </w:r>
      <w:r w:rsidR="004878D9" w:rsidRPr="004A3895">
        <w:t>ave been possible without them.</w:t>
      </w:r>
    </w:p>
    <w:p w14:paraId="0C99D2F0" w14:textId="7A0ADAC4" w:rsidR="00705D3C" w:rsidRPr="004A3895" w:rsidRDefault="00705D3C" w:rsidP="002F4665">
      <w:pPr>
        <w:pStyle w:val="BodyThesis"/>
      </w:pPr>
    </w:p>
    <w:p w14:paraId="243DFF7F" w14:textId="0A6F71AE" w:rsidR="00071B43" w:rsidRPr="004A3895" w:rsidRDefault="00705D3C" w:rsidP="002F4665">
      <w:pPr>
        <w:pStyle w:val="BodyThesis"/>
      </w:pPr>
      <w:proofErr w:type="spellStart"/>
      <w:r w:rsidRPr="004A3895">
        <w:t>Sattra</w:t>
      </w:r>
      <w:proofErr w:type="spellEnd"/>
      <w:r w:rsidRPr="004A3895">
        <w:t xml:space="preserve"> </w:t>
      </w:r>
      <w:proofErr w:type="spellStart"/>
      <w:r w:rsidRPr="004A3895">
        <w:t>Vuthy</w:t>
      </w:r>
      <w:proofErr w:type="spellEnd"/>
      <w:r w:rsidR="00071B43" w:rsidRPr="004A3895">
        <w:br w:type="page"/>
      </w:r>
    </w:p>
    <w:p w14:paraId="51AB7246" w14:textId="7068D089" w:rsidR="00AA5CFB" w:rsidRDefault="00506729" w:rsidP="00746931">
      <w:pPr>
        <w:pStyle w:val="Heading1"/>
      </w:pPr>
      <w:bookmarkStart w:id="5" w:name="_Toc483347141"/>
      <w:r>
        <w:rPr>
          <w:bCs/>
          <w:noProof/>
        </w:rPr>
        <w:lastRenderedPageBreak/>
        <mc:AlternateContent>
          <mc:Choice Requires="wps">
            <w:drawing>
              <wp:anchor distT="0" distB="0" distL="114300" distR="114300" simplePos="0" relativeHeight="251663360" behindDoc="0" locked="0" layoutInCell="1" allowOverlap="1" wp14:anchorId="4304CBB2" wp14:editId="67735A2A">
                <wp:simplePos x="0" y="0"/>
                <wp:positionH relativeFrom="page">
                  <wp:posOffset>275590</wp:posOffset>
                </wp:positionH>
                <wp:positionV relativeFrom="paragraph">
                  <wp:posOffset>-531879</wp:posOffset>
                </wp:positionV>
                <wp:extent cx="2838893" cy="925033"/>
                <wp:effectExtent l="0" t="0" r="19050" b="27940"/>
                <wp:wrapNone/>
                <wp:docPr id="12" name="คำบรรยายภาพแบบเส้น 2 12"/>
                <wp:cNvGraphicFramePr/>
                <a:graphic xmlns:a="http://schemas.openxmlformats.org/drawingml/2006/main">
                  <a:graphicData uri="http://schemas.microsoft.com/office/word/2010/wordprocessingShape">
                    <wps:wsp>
                      <wps:cNvSpPr/>
                      <wps:spPr>
                        <a:xfrm>
                          <a:off x="0" y="0"/>
                          <a:ext cx="2838893" cy="925033"/>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707379C1" w14:textId="10DD2001" w:rsidR="005C5753" w:rsidRDefault="005C5753" w:rsidP="00AD2BBE">
                            <w:pPr>
                              <w:pStyle w:val="Cmtbox"/>
                            </w:pPr>
                            <w:r w:rsidRPr="006A0F3F">
                              <w:t>‘</w:t>
                            </w:r>
                            <w:r w:rsidRPr="006A0F3F">
                              <w:rPr>
                                <w:b/>
                                <w:bCs/>
                              </w:rPr>
                              <w:t>Chapter</w:t>
                            </w:r>
                            <w:r>
                              <w:t xml:space="preserve">’ and </w:t>
                            </w:r>
                            <w:r w:rsidRPr="006A0F3F">
                              <w:t>‘</w:t>
                            </w:r>
                            <w:r w:rsidRPr="006A0F3F">
                              <w:rPr>
                                <w:b/>
                                <w:bCs/>
                              </w:rPr>
                              <w:t>Page</w:t>
                            </w:r>
                            <w:r w:rsidRPr="006A0F3F">
                              <w:t>’</w:t>
                            </w:r>
                            <w:r>
                              <w:t xml:space="preserve"> should be listed again.</w:t>
                            </w:r>
                          </w:p>
                          <w:p w14:paraId="440613A5" w14:textId="71409184" w:rsidR="005C5753" w:rsidRDefault="005C5753" w:rsidP="00AD2BBE">
                            <w:pPr>
                              <w:pStyle w:val="Cmtbox"/>
                            </w:pPr>
                            <w:r>
                              <w:t>Show up to sub heading level 3</w:t>
                            </w:r>
                          </w:p>
                          <w:p w14:paraId="45F18B01" w14:textId="77777777" w:rsidR="005C5753" w:rsidRDefault="005C5753" w:rsidP="00AD2BBE">
                            <w:pPr>
                              <w:pStyle w:val="Cmtbox"/>
                            </w:pPr>
                            <w:r>
                              <w:t>Using “</w:t>
                            </w:r>
                            <w:r w:rsidRPr="00FA6BD0">
                              <w:rPr>
                                <w:b/>
                                <w:bCs/>
                              </w:rPr>
                              <w:t>Table of Contents</w:t>
                            </w:r>
                            <w:r>
                              <w:t>” in “</w:t>
                            </w:r>
                            <w:r w:rsidRPr="00FA6BD0">
                              <w:rPr>
                                <w:b/>
                                <w:bCs/>
                              </w:rPr>
                              <w:t>References</w:t>
                            </w:r>
                            <w:r>
                              <w:t>” Tabs to generate this table.</w:t>
                            </w:r>
                          </w:p>
                          <w:p w14:paraId="678A3D23" w14:textId="119BE2B2" w:rsidR="005C5753" w:rsidRDefault="005C5753" w:rsidP="00AD2BBE">
                            <w:pPr>
                              <w:pStyle w:val="Cmtbox"/>
                            </w:pPr>
                            <w:r>
                              <w:t>Modify the table into double for line spacing</w:t>
                            </w:r>
                            <w:r>
                              <w:br/>
                            </w:r>
                            <w:r>
                              <w:br/>
                              <w:t>“”</w:t>
                            </w:r>
                          </w:p>
                          <w:p w14:paraId="551B6771" w14:textId="77777777" w:rsidR="005C5753" w:rsidRPr="00A8578D" w:rsidRDefault="005C5753" w:rsidP="00FA6BD0">
                            <w:pPr>
                              <w:spacing w:line="276" w:lineRule="auto"/>
                              <w:jc w:val="left"/>
                              <w:rPr>
                                <w:sz w:val="20"/>
                                <w:szCs w:val="20"/>
                              </w:rPr>
                            </w:pPr>
                          </w:p>
                          <w:p w14:paraId="5AFE9155" w14:textId="515EC177" w:rsidR="005C5753" w:rsidRPr="00F95462" w:rsidRDefault="005C5753" w:rsidP="006A0F3F">
                            <w:pPr>
                              <w:spacing w:line="276" w:lineRule="auto"/>
                              <w:jc w:val="thaiDistribute"/>
                              <w:rPr>
                                <w:sz w:val="20"/>
                                <w:szCs w:val="20"/>
                              </w:rPr>
                            </w:pPr>
                            <w:r w:rsidRPr="00A8578D">
                              <w:rPr>
                                <w:sz w:val="20"/>
                                <w:szCs w:val="20"/>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4CBB2" id="คำบรรยายภาพแบบเส้น 2 12" o:spid="_x0000_s1050" style="position:absolute;left:0;text-align:left;margin-left:21.7pt;margin-top:-41.9pt;width:223.55pt;height:72.8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" fillcolor="#d8d8d8 [2732]" strokecolor="black [3213]" strokeweight="1pt">
                <v:textbox>
                  <w:txbxContent>
                    <w:p w14:paraId="707379C1" w14:textId="10DD2001" w:rsidR="005C5753" w:rsidRDefault="005C5753" w:rsidP="00AD2BBE">
                      <w:pPr>
                        <w:pStyle w:val="Cmtbox"/>
                      </w:pPr>
                      <w:r w:rsidRPr="006A0F3F">
                        <w:t>‘</w:t>
                      </w:r>
                      <w:r w:rsidRPr="006A0F3F">
                        <w:rPr>
                          <w:b/>
                          <w:bCs/>
                        </w:rPr>
                        <w:t>Chapter</w:t>
                      </w:r>
                      <w:r>
                        <w:t xml:space="preserve">’ and </w:t>
                      </w:r>
                      <w:r w:rsidRPr="006A0F3F">
                        <w:t>‘</w:t>
                      </w:r>
                      <w:r w:rsidRPr="006A0F3F">
                        <w:rPr>
                          <w:b/>
                          <w:bCs/>
                        </w:rPr>
                        <w:t>Page</w:t>
                      </w:r>
                      <w:r w:rsidRPr="006A0F3F">
                        <w:t>’</w:t>
                      </w:r>
                      <w:r>
                        <w:t xml:space="preserve"> should be listed again.</w:t>
                      </w:r>
                    </w:p>
                    <w:p w14:paraId="440613A5" w14:textId="71409184" w:rsidR="005C5753" w:rsidRDefault="005C5753" w:rsidP="00AD2BBE">
                      <w:pPr>
                        <w:pStyle w:val="Cmtbox"/>
                      </w:pPr>
                      <w:r>
                        <w:t>Show up to sub heading level 3</w:t>
                      </w:r>
                    </w:p>
                    <w:p w14:paraId="45F18B01" w14:textId="77777777" w:rsidR="005C5753" w:rsidRDefault="005C5753" w:rsidP="00AD2BBE">
                      <w:pPr>
                        <w:pStyle w:val="Cmtbox"/>
                      </w:pPr>
                      <w:r>
                        <w:t>Using “</w:t>
                      </w:r>
                      <w:r w:rsidRPr="00FA6BD0">
                        <w:rPr>
                          <w:b/>
                          <w:bCs/>
                        </w:rPr>
                        <w:t>Table of Contents</w:t>
                      </w:r>
                      <w:r>
                        <w:t>” in “</w:t>
                      </w:r>
                      <w:r w:rsidRPr="00FA6BD0">
                        <w:rPr>
                          <w:b/>
                          <w:bCs/>
                        </w:rPr>
                        <w:t>References</w:t>
                      </w:r>
                      <w:r>
                        <w:t>” Tabs to generate this table.</w:t>
                      </w:r>
                    </w:p>
                    <w:p w14:paraId="678A3D23" w14:textId="119BE2B2" w:rsidR="005C5753" w:rsidRDefault="005C5753" w:rsidP="00AD2BBE">
                      <w:pPr>
                        <w:pStyle w:val="Cmtbox"/>
                      </w:pPr>
                      <w:r>
                        <w:t>Modify the table into double for line spacing</w:t>
                      </w:r>
                      <w:r>
                        <w:br/>
                      </w:r>
                      <w:r>
                        <w:br/>
                        <w:t>“”</w:t>
                      </w:r>
                    </w:p>
                    <w:p w14:paraId="551B6771" w14:textId="77777777" w:rsidR="005C5753" w:rsidRPr="00A8578D" w:rsidRDefault="005C5753" w:rsidP="00FA6BD0">
                      <w:pPr>
                        <w:spacing w:line="276" w:lineRule="auto"/>
                        <w:jc w:val="left"/>
                        <w:rPr>
                          <w:sz w:val="20"/>
                          <w:szCs w:val="20"/>
                        </w:rPr>
                      </w:pPr>
                    </w:p>
                    <w:p w14:paraId="5AFE9155" w14:textId="515EC177" w:rsidR="005C5753" w:rsidRPr="00F95462" w:rsidRDefault="005C5753" w:rsidP="006A0F3F">
                      <w:pPr>
                        <w:spacing w:line="276" w:lineRule="auto"/>
                        <w:jc w:val="thaiDistribute"/>
                        <w:rPr>
                          <w:sz w:val="20"/>
                          <w:szCs w:val="20"/>
                        </w:rPr>
                      </w:pPr>
                      <w:r w:rsidRPr="00A8578D">
                        <w:rPr>
                          <w:sz w:val="20"/>
                          <w:szCs w:val="20"/>
                        </w:rPr>
                        <w:cr/>
                      </w:r>
                    </w:p>
                  </w:txbxContent>
                </v:textbox>
                <w10:wrap anchorx="page"/>
              </v:rect>
            </w:pict>
          </mc:Fallback>
        </mc:AlternateContent>
      </w:r>
      <w:r w:rsidR="00481AD7" w:rsidRPr="004A3895">
        <w:t>TABLE OF CONTENTS</w:t>
      </w:r>
      <w:bookmarkEnd w:id="5"/>
    </w:p>
    <w:p w14:paraId="6BAAB7B6" w14:textId="1EC539B6" w:rsidR="00307C0F" w:rsidRDefault="00307C0F" w:rsidP="00307C0F">
      <w:pPr>
        <w:spacing w:line="240" w:lineRule="auto"/>
      </w:pPr>
    </w:p>
    <w:sdt>
      <w:sdtPr>
        <w:rPr>
          <w:rFonts w:cs="Times New Roman"/>
        </w:rPr>
        <w:id w:val="904032184"/>
        <w:docPartObj>
          <w:docPartGallery w:val="Table of Contents"/>
          <w:docPartUnique/>
        </w:docPartObj>
      </w:sdtPr>
      <w:sdtEndPr>
        <w:rPr>
          <w:b/>
          <w:bCs/>
          <w:noProof/>
        </w:rPr>
      </w:sdtEndPr>
      <w:sdtContent>
        <w:p w14:paraId="0416C6CF" w14:textId="17881AE2" w:rsidR="004B6C84" w:rsidRPr="00297855" w:rsidRDefault="00297855" w:rsidP="00297855">
          <w:pPr>
            <w:tabs>
              <w:tab w:val="right" w:pos="8309"/>
            </w:tabs>
            <w:jc w:val="left"/>
            <w:rPr>
              <w:rFonts w:cs="Times New Roman"/>
              <w:b/>
              <w:bCs/>
            </w:rPr>
          </w:pPr>
          <w:r w:rsidRPr="00297855">
            <w:rPr>
              <w:rFonts w:cs="Times New Roman"/>
              <w:b/>
              <w:bCs/>
            </w:rPr>
            <w:t xml:space="preserve">Chapter                                                                                                                  </w:t>
          </w:r>
          <w:r>
            <w:rPr>
              <w:rFonts w:cs="Times New Roman"/>
              <w:b/>
              <w:bCs/>
            </w:rPr>
            <w:t xml:space="preserve">  </w:t>
          </w:r>
          <w:r w:rsidRPr="00297855">
            <w:rPr>
              <w:rFonts w:cs="Times New Roman"/>
              <w:b/>
              <w:bCs/>
            </w:rPr>
            <w:t>Page</w:t>
          </w:r>
        </w:p>
        <w:p w14:paraId="59B22C28" w14:textId="7E143B27" w:rsidR="005817E5" w:rsidRDefault="00FA6BD0">
          <w:pPr>
            <w:pStyle w:val="TOC1"/>
            <w:tabs>
              <w:tab w:val="right" w:leader="dot" w:pos="8299"/>
            </w:tabs>
            <w:rPr>
              <w:rFonts w:asciiTheme="minorHAnsi" w:eastAsiaTheme="minorEastAsia" w:hAnsiTheme="minorHAnsi" w:cstheme="minorBidi"/>
              <w:noProof/>
              <w:sz w:val="22"/>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483347139" w:history="1">
            <w:r w:rsidR="005817E5" w:rsidRPr="008F65D1">
              <w:rPr>
                <w:rStyle w:val="Hyperlink"/>
                <w:noProof/>
              </w:rPr>
              <w:t>ABSTRACT</w:t>
            </w:r>
            <w:r w:rsidR="005817E5">
              <w:rPr>
                <w:noProof/>
                <w:webHidden/>
              </w:rPr>
              <w:tab/>
            </w:r>
            <w:r w:rsidR="005817E5">
              <w:rPr>
                <w:noProof/>
                <w:webHidden/>
              </w:rPr>
              <w:fldChar w:fldCharType="begin"/>
            </w:r>
            <w:r w:rsidR="005817E5">
              <w:rPr>
                <w:noProof/>
                <w:webHidden/>
              </w:rPr>
              <w:instrText xml:space="preserve"> PAGEREF _Toc483347139 \h </w:instrText>
            </w:r>
            <w:r w:rsidR="005817E5">
              <w:rPr>
                <w:noProof/>
                <w:webHidden/>
              </w:rPr>
            </w:r>
            <w:r w:rsidR="005817E5">
              <w:rPr>
                <w:noProof/>
                <w:webHidden/>
              </w:rPr>
              <w:fldChar w:fldCharType="separate"/>
            </w:r>
            <w:r w:rsidR="005E676C">
              <w:rPr>
                <w:noProof/>
                <w:webHidden/>
              </w:rPr>
              <w:t>I</w:t>
            </w:r>
            <w:r w:rsidR="005817E5">
              <w:rPr>
                <w:noProof/>
                <w:webHidden/>
              </w:rPr>
              <w:fldChar w:fldCharType="end"/>
            </w:r>
          </w:hyperlink>
        </w:p>
        <w:p w14:paraId="2354E0E3" w14:textId="1B82A3CB" w:rsidR="005817E5" w:rsidRDefault="005C5753">
          <w:pPr>
            <w:pStyle w:val="TOC1"/>
            <w:tabs>
              <w:tab w:val="right" w:leader="dot" w:pos="8299"/>
            </w:tabs>
            <w:rPr>
              <w:rFonts w:asciiTheme="minorHAnsi" w:eastAsiaTheme="minorEastAsia" w:hAnsiTheme="minorHAnsi" w:cstheme="minorBidi"/>
              <w:noProof/>
              <w:sz w:val="22"/>
            </w:rPr>
          </w:pPr>
          <w:hyperlink w:anchor="_Toc483347140" w:history="1">
            <w:r w:rsidR="005817E5" w:rsidRPr="008F65D1">
              <w:rPr>
                <w:rStyle w:val="Hyperlink"/>
                <w:noProof/>
              </w:rPr>
              <w:t>ACKNOWLEDGEMENT</w:t>
            </w:r>
            <w:r w:rsidR="005817E5">
              <w:rPr>
                <w:noProof/>
                <w:webHidden/>
              </w:rPr>
              <w:tab/>
            </w:r>
            <w:r w:rsidR="005817E5">
              <w:rPr>
                <w:noProof/>
                <w:webHidden/>
              </w:rPr>
              <w:fldChar w:fldCharType="begin"/>
            </w:r>
            <w:r w:rsidR="005817E5">
              <w:rPr>
                <w:noProof/>
                <w:webHidden/>
              </w:rPr>
              <w:instrText xml:space="preserve"> PAGEREF _Toc483347140 \h </w:instrText>
            </w:r>
            <w:r w:rsidR="005817E5">
              <w:rPr>
                <w:noProof/>
                <w:webHidden/>
              </w:rPr>
            </w:r>
            <w:r w:rsidR="005817E5">
              <w:rPr>
                <w:noProof/>
                <w:webHidden/>
              </w:rPr>
              <w:fldChar w:fldCharType="separate"/>
            </w:r>
            <w:r w:rsidR="005E676C">
              <w:rPr>
                <w:noProof/>
                <w:webHidden/>
              </w:rPr>
              <w:t>III</w:t>
            </w:r>
            <w:r w:rsidR="005817E5">
              <w:rPr>
                <w:noProof/>
                <w:webHidden/>
              </w:rPr>
              <w:fldChar w:fldCharType="end"/>
            </w:r>
          </w:hyperlink>
        </w:p>
        <w:p w14:paraId="0A441C97" w14:textId="099036E4" w:rsidR="005817E5" w:rsidRDefault="005C5753">
          <w:pPr>
            <w:pStyle w:val="TOC1"/>
            <w:tabs>
              <w:tab w:val="right" w:leader="dot" w:pos="8299"/>
            </w:tabs>
            <w:rPr>
              <w:rFonts w:asciiTheme="minorHAnsi" w:eastAsiaTheme="minorEastAsia" w:hAnsiTheme="minorHAnsi" w:cstheme="minorBidi"/>
              <w:noProof/>
              <w:sz w:val="22"/>
            </w:rPr>
          </w:pPr>
          <w:hyperlink w:anchor="_Toc483347141" w:history="1">
            <w:r w:rsidR="005817E5" w:rsidRPr="008F65D1">
              <w:rPr>
                <w:rStyle w:val="Hyperlink"/>
                <w:noProof/>
              </w:rPr>
              <w:t>TABLE OF CONTENTS</w:t>
            </w:r>
            <w:r w:rsidR="005817E5">
              <w:rPr>
                <w:noProof/>
                <w:webHidden/>
              </w:rPr>
              <w:tab/>
            </w:r>
            <w:r w:rsidR="005817E5">
              <w:rPr>
                <w:noProof/>
                <w:webHidden/>
              </w:rPr>
              <w:fldChar w:fldCharType="begin"/>
            </w:r>
            <w:r w:rsidR="005817E5">
              <w:rPr>
                <w:noProof/>
                <w:webHidden/>
              </w:rPr>
              <w:instrText xml:space="preserve"> PAGEREF _Toc483347141 \h </w:instrText>
            </w:r>
            <w:r w:rsidR="005817E5">
              <w:rPr>
                <w:noProof/>
                <w:webHidden/>
              </w:rPr>
            </w:r>
            <w:r w:rsidR="005817E5">
              <w:rPr>
                <w:noProof/>
                <w:webHidden/>
              </w:rPr>
              <w:fldChar w:fldCharType="separate"/>
            </w:r>
            <w:r w:rsidR="005E676C">
              <w:rPr>
                <w:noProof/>
                <w:webHidden/>
              </w:rPr>
              <w:t>IV</w:t>
            </w:r>
            <w:r w:rsidR="005817E5">
              <w:rPr>
                <w:noProof/>
                <w:webHidden/>
              </w:rPr>
              <w:fldChar w:fldCharType="end"/>
            </w:r>
          </w:hyperlink>
        </w:p>
        <w:p w14:paraId="72098234" w14:textId="34AFC80F" w:rsidR="005817E5" w:rsidRDefault="005C5753">
          <w:pPr>
            <w:pStyle w:val="TOC1"/>
            <w:tabs>
              <w:tab w:val="right" w:leader="dot" w:pos="8299"/>
            </w:tabs>
            <w:rPr>
              <w:rFonts w:asciiTheme="minorHAnsi" w:eastAsiaTheme="minorEastAsia" w:hAnsiTheme="minorHAnsi" w:cstheme="minorBidi"/>
              <w:noProof/>
              <w:sz w:val="22"/>
            </w:rPr>
          </w:pPr>
          <w:hyperlink w:anchor="_Toc483347142" w:history="1">
            <w:r w:rsidR="005817E5" w:rsidRPr="008F65D1">
              <w:rPr>
                <w:rStyle w:val="Hyperlink"/>
                <w:noProof/>
              </w:rPr>
              <w:t>TABLE OF CONTENTS</w:t>
            </w:r>
            <w:r w:rsidR="005817E5">
              <w:rPr>
                <w:noProof/>
                <w:webHidden/>
              </w:rPr>
              <w:tab/>
            </w:r>
            <w:r w:rsidR="005817E5">
              <w:rPr>
                <w:noProof/>
                <w:webHidden/>
              </w:rPr>
              <w:fldChar w:fldCharType="begin"/>
            </w:r>
            <w:r w:rsidR="005817E5">
              <w:rPr>
                <w:noProof/>
                <w:webHidden/>
              </w:rPr>
              <w:instrText xml:space="preserve"> PAGEREF _Toc483347142 \h </w:instrText>
            </w:r>
            <w:r w:rsidR="005817E5">
              <w:rPr>
                <w:noProof/>
                <w:webHidden/>
              </w:rPr>
            </w:r>
            <w:r w:rsidR="005817E5">
              <w:rPr>
                <w:noProof/>
                <w:webHidden/>
              </w:rPr>
              <w:fldChar w:fldCharType="separate"/>
            </w:r>
            <w:r w:rsidR="005E676C">
              <w:rPr>
                <w:noProof/>
                <w:webHidden/>
              </w:rPr>
              <w:t>V</w:t>
            </w:r>
            <w:r w:rsidR="005817E5">
              <w:rPr>
                <w:noProof/>
                <w:webHidden/>
              </w:rPr>
              <w:fldChar w:fldCharType="end"/>
            </w:r>
          </w:hyperlink>
        </w:p>
        <w:p w14:paraId="71D4EB51" w14:textId="0A3B0274" w:rsidR="005817E5" w:rsidRDefault="005C5753">
          <w:pPr>
            <w:pStyle w:val="TOC1"/>
            <w:tabs>
              <w:tab w:val="right" w:leader="dot" w:pos="8299"/>
            </w:tabs>
            <w:rPr>
              <w:rFonts w:asciiTheme="minorHAnsi" w:eastAsiaTheme="minorEastAsia" w:hAnsiTheme="minorHAnsi" w:cstheme="minorBidi"/>
              <w:noProof/>
              <w:sz w:val="22"/>
            </w:rPr>
          </w:pPr>
          <w:hyperlink w:anchor="_Toc483347143" w:history="1">
            <w:r w:rsidR="005817E5" w:rsidRPr="008F65D1">
              <w:rPr>
                <w:rStyle w:val="Hyperlink"/>
                <w:noProof/>
              </w:rPr>
              <w:t>LIST OF TABLES</w:t>
            </w:r>
            <w:r w:rsidR="005817E5">
              <w:rPr>
                <w:noProof/>
                <w:webHidden/>
              </w:rPr>
              <w:tab/>
            </w:r>
            <w:r w:rsidR="005817E5">
              <w:rPr>
                <w:noProof/>
                <w:webHidden/>
              </w:rPr>
              <w:fldChar w:fldCharType="begin"/>
            </w:r>
            <w:r w:rsidR="005817E5">
              <w:rPr>
                <w:noProof/>
                <w:webHidden/>
              </w:rPr>
              <w:instrText xml:space="preserve"> PAGEREF _Toc483347143 \h </w:instrText>
            </w:r>
            <w:r w:rsidR="005817E5">
              <w:rPr>
                <w:noProof/>
                <w:webHidden/>
              </w:rPr>
            </w:r>
            <w:r w:rsidR="005817E5">
              <w:rPr>
                <w:noProof/>
                <w:webHidden/>
              </w:rPr>
              <w:fldChar w:fldCharType="separate"/>
            </w:r>
            <w:r w:rsidR="005E676C">
              <w:rPr>
                <w:noProof/>
                <w:webHidden/>
              </w:rPr>
              <w:t>VI</w:t>
            </w:r>
            <w:r w:rsidR="005817E5">
              <w:rPr>
                <w:noProof/>
                <w:webHidden/>
              </w:rPr>
              <w:fldChar w:fldCharType="end"/>
            </w:r>
          </w:hyperlink>
        </w:p>
        <w:p w14:paraId="105467F5" w14:textId="055A56EA" w:rsidR="005817E5" w:rsidRDefault="005C5753">
          <w:pPr>
            <w:pStyle w:val="TOC1"/>
            <w:tabs>
              <w:tab w:val="right" w:leader="dot" w:pos="8299"/>
            </w:tabs>
            <w:rPr>
              <w:rFonts w:asciiTheme="minorHAnsi" w:eastAsiaTheme="minorEastAsia" w:hAnsiTheme="minorHAnsi" w:cstheme="minorBidi"/>
              <w:noProof/>
              <w:sz w:val="22"/>
            </w:rPr>
          </w:pPr>
          <w:hyperlink w:anchor="_Toc483347144" w:history="1">
            <w:r w:rsidR="005817E5" w:rsidRPr="008F65D1">
              <w:rPr>
                <w:rStyle w:val="Hyperlink"/>
                <w:noProof/>
              </w:rPr>
              <w:t>LIST OF FIGURES</w:t>
            </w:r>
            <w:r w:rsidR="005817E5">
              <w:rPr>
                <w:noProof/>
                <w:webHidden/>
              </w:rPr>
              <w:tab/>
            </w:r>
            <w:r w:rsidR="005817E5">
              <w:rPr>
                <w:noProof/>
                <w:webHidden/>
              </w:rPr>
              <w:fldChar w:fldCharType="begin"/>
            </w:r>
            <w:r w:rsidR="005817E5">
              <w:rPr>
                <w:noProof/>
                <w:webHidden/>
              </w:rPr>
              <w:instrText xml:space="preserve"> PAGEREF _Toc483347144 \h </w:instrText>
            </w:r>
            <w:r w:rsidR="005817E5">
              <w:rPr>
                <w:noProof/>
                <w:webHidden/>
              </w:rPr>
            </w:r>
            <w:r w:rsidR="005817E5">
              <w:rPr>
                <w:noProof/>
                <w:webHidden/>
              </w:rPr>
              <w:fldChar w:fldCharType="separate"/>
            </w:r>
            <w:r w:rsidR="005E676C">
              <w:rPr>
                <w:noProof/>
                <w:webHidden/>
              </w:rPr>
              <w:t>VII</w:t>
            </w:r>
            <w:r w:rsidR="005817E5">
              <w:rPr>
                <w:noProof/>
                <w:webHidden/>
              </w:rPr>
              <w:fldChar w:fldCharType="end"/>
            </w:r>
          </w:hyperlink>
        </w:p>
        <w:p w14:paraId="1124DA47" w14:textId="24758445" w:rsidR="005817E5" w:rsidRDefault="005C5753">
          <w:pPr>
            <w:pStyle w:val="TOC1"/>
            <w:tabs>
              <w:tab w:val="right" w:leader="dot" w:pos="8299"/>
            </w:tabs>
            <w:rPr>
              <w:rFonts w:asciiTheme="minorHAnsi" w:eastAsiaTheme="minorEastAsia" w:hAnsiTheme="minorHAnsi" w:cstheme="minorBidi"/>
              <w:noProof/>
              <w:sz w:val="22"/>
            </w:rPr>
          </w:pPr>
          <w:hyperlink w:anchor="_Toc483347145" w:history="1">
            <w:r w:rsidR="005817E5" w:rsidRPr="008F65D1">
              <w:rPr>
                <w:rStyle w:val="Hyperlink"/>
                <w:noProof/>
              </w:rPr>
              <w:t>LIST OF SYMBOLS</w:t>
            </w:r>
            <w:r w:rsidR="005817E5">
              <w:rPr>
                <w:noProof/>
                <w:webHidden/>
              </w:rPr>
              <w:tab/>
            </w:r>
            <w:r w:rsidR="005817E5">
              <w:rPr>
                <w:noProof/>
                <w:webHidden/>
              </w:rPr>
              <w:fldChar w:fldCharType="begin"/>
            </w:r>
            <w:r w:rsidR="005817E5">
              <w:rPr>
                <w:noProof/>
                <w:webHidden/>
              </w:rPr>
              <w:instrText xml:space="preserve"> PAGEREF _Toc483347145 \h </w:instrText>
            </w:r>
            <w:r w:rsidR="005817E5">
              <w:rPr>
                <w:noProof/>
                <w:webHidden/>
              </w:rPr>
            </w:r>
            <w:r w:rsidR="005817E5">
              <w:rPr>
                <w:noProof/>
                <w:webHidden/>
              </w:rPr>
              <w:fldChar w:fldCharType="separate"/>
            </w:r>
            <w:r w:rsidR="005E676C">
              <w:rPr>
                <w:noProof/>
                <w:webHidden/>
              </w:rPr>
              <w:t>VIII</w:t>
            </w:r>
            <w:r w:rsidR="005817E5">
              <w:rPr>
                <w:noProof/>
                <w:webHidden/>
              </w:rPr>
              <w:fldChar w:fldCharType="end"/>
            </w:r>
          </w:hyperlink>
        </w:p>
        <w:p w14:paraId="4DD69914" w14:textId="3EC5D45F" w:rsidR="005817E5" w:rsidRDefault="005C5753">
          <w:pPr>
            <w:pStyle w:val="TOC1"/>
            <w:tabs>
              <w:tab w:val="right" w:leader="dot" w:pos="8299"/>
            </w:tabs>
            <w:rPr>
              <w:rFonts w:asciiTheme="minorHAnsi" w:eastAsiaTheme="minorEastAsia" w:hAnsiTheme="minorHAnsi" w:cstheme="minorBidi"/>
              <w:noProof/>
              <w:sz w:val="22"/>
            </w:rPr>
          </w:pPr>
          <w:hyperlink w:anchor="_Toc483347146" w:history="1">
            <w:r w:rsidR="005817E5" w:rsidRPr="008F65D1">
              <w:rPr>
                <w:rStyle w:val="Hyperlink"/>
                <w:noProof/>
              </w:rPr>
              <w:t>LIST OF DEFINITIONS</w:t>
            </w:r>
            <w:r w:rsidR="005817E5">
              <w:rPr>
                <w:noProof/>
                <w:webHidden/>
              </w:rPr>
              <w:tab/>
            </w:r>
            <w:r w:rsidR="005817E5">
              <w:rPr>
                <w:noProof/>
                <w:webHidden/>
              </w:rPr>
              <w:fldChar w:fldCharType="begin"/>
            </w:r>
            <w:r w:rsidR="005817E5">
              <w:rPr>
                <w:noProof/>
                <w:webHidden/>
              </w:rPr>
              <w:instrText xml:space="preserve"> PAGEREF _Toc483347146 \h </w:instrText>
            </w:r>
            <w:r w:rsidR="005817E5">
              <w:rPr>
                <w:noProof/>
                <w:webHidden/>
              </w:rPr>
            </w:r>
            <w:r w:rsidR="005817E5">
              <w:rPr>
                <w:noProof/>
                <w:webHidden/>
              </w:rPr>
              <w:fldChar w:fldCharType="separate"/>
            </w:r>
            <w:r w:rsidR="005E676C">
              <w:rPr>
                <w:noProof/>
                <w:webHidden/>
              </w:rPr>
              <w:t>IX</w:t>
            </w:r>
            <w:r w:rsidR="005817E5">
              <w:rPr>
                <w:noProof/>
                <w:webHidden/>
              </w:rPr>
              <w:fldChar w:fldCharType="end"/>
            </w:r>
          </w:hyperlink>
        </w:p>
        <w:p w14:paraId="3CBB7273" w14:textId="7D54719F" w:rsidR="005817E5" w:rsidRDefault="005C5753">
          <w:pPr>
            <w:pStyle w:val="TOC1"/>
            <w:tabs>
              <w:tab w:val="left" w:pos="2024"/>
              <w:tab w:val="right" w:leader="dot" w:pos="8299"/>
            </w:tabs>
            <w:rPr>
              <w:rFonts w:asciiTheme="minorHAnsi" w:eastAsiaTheme="minorEastAsia" w:hAnsiTheme="minorHAnsi" w:cstheme="minorBidi"/>
              <w:noProof/>
              <w:sz w:val="22"/>
            </w:rPr>
          </w:pPr>
          <w:hyperlink w:anchor="_Toc483347147" w:history="1">
            <w:r w:rsidR="005817E5" w:rsidRPr="008F65D1">
              <w:rPr>
                <w:rStyle w:val="Hyperlink"/>
                <w:noProof/>
              </w:rPr>
              <w:t>CHAPTER 1</w:t>
            </w:r>
            <w:r w:rsidR="005817E5">
              <w:rPr>
                <w:rFonts w:asciiTheme="minorHAnsi" w:eastAsiaTheme="minorEastAsia" w:hAnsiTheme="minorHAnsi" w:cstheme="minorBidi"/>
                <w:noProof/>
                <w:sz w:val="22"/>
              </w:rPr>
              <w:tab/>
            </w:r>
            <w:r w:rsidR="005817E5" w:rsidRPr="008F65D1">
              <w:rPr>
                <w:rStyle w:val="Hyperlink"/>
                <w:noProof/>
              </w:rPr>
              <w:t xml:space="preserve"> INTRODUCTION</w:t>
            </w:r>
            <w:r w:rsidR="005817E5">
              <w:rPr>
                <w:noProof/>
                <w:webHidden/>
              </w:rPr>
              <w:tab/>
            </w:r>
            <w:r w:rsidR="005817E5">
              <w:rPr>
                <w:noProof/>
                <w:webHidden/>
              </w:rPr>
              <w:fldChar w:fldCharType="begin"/>
            </w:r>
            <w:r w:rsidR="005817E5">
              <w:rPr>
                <w:noProof/>
                <w:webHidden/>
              </w:rPr>
              <w:instrText xml:space="preserve"> PAGEREF _Toc483347147 \h </w:instrText>
            </w:r>
            <w:r w:rsidR="005817E5">
              <w:rPr>
                <w:noProof/>
                <w:webHidden/>
              </w:rPr>
            </w:r>
            <w:r w:rsidR="005817E5">
              <w:rPr>
                <w:noProof/>
                <w:webHidden/>
              </w:rPr>
              <w:fldChar w:fldCharType="separate"/>
            </w:r>
            <w:r w:rsidR="005E676C">
              <w:rPr>
                <w:noProof/>
                <w:webHidden/>
              </w:rPr>
              <w:t>1</w:t>
            </w:r>
            <w:r w:rsidR="005817E5">
              <w:rPr>
                <w:noProof/>
                <w:webHidden/>
              </w:rPr>
              <w:fldChar w:fldCharType="end"/>
            </w:r>
          </w:hyperlink>
        </w:p>
        <w:p w14:paraId="7E228BFA" w14:textId="7B22C68C" w:rsidR="005817E5" w:rsidRDefault="005C5753">
          <w:pPr>
            <w:pStyle w:val="TOC2"/>
            <w:tabs>
              <w:tab w:val="left" w:pos="1100"/>
            </w:tabs>
            <w:rPr>
              <w:rFonts w:asciiTheme="minorHAnsi" w:eastAsiaTheme="minorEastAsia" w:hAnsiTheme="minorHAnsi" w:cstheme="minorBidi"/>
              <w:noProof/>
              <w:sz w:val="22"/>
              <w:szCs w:val="28"/>
            </w:rPr>
          </w:pPr>
          <w:hyperlink w:anchor="_Toc483347148" w:history="1">
            <w:r w:rsidR="005817E5" w:rsidRPr="008F65D1">
              <w:rPr>
                <w:rStyle w:val="Hyperlink"/>
                <w:rFonts w:cs="Times New Roman"/>
                <w:noProof/>
              </w:rPr>
              <w:t>1.1</w:t>
            </w:r>
            <w:r w:rsidR="005817E5">
              <w:rPr>
                <w:rFonts w:asciiTheme="minorHAnsi" w:eastAsiaTheme="minorEastAsia" w:hAnsiTheme="minorHAnsi" w:cstheme="minorBidi"/>
                <w:noProof/>
                <w:sz w:val="22"/>
                <w:szCs w:val="28"/>
              </w:rPr>
              <w:tab/>
            </w:r>
            <w:r w:rsidR="005817E5" w:rsidRPr="008F65D1">
              <w:rPr>
                <w:rStyle w:val="Hyperlink"/>
                <w:rFonts w:cs="Times New Roman"/>
                <w:noProof/>
              </w:rPr>
              <w:t>Research Background</w:t>
            </w:r>
            <w:r w:rsidR="005817E5">
              <w:rPr>
                <w:noProof/>
                <w:webHidden/>
              </w:rPr>
              <w:tab/>
            </w:r>
            <w:r w:rsidR="005817E5">
              <w:rPr>
                <w:noProof/>
                <w:webHidden/>
              </w:rPr>
              <w:fldChar w:fldCharType="begin"/>
            </w:r>
            <w:r w:rsidR="005817E5">
              <w:rPr>
                <w:noProof/>
                <w:webHidden/>
              </w:rPr>
              <w:instrText xml:space="preserve"> PAGEREF _Toc483347148 \h </w:instrText>
            </w:r>
            <w:r w:rsidR="005817E5">
              <w:rPr>
                <w:noProof/>
                <w:webHidden/>
              </w:rPr>
            </w:r>
            <w:r w:rsidR="005817E5">
              <w:rPr>
                <w:noProof/>
                <w:webHidden/>
              </w:rPr>
              <w:fldChar w:fldCharType="separate"/>
            </w:r>
            <w:r w:rsidR="005E676C">
              <w:rPr>
                <w:noProof/>
                <w:webHidden/>
              </w:rPr>
              <w:t>1</w:t>
            </w:r>
            <w:r w:rsidR="005817E5">
              <w:rPr>
                <w:noProof/>
                <w:webHidden/>
              </w:rPr>
              <w:fldChar w:fldCharType="end"/>
            </w:r>
          </w:hyperlink>
        </w:p>
        <w:p w14:paraId="0E60ECBC" w14:textId="1267A7B4" w:rsidR="005817E5" w:rsidRDefault="005C5753">
          <w:pPr>
            <w:pStyle w:val="TOC1"/>
            <w:tabs>
              <w:tab w:val="left" w:pos="2024"/>
              <w:tab w:val="right" w:leader="dot" w:pos="8299"/>
            </w:tabs>
            <w:rPr>
              <w:rFonts w:asciiTheme="minorHAnsi" w:eastAsiaTheme="minorEastAsia" w:hAnsiTheme="minorHAnsi" w:cstheme="minorBidi"/>
              <w:noProof/>
              <w:sz w:val="22"/>
            </w:rPr>
          </w:pPr>
          <w:hyperlink w:anchor="_Toc483347149" w:history="1">
            <w:r w:rsidR="005817E5" w:rsidRPr="008F65D1">
              <w:rPr>
                <w:rStyle w:val="Hyperlink"/>
                <w:noProof/>
              </w:rPr>
              <w:t>CHAPTER 2</w:t>
            </w:r>
            <w:r w:rsidR="005817E5">
              <w:rPr>
                <w:rFonts w:asciiTheme="minorHAnsi" w:eastAsiaTheme="minorEastAsia" w:hAnsiTheme="minorHAnsi" w:cstheme="minorBidi"/>
                <w:noProof/>
                <w:sz w:val="22"/>
              </w:rPr>
              <w:tab/>
            </w:r>
            <w:r w:rsidR="005817E5" w:rsidRPr="008F65D1">
              <w:rPr>
                <w:rStyle w:val="Hyperlink"/>
                <w:noProof/>
              </w:rPr>
              <w:t>LITERATURE REVIEW</w:t>
            </w:r>
            <w:r w:rsidR="005817E5">
              <w:rPr>
                <w:noProof/>
                <w:webHidden/>
              </w:rPr>
              <w:tab/>
            </w:r>
            <w:r w:rsidR="005817E5">
              <w:rPr>
                <w:noProof/>
                <w:webHidden/>
              </w:rPr>
              <w:fldChar w:fldCharType="begin"/>
            </w:r>
            <w:r w:rsidR="005817E5">
              <w:rPr>
                <w:noProof/>
                <w:webHidden/>
              </w:rPr>
              <w:instrText xml:space="preserve"> PAGEREF _Toc483347149 \h </w:instrText>
            </w:r>
            <w:r w:rsidR="005817E5">
              <w:rPr>
                <w:noProof/>
                <w:webHidden/>
              </w:rPr>
            </w:r>
            <w:r w:rsidR="005817E5">
              <w:rPr>
                <w:noProof/>
                <w:webHidden/>
              </w:rPr>
              <w:fldChar w:fldCharType="separate"/>
            </w:r>
            <w:r w:rsidR="005E676C">
              <w:rPr>
                <w:noProof/>
                <w:webHidden/>
              </w:rPr>
              <w:t>3</w:t>
            </w:r>
            <w:r w:rsidR="005817E5">
              <w:rPr>
                <w:noProof/>
                <w:webHidden/>
              </w:rPr>
              <w:fldChar w:fldCharType="end"/>
            </w:r>
          </w:hyperlink>
        </w:p>
        <w:p w14:paraId="3766A5F7" w14:textId="6F81D78A" w:rsidR="005817E5" w:rsidRDefault="005C5753">
          <w:pPr>
            <w:pStyle w:val="TOC1"/>
            <w:tabs>
              <w:tab w:val="left" w:pos="2024"/>
              <w:tab w:val="right" w:leader="dot" w:pos="8299"/>
            </w:tabs>
            <w:rPr>
              <w:rFonts w:asciiTheme="minorHAnsi" w:eastAsiaTheme="minorEastAsia" w:hAnsiTheme="minorHAnsi" w:cstheme="minorBidi"/>
              <w:noProof/>
              <w:sz w:val="22"/>
            </w:rPr>
          </w:pPr>
          <w:hyperlink w:anchor="_Toc483347150" w:history="1">
            <w:r w:rsidR="005817E5" w:rsidRPr="008F65D1">
              <w:rPr>
                <w:rStyle w:val="Hyperlink"/>
                <w:noProof/>
              </w:rPr>
              <w:t>CHAPTER 3</w:t>
            </w:r>
            <w:r w:rsidR="005817E5">
              <w:rPr>
                <w:rFonts w:asciiTheme="minorHAnsi" w:eastAsiaTheme="minorEastAsia" w:hAnsiTheme="minorHAnsi" w:cstheme="minorBidi"/>
                <w:noProof/>
                <w:sz w:val="22"/>
              </w:rPr>
              <w:tab/>
            </w:r>
            <w:r w:rsidR="005817E5" w:rsidRPr="008F65D1">
              <w:rPr>
                <w:rStyle w:val="Hyperlink"/>
                <w:noProof/>
              </w:rPr>
              <w:t>RESEARCH METHODOLOGY</w:t>
            </w:r>
            <w:r w:rsidR="005817E5">
              <w:rPr>
                <w:noProof/>
                <w:webHidden/>
              </w:rPr>
              <w:tab/>
            </w:r>
            <w:r w:rsidR="005817E5">
              <w:rPr>
                <w:noProof/>
                <w:webHidden/>
              </w:rPr>
              <w:fldChar w:fldCharType="begin"/>
            </w:r>
            <w:r w:rsidR="005817E5">
              <w:rPr>
                <w:noProof/>
                <w:webHidden/>
              </w:rPr>
              <w:instrText xml:space="preserve"> PAGEREF _Toc483347150 \h </w:instrText>
            </w:r>
            <w:r w:rsidR="005817E5">
              <w:rPr>
                <w:noProof/>
                <w:webHidden/>
              </w:rPr>
            </w:r>
            <w:r w:rsidR="005817E5">
              <w:rPr>
                <w:noProof/>
                <w:webHidden/>
              </w:rPr>
              <w:fldChar w:fldCharType="separate"/>
            </w:r>
            <w:r w:rsidR="005E676C">
              <w:rPr>
                <w:noProof/>
                <w:webHidden/>
              </w:rPr>
              <w:t>4</w:t>
            </w:r>
            <w:r w:rsidR="005817E5">
              <w:rPr>
                <w:noProof/>
                <w:webHidden/>
              </w:rPr>
              <w:fldChar w:fldCharType="end"/>
            </w:r>
          </w:hyperlink>
        </w:p>
        <w:p w14:paraId="77F9BB03" w14:textId="43D1A84A" w:rsidR="005817E5" w:rsidRDefault="005C5753">
          <w:pPr>
            <w:pStyle w:val="TOC1"/>
            <w:tabs>
              <w:tab w:val="left" w:pos="2024"/>
              <w:tab w:val="right" w:leader="dot" w:pos="8299"/>
            </w:tabs>
            <w:rPr>
              <w:rFonts w:asciiTheme="minorHAnsi" w:eastAsiaTheme="minorEastAsia" w:hAnsiTheme="minorHAnsi" w:cstheme="minorBidi"/>
              <w:noProof/>
              <w:sz w:val="22"/>
            </w:rPr>
          </w:pPr>
          <w:hyperlink w:anchor="_Toc483347151" w:history="1">
            <w:r w:rsidR="005817E5" w:rsidRPr="008F65D1">
              <w:rPr>
                <w:rStyle w:val="Hyperlink"/>
                <w:noProof/>
              </w:rPr>
              <w:t>CHAPTER 4</w:t>
            </w:r>
            <w:r w:rsidR="005817E5">
              <w:rPr>
                <w:rFonts w:asciiTheme="minorHAnsi" w:eastAsiaTheme="minorEastAsia" w:hAnsiTheme="minorHAnsi" w:cstheme="minorBidi"/>
                <w:noProof/>
                <w:sz w:val="22"/>
              </w:rPr>
              <w:tab/>
            </w:r>
            <w:r w:rsidR="005817E5" w:rsidRPr="008F65D1">
              <w:rPr>
                <w:rStyle w:val="Hyperlink"/>
                <w:noProof/>
              </w:rPr>
              <w:t>RESULTS AND DISCUSSIONS</w:t>
            </w:r>
            <w:r w:rsidR="005817E5">
              <w:rPr>
                <w:noProof/>
                <w:webHidden/>
              </w:rPr>
              <w:tab/>
            </w:r>
            <w:r w:rsidR="005817E5">
              <w:rPr>
                <w:noProof/>
                <w:webHidden/>
              </w:rPr>
              <w:fldChar w:fldCharType="begin"/>
            </w:r>
            <w:r w:rsidR="005817E5">
              <w:rPr>
                <w:noProof/>
                <w:webHidden/>
              </w:rPr>
              <w:instrText xml:space="preserve"> PAGEREF _Toc483347151 \h </w:instrText>
            </w:r>
            <w:r w:rsidR="005817E5">
              <w:rPr>
                <w:noProof/>
                <w:webHidden/>
              </w:rPr>
            </w:r>
            <w:r w:rsidR="005817E5">
              <w:rPr>
                <w:noProof/>
                <w:webHidden/>
              </w:rPr>
              <w:fldChar w:fldCharType="separate"/>
            </w:r>
            <w:r w:rsidR="005E676C">
              <w:rPr>
                <w:noProof/>
                <w:webHidden/>
              </w:rPr>
              <w:t>5</w:t>
            </w:r>
            <w:r w:rsidR="005817E5">
              <w:rPr>
                <w:noProof/>
                <w:webHidden/>
              </w:rPr>
              <w:fldChar w:fldCharType="end"/>
            </w:r>
          </w:hyperlink>
        </w:p>
        <w:p w14:paraId="42884A77" w14:textId="5EFA9B94" w:rsidR="005817E5" w:rsidRDefault="005C5753">
          <w:pPr>
            <w:pStyle w:val="TOC2"/>
            <w:tabs>
              <w:tab w:val="left" w:pos="1100"/>
            </w:tabs>
            <w:rPr>
              <w:rFonts w:asciiTheme="minorHAnsi" w:eastAsiaTheme="minorEastAsia" w:hAnsiTheme="minorHAnsi" w:cstheme="minorBidi"/>
              <w:noProof/>
              <w:sz w:val="22"/>
              <w:szCs w:val="28"/>
            </w:rPr>
          </w:pPr>
          <w:hyperlink w:anchor="_Toc483347155" w:history="1">
            <w:r w:rsidR="005817E5" w:rsidRPr="008F65D1">
              <w:rPr>
                <w:rStyle w:val="Hyperlink"/>
                <w:noProof/>
              </w:rPr>
              <w:t>4.1</w:t>
            </w:r>
            <w:r w:rsidR="005817E5">
              <w:rPr>
                <w:rFonts w:asciiTheme="minorHAnsi" w:eastAsiaTheme="minorEastAsia" w:hAnsiTheme="minorHAnsi" w:cstheme="minorBidi"/>
                <w:noProof/>
                <w:sz w:val="22"/>
                <w:szCs w:val="28"/>
              </w:rPr>
              <w:tab/>
            </w:r>
            <w:r w:rsidR="005817E5" w:rsidRPr="008F65D1">
              <w:rPr>
                <w:rStyle w:val="Hyperlink"/>
                <w:noProof/>
              </w:rPr>
              <w:t>Demographical and Operational Information of the Observations</w:t>
            </w:r>
            <w:r w:rsidR="005817E5">
              <w:rPr>
                <w:noProof/>
                <w:webHidden/>
              </w:rPr>
              <w:tab/>
            </w:r>
            <w:r w:rsidR="005817E5">
              <w:rPr>
                <w:noProof/>
                <w:webHidden/>
              </w:rPr>
              <w:fldChar w:fldCharType="begin"/>
            </w:r>
            <w:r w:rsidR="005817E5">
              <w:rPr>
                <w:noProof/>
                <w:webHidden/>
              </w:rPr>
              <w:instrText xml:space="preserve"> PAGEREF _Toc483347155 \h </w:instrText>
            </w:r>
            <w:r w:rsidR="005817E5">
              <w:rPr>
                <w:noProof/>
                <w:webHidden/>
              </w:rPr>
            </w:r>
            <w:r w:rsidR="005817E5">
              <w:rPr>
                <w:noProof/>
                <w:webHidden/>
              </w:rPr>
              <w:fldChar w:fldCharType="separate"/>
            </w:r>
            <w:r w:rsidR="005E676C">
              <w:rPr>
                <w:noProof/>
                <w:webHidden/>
              </w:rPr>
              <w:t>5</w:t>
            </w:r>
            <w:r w:rsidR="005817E5">
              <w:rPr>
                <w:noProof/>
                <w:webHidden/>
              </w:rPr>
              <w:fldChar w:fldCharType="end"/>
            </w:r>
          </w:hyperlink>
        </w:p>
        <w:p w14:paraId="019D921F" w14:textId="6902C87C" w:rsidR="005817E5" w:rsidRDefault="005C5753">
          <w:pPr>
            <w:pStyle w:val="TOC1"/>
            <w:tabs>
              <w:tab w:val="left" w:pos="2024"/>
              <w:tab w:val="right" w:leader="dot" w:pos="8299"/>
            </w:tabs>
            <w:rPr>
              <w:rFonts w:asciiTheme="minorHAnsi" w:eastAsiaTheme="minorEastAsia" w:hAnsiTheme="minorHAnsi" w:cstheme="minorBidi"/>
              <w:noProof/>
              <w:sz w:val="22"/>
            </w:rPr>
          </w:pPr>
          <w:hyperlink w:anchor="_Toc483347156" w:history="1">
            <w:r w:rsidR="005817E5" w:rsidRPr="008F65D1">
              <w:rPr>
                <w:rStyle w:val="Hyperlink"/>
                <w:noProof/>
              </w:rPr>
              <w:t>CHAPTER 5</w:t>
            </w:r>
            <w:r w:rsidR="005817E5">
              <w:rPr>
                <w:rFonts w:asciiTheme="minorHAnsi" w:eastAsiaTheme="minorEastAsia" w:hAnsiTheme="minorHAnsi" w:cstheme="minorBidi"/>
                <w:noProof/>
                <w:sz w:val="22"/>
              </w:rPr>
              <w:tab/>
            </w:r>
            <w:r w:rsidR="005817E5" w:rsidRPr="008F65D1">
              <w:rPr>
                <w:rStyle w:val="Hyperlink"/>
                <w:noProof/>
              </w:rPr>
              <w:t>CONCLUSIONS AND RECOMMENDATIONS</w:t>
            </w:r>
            <w:r w:rsidR="005817E5">
              <w:rPr>
                <w:noProof/>
                <w:webHidden/>
              </w:rPr>
              <w:tab/>
            </w:r>
            <w:r w:rsidR="005817E5">
              <w:rPr>
                <w:noProof/>
                <w:webHidden/>
              </w:rPr>
              <w:fldChar w:fldCharType="begin"/>
            </w:r>
            <w:r w:rsidR="005817E5">
              <w:rPr>
                <w:noProof/>
                <w:webHidden/>
              </w:rPr>
              <w:instrText xml:space="preserve"> PAGEREF _Toc483347156 \h </w:instrText>
            </w:r>
            <w:r w:rsidR="005817E5">
              <w:rPr>
                <w:noProof/>
                <w:webHidden/>
              </w:rPr>
            </w:r>
            <w:r w:rsidR="005817E5">
              <w:rPr>
                <w:noProof/>
                <w:webHidden/>
              </w:rPr>
              <w:fldChar w:fldCharType="separate"/>
            </w:r>
            <w:r w:rsidR="005E676C">
              <w:rPr>
                <w:noProof/>
                <w:webHidden/>
              </w:rPr>
              <w:t>7</w:t>
            </w:r>
            <w:r w:rsidR="005817E5">
              <w:rPr>
                <w:noProof/>
                <w:webHidden/>
              </w:rPr>
              <w:fldChar w:fldCharType="end"/>
            </w:r>
          </w:hyperlink>
        </w:p>
        <w:p w14:paraId="14FB6F67" w14:textId="59B92925" w:rsidR="005817E5" w:rsidRDefault="005C5753">
          <w:pPr>
            <w:pStyle w:val="TOC1"/>
            <w:tabs>
              <w:tab w:val="right" w:leader="dot" w:pos="8299"/>
            </w:tabs>
            <w:rPr>
              <w:rFonts w:asciiTheme="minorHAnsi" w:eastAsiaTheme="minorEastAsia" w:hAnsiTheme="minorHAnsi" w:cstheme="minorBidi"/>
              <w:noProof/>
              <w:sz w:val="22"/>
            </w:rPr>
          </w:pPr>
          <w:hyperlink w:anchor="_Toc483347157" w:history="1">
            <w:r w:rsidR="005817E5" w:rsidRPr="008F65D1">
              <w:rPr>
                <w:rStyle w:val="Hyperlink"/>
                <w:noProof/>
              </w:rPr>
              <w:t>REFERENCES</w:t>
            </w:r>
            <w:r w:rsidR="005817E5">
              <w:rPr>
                <w:noProof/>
                <w:webHidden/>
              </w:rPr>
              <w:tab/>
            </w:r>
            <w:r w:rsidR="005817E5">
              <w:rPr>
                <w:noProof/>
                <w:webHidden/>
              </w:rPr>
              <w:fldChar w:fldCharType="begin"/>
            </w:r>
            <w:r w:rsidR="005817E5">
              <w:rPr>
                <w:noProof/>
                <w:webHidden/>
              </w:rPr>
              <w:instrText xml:space="preserve"> PAGEREF _Toc483347157 \h </w:instrText>
            </w:r>
            <w:r w:rsidR="005817E5">
              <w:rPr>
                <w:noProof/>
                <w:webHidden/>
              </w:rPr>
            </w:r>
            <w:r w:rsidR="005817E5">
              <w:rPr>
                <w:noProof/>
                <w:webHidden/>
              </w:rPr>
              <w:fldChar w:fldCharType="separate"/>
            </w:r>
            <w:r w:rsidR="005E676C">
              <w:rPr>
                <w:noProof/>
                <w:webHidden/>
              </w:rPr>
              <w:t>8</w:t>
            </w:r>
            <w:r w:rsidR="005817E5">
              <w:rPr>
                <w:noProof/>
                <w:webHidden/>
              </w:rPr>
              <w:fldChar w:fldCharType="end"/>
            </w:r>
          </w:hyperlink>
        </w:p>
        <w:p w14:paraId="0CED887B" w14:textId="6798A744" w:rsidR="005817E5" w:rsidRDefault="005C5753">
          <w:pPr>
            <w:pStyle w:val="TOC1"/>
            <w:tabs>
              <w:tab w:val="right" w:leader="dot" w:pos="8299"/>
            </w:tabs>
            <w:rPr>
              <w:rFonts w:asciiTheme="minorHAnsi" w:eastAsiaTheme="minorEastAsia" w:hAnsiTheme="minorHAnsi" w:cstheme="minorBidi"/>
              <w:noProof/>
              <w:sz w:val="22"/>
            </w:rPr>
          </w:pPr>
          <w:hyperlink w:anchor="_Toc483347158" w:history="1">
            <w:r w:rsidR="005817E5" w:rsidRPr="008F65D1">
              <w:rPr>
                <w:rStyle w:val="Hyperlink"/>
                <w:noProof/>
              </w:rPr>
              <w:t>APPENDIX A</w:t>
            </w:r>
            <w:r w:rsidR="005817E5">
              <w:rPr>
                <w:noProof/>
                <w:webHidden/>
              </w:rPr>
              <w:tab/>
            </w:r>
            <w:r w:rsidR="005817E5">
              <w:rPr>
                <w:noProof/>
                <w:webHidden/>
              </w:rPr>
              <w:fldChar w:fldCharType="begin"/>
            </w:r>
            <w:r w:rsidR="005817E5">
              <w:rPr>
                <w:noProof/>
                <w:webHidden/>
              </w:rPr>
              <w:instrText xml:space="preserve"> PAGEREF _Toc483347158 \h </w:instrText>
            </w:r>
            <w:r w:rsidR="005817E5">
              <w:rPr>
                <w:noProof/>
                <w:webHidden/>
              </w:rPr>
            </w:r>
            <w:r w:rsidR="005817E5">
              <w:rPr>
                <w:noProof/>
                <w:webHidden/>
              </w:rPr>
              <w:fldChar w:fldCharType="separate"/>
            </w:r>
            <w:r w:rsidR="005E676C">
              <w:rPr>
                <w:noProof/>
                <w:webHidden/>
              </w:rPr>
              <w:t>9</w:t>
            </w:r>
            <w:r w:rsidR="005817E5">
              <w:rPr>
                <w:noProof/>
                <w:webHidden/>
              </w:rPr>
              <w:fldChar w:fldCharType="end"/>
            </w:r>
          </w:hyperlink>
        </w:p>
        <w:p w14:paraId="0F998F4C" w14:textId="05E81035" w:rsidR="005817E5" w:rsidRDefault="005C5753">
          <w:pPr>
            <w:pStyle w:val="TOC1"/>
            <w:tabs>
              <w:tab w:val="right" w:leader="dot" w:pos="8299"/>
            </w:tabs>
            <w:rPr>
              <w:rFonts w:asciiTheme="minorHAnsi" w:eastAsiaTheme="minorEastAsia" w:hAnsiTheme="minorHAnsi" w:cstheme="minorBidi"/>
              <w:noProof/>
              <w:sz w:val="22"/>
            </w:rPr>
          </w:pPr>
          <w:hyperlink w:anchor="_Toc483347159" w:history="1">
            <w:r w:rsidR="005817E5" w:rsidRPr="008F65D1">
              <w:rPr>
                <w:rStyle w:val="Hyperlink"/>
                <w:noProof/>
              </w:rPr>
              <w:t>APPENDIX B</w:t>
            </w:r>
            <w:r w:rsidR="005817E5">
              <w:rPr>
                <w:noProof/>
                <w:webHidden/>
              </w:rPr>
              <w:tab/>
            </w:r>
            <w:r w:rsidR="005817E5">
              <w:rPr>
                <w:noProof/>
                <w:webHidden/>
              </w:rPr>
              <w:fldChar w:fldCharType="begin"/>
            </w:r>
            <w:r w:rsidR="005817E5">
              <w:rPr>
                <w:noProof/>
                <w:webHidden/>
              </w:rPr>
              <w:instrText xml:space="preserve"> PAGEREF _Toc483347159 \h </w:instrText>
            </w:r>
            <w:r w:rsidR="005817E5">
              <w:rPr>
                <w:noProof/>
                <w:webHidden/>
              </w:rPr>
            </w:r>
            <w:r w:rsidR="005817E5">
              <w:rPr>
                <w:noProof/>
                <w:webHidden/>
              </w:rPr>
              <w:fldChar w:fldCharType="separate"/>
            </w:r>
            <w:r w:rsidR="005E676C">
              <w:rPr>
                <w:noProof/>
                <w:webHidden/>
              </w:rPr>
              <w:t>10</w:t>
            </w:r>
            <w:r w:rsidR="005817E5">
              <w:rPr>
                <w:noProof/>
                <w:webHidden/>
              </w:rPr>
              <w:fldChar w:fldCharType="end"/>
            </w:r>
          </w:hyperlink>
        </w:p>
        <w:p w14:paraId="111AFFB6" w14:textId="6AF0857D" w:rsidR="005817E5" w:rsidRDefault="005C5753">
          <w:pPr>
            <w:pStyle w:val="TOC1"/>
            <w:tabs>
              <w:tab w:val="right" w:leader="dot" w:pos="8299"/>
            </w:tabs>
            <w:rPr>
              <w:rFonts w:asciiTheme="minorHAnsi" w:eastAsiaTheme="minorEastAsia" w:hAnsiTheme="minorHAnsi" w:cstheme="minorBidi"/>
              <w:noProof/>
              <w:sz w:val="22"/>
            </w:rPr>
          </w:pPr>
          <w:hyperlink w:anchor="_Toc483347160" w:history="1">
            <w:r w:rsidR="005817E5" w:rsidRPr="008F65D1">
              <w:rPr>
                <w:rStyle w:val="Hyperlink"/>
                <w:noProof/>
              </w:rPr>
              <w:t>AUTHOR BIOGRAPHY</w:t>
            </w:r>
            <w:r w:rsidR="005817E5">
              <w:rPr>
                <w:noProof/>
                <w:webHidden/>
              </w:rPr>
              <w:tab/>
            </w:r>
            <w:r w:rsidR="005817E5">
              <w:rPr>
                <w:noProof/>
                <w:webHidden/>
              </w:rPr>
              <w:fldChar w:fldCharType="begin"/>
            </w:r>
            <w:r w:rsidR="005817E5">
              <w:rPr>
                <w:noProof/>
                <w:webHidden/>
              </w:rPr>
              <w:instrText xml:space="preserve"> PAGEREF _Toc483347160 \h </w:instrText>
            </w:r>
            <w:r w:rsidR="005817E5">
              <w:rPr>
                <w:noProof/>
                <w:webHidden/>
              </w:rPr>
            </w:r>
            <w:r w:rsidR="005817E5">
              <w:rPr>
                <w:noProof/>
                <w:webHidden/>
              </w:rPr>
              <w:fldChar w:fldCharType="separate"/>
            </w:r>
            <w:r w:rsidR="005E676C">
              <w:rPr>
                <w:noProof/>
                <w:webHidden/>
              </w:rPr>
              <w:t>11</w:t>
            </w:r>
            <w:r w:rsidR="005817E5">
              <w:rPr>
                <w:noProof/>
                <w:webHidden/>
              </w:rPr>
              <w:fldChar w:fldCharType="end"/>
            </w:r>
          </w:hyperlink>
        </w:p>
        <w:p w14:paraId="78D5961D" w14:textId="615C4B8B" w:rsidR="004B6C84" w:rsidRPr="004A3895" w:rsidRDefault="00FA6BD0">
          <w:pPr>
            <w:rPr>
              <w:rFonts w:cs="Times New Roman"/>
            </w:rPr>
          </w:pPr>
          <w:r>
            <w:rPr>
              <w:rFonts w:eastAsia="TH SarabunPSK" w:cs="Times New Roman"/>
              <w:b/>
              <w:szCs w:val="28"/>
            </w:rPr>
            <w:fldChar w:fldCharType="end"/>
          </w:r>
        </w:p>
      </w:sdtContent>
    </w:sdt>
    <w:p w14:paraId="2005000D" w14:textId="77777777" w:rsidR="00AD2BBE" w:rsidRDefault="00AD2BBE">
      <w:pPr>
        <w:spacing w:after="200" w:line="276" w:lineRule="auto"/>
        <w:jc w:val="left"/>
      </w:pPr>
      <w:r>
        <w:br w:type="page"/>
      </w:r>
    </w:p>
    <w:p w14:paraId="0E331CAB" w14:textId="5F1960C4" w:rsidR="00151B25" w:rsidRDefault="00D5715A" w:rsidP="00746931">
      <w:pPr>
        <w:pStyle w:val="Heading1"/>
      </w:pPr>
      <w:bookmarkStart w:id="6" w:name="_Toc483347142"/>
      <w:r>
        <w:lastRenderedPageBreak/>
        <w:t>TABLE OF CONTENTS</w:t>
      </w:r>
      <w:bookmarkEnd w:id="6"/>
    </w:p>
    <w:p w14:paraId="642E327A" w14:textId="53F0FB01" w:rsidR="00AD2BBE" w:rsidRDefault="00AC23F2" w:rsidP="00151B25">
      <w:pPr>
        <w:rPr>
          <w:b/>
          <w:bCs/>
        </w:rPr>
      </w:pPr>
      <w:r>
        <w:rPr>
          <w:b/>
          <w:bCs/>
          <w:noProof/>
        </w:rPr>
        <mc:AlternateContent>
          <mc:Choice Requires="wpg">
            <w:drawing>
              <wp:anchor distT="0" distB="0" distL="114300" distR="114300" simplePos="0" relativeHeight="251739136" behindDoc="0" locked="0" layoutInCell="1" allowOverlap="1" wp14:anchorId="5EDA3D4A" wp14:editId="06AE9924">
                <wp:simplePos x="0" y="0"/>
                <wp:positionH relativeFrom="column">
                  <wp:posOffset>-85725</wp:posOffset>
                </wp:positionH>
                <wp:positionV relativeFrom="paragraph">
                  <wp:posOffset>116204</wp:posOffset>
                </wp:positionV>
                <wp:extent cx="2211572" cy="1400175"/>
                <wp:effectExtent l="0" t="38100" r="17780" b="28575"/>
                <wp:wrapNone/>
                <wp:docPr id="56" name="Group 56"/>
                <wp:cNvGraphicFramePr/>
                <a:graphic xmlns:a="http://schemas.openxmlformats.org/drawingml/2006/main">
                  <a:graphicData uri="http://schemas.microsoft.com/office/word/2010/wordprocessingGroup">
                    <wpg:wgp>
                      <wpg:cNvGrpSpPr/>
                      <wpg:grpSpPr>
                        <a:xfrm>
                          <a:off x="0" y="0"/>
                          <a:ext cx="2211572" cy="1400175"/>
                          <a:chOff x="0" y="0"/>
                          <a:chExt cx="2211572" cy="1148317"/>
                        </a:xfrm>
                      </wpg:grpSpPr>
                      <wps:wsp>
                        <wps:cNvPr id="16" name="คำบรรยายภาพแบบเส้น 2 12"/>
                        <wps:cNvSpPr/>
                        <wps:spPr>
                          <a:xfrm>
                            <a:off x="0" y="669851"/>
                            <a:ext cx="2211572" cy="478466"/>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2A2EAF6F" w14:textId="3CB3FC99" w:rsidR="005C5753" w:rsidRPr="00F95462" w:rsidRDefault="005C5753" w:rsidP="00AD2BBE">
                              <w:pPr>
                                <w:pStyle w:val="Cmtbox"/>
                              </w:pPr>
                              <w:r>
                                <w:t>In case, it is longer than one page “</w:t>
                              </w:r>
                              <w:r w:rsidRPr="00AD2BBE">
                                <w:rPr>
                                  <w:b/>
                                  <w:bCs/>
                                </w:rPr>
                                <w:t>(Continued)</w:t>
                              </w:r>
                              <w:r>
                                <w:t>”,”</w:t>
                              </w:r>
                              <w:r>
                                <w:rPr>
                                  <w:b/>
                                  <w:bCs/>
                                </w:rPr>
                                <w:t>Chapter</w:t>
                              </w:r>
                              <w:r>
                                <w:t>” and “</w:t>
                              </w:r>
                              <w:r w:rsidRPr="002454F5">
                                <w:rPr>
                                  <w:b/>
                                  <w:bCs/>
                                </w:rPr>
                                <w:t>Page</w:t>
                              </w:r>
                              <w:r>
                                <w:t>” shall be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V="1">
                            <a:off x="1116418" y="0"/>
                            <a:ext cx="861237" cy="6698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5EDA3D4A" id="Group 56" o:spid="_x0000_s1051" style="position:absolute;left:0;text-align:left;margin-left:-6.75pt;margin-top:9.15pt;width:174.15pt;height:110.25pt;z-index:251739136;mso-height-relative:margin" coordsize="22115,11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">
                <v:rect id="_x0000_s1052" style="position:absolute;top:6698;width:22115;height:4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e5yMEA&#10;AADbAAAADwAAAGRycy9kb3ducmV2LnhtbERPTYvCMBC9C/sfwix4kTVVVJZqFFnYsgcVbPU+NGNb&#10;bCalibb++40geJvH+5zVpje1uFPrKssKJuMIBHFudcWFglP2+/UNwnlkjbVlUvAgB5v1x2CFsbYd&#10;H+me+kKEEHYxKii9b2IpXV6SQTe2DXHgLrY16ANsC6lb7EK4qeU0ihbSYMWhocSGfkrKr+nNKMge&#10;u+0eZ/PJLEkO6bnvklG2nyo1/Oy3SxCeev8Wv9x/OsxfwPOXcI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XucjBAAAA2wAAAA8AAAAAAAAAAAAAAAAAmAIAAGRycy9kb3du&#10;cmV2LnhtbFBLBQYAAAAABAAEAPUAAACGAwAAAAA=&#10;" fillcolor="#d8d8d8 [2732]" strokecolor="black [3213]" strokeweight="1pt">
                  <v:textbox>
                    <w:txbxContent>
                      <w:p w14:paraId="2A2EAF6F" w14:textId="3CB3FC99" w:rsidR="005C5753" w:rsidRPr="00F95462" w:rsidRDefault="005C5753" w:rsidP="00AD2BBE">
                        <w:pPr>
                          <w:pStyle w:val="Cmtbox"/>
                        </w:pPr>
                        <w:r>
                          <w:t>In case, it is longer than one page “</w:t>
                        </w:r>
                        <w:r w:rsidRPr="00AD2BBE">
                          <w:rPr>
                            <w:b/>
                            <w:bCs/>
                          </w:rPr>
                          <w:t>(Continued)</w:t>
                        </w:r>
                        <w:r>
                          <w:t>”,”</w:t>
                        </w:r>
                        <w:r>
                          <w:rPr>
                            <w:b/>
                            <w:bCs/>
                          </w:rPr>
                          <w:t>Chapter</w:t>
                        </w:r>
                        <w:r>
                          <w:t>” and “</w:t>
                        </w:r>
                        <w:r w:rsidRPr="002454F5">
                          <w:rPr>
                            <w:b/>
                            <w:bCs/>
                          </w:rPr>
                          <w:t>Page</w:t>
                        </w:r>
                        <w:r>
                          <w:t>” shall be added.</w:t>
                        </w:r>
                      </w:p>
                    </w:txbxContent>
                  </v:textbox>
                </v:rect>
                <v:shape id="Straight Arrow Connector 55" o:spid="_x0000_s1053" type="#_x0000_t32" style="position:absolute;left:11164;width:8612;height:66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iSE8MAAADbAAAADwAAAGRycy9kb3ducmV2LnhtbESPQWvCQBSE74X+h+UJvdWNhQRJXaUI&#10;QrEHMRH0+Mg+k7TZtyG7Neu/dwXB4zAz3zCLVTCduNDgWssKZtMEBHFldcu1gkO5eZ+DcB5ZY2eZ&#10;FFzJwWr5+rLAXNuR93QpfC0ihF2OChrv+1xKVzVk0E1tTxy9sx0M+iiHWuoBxwg3nfxIkkwabDku&#10;NNjTuqHqr/g3CrbH33MpD21AU4Rs+5Nsdt1pptTbJHx9gvAU/DP8aH9rBWkK9y/xB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IkhPDAAAA2wAAAA8AAAAAAAAAAAAA&#10;AAAAoQIAAGRycy9kb3ducmV2LnhtbFBLBQYAAAAABAAEAPkAAACRAwAAAAA=&#10;" strokecolor="black [3040]">
                  <v:stroke endarrow="block"/>
                </v:shape>
              </v:group>
            </w:pict>
          </mc:Fallback>
        </mc:AlternateContent>
      </w:r>
      <w:r w:rsidR="00AD2BBE" w:rsidRPr="00151B25">
        <w:rPr>
          <w:b/>
          <w:bCs/>
        </w:rPr>
        <w:t>(Continued)</w:t>
      </w:r>
    </w:p>
    <w:p w14:paraId="638784D8" w14:textId="77777777" w:rsidR="00151B25" w:rsidRPr="00151B25" w:rsidRDefault="00151B25" w:rsidP="00151B25">
      <w:pPr>
        <w:spacing w:line="240" w:lineRule="auto"/>
        <w:rPr>
          <w:b/>
          <w:bCs/>
        </w:rPr>
      </w:pPr>
    </w:p>
    <w:p w14:paraId="42D25B60" w14:textId="1F767F0F" w:rsidR="002E493C" w:rsidRDefault="002454F5" w:rsidP="002454F5">
      <w:r w:rsidRPr="002454F5">
        <w:rPr>
          <w:b/>
          <w:bCs/>
        </w:rPr>
        <w:t>Chapter                                                                                                                    Page</w:t>
      </w:r>
      <w:r w:rsidR="002E493C" w:rsidRPr="002454F5">
        <w:rPr>
          <w:b/>
          <w:bCs/>
        </w:rPr>
        <w:br w:type="page"/>
      </w:r>
      <w:bookmarkStart w:id="7" w:name="_Toc483347143"/>
      <w:r w:rsidR="00207614" w:rsidRPr="00FD2788">
        <w:rPr>
          <w:b/>
          <w:bCs/>
          <w:noProof/>
        </w:rPr>
        <w:lastRenderedPageBreak/>
        <mc:AlternateContent>
          <mc:Choice Requires="wps">
            <w:drawing>
              <wp:anchor distT="0" distB="0" distL="114300" distR="114300" simplePos="0" relativeHeight="251705344" behindDoc="0" locked="0" layoutInCell="1" allowOverlap="1" wp14:anchorId="73226C0F" wp14:editId="7D6E13AF">
                <wp:simplePos x="0" y="0"/>
                <wp:positionH relativeFrom="page">
                  <wp:posOffset>4819650</wp:posOffset>
                </wp:positionH>
                <wp:positionV relativeFrom="paragraph">
                  <wp:posOffset>-561975</wp:posOffset>
                </wp:positionV>
                <wp:extent cx="2615609" cy="1266825"/>
                <wp:effectExtent l="0" t="0" r="13335" b="28575"/>
                <wp:wrapNone/>
                <wp:docPr id="19" name="คำบรรยายภาพแบบเส้น 2 12"/>
                <wp:cNvGraphicFramePr/>
                <a:graphic xmlns:a="http://schemas.openxmlformats.org/drawingml/2006/main">
                  <a:graphicData uri="http://schemas.microsoft.com/office/word/2010/wordprocessingShape">
                    <wps:wsp>
                      <wps:cNvSpPr/>
                      <wps:spPr>
                        <a:xfrm>
                          <a:off x="0" y="0"/>
                          <a:ext cx="2615609" cy="1266825"/>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939FEB4" w14:textId="516E2DCF" w:rsidR="005C5753" w:rsidRDefault="005C5753" w:rsidP="00506729">
                            <w:pPr>
                              <w:pStyle w:val="Cmtbox"/>
                            </w:pPr>
                            <w:r w:rsidRPr="006A0F3F">
                              <w:t>‘</w:t>
                            </w:r>
                            <w:r>
                              <w:rPr>
                                <w:b/>
                                <w:bCs/>
                              </w:rPr>
                              <w:t>Table</w:t>
                            </w:r>
                            <w:r>
                              <w:t xml:space="preserve">’ and </w:t>
                            </w:r>
                            <w:r w:rsidRPr="006A0F3F">
                              <w:t>‘</w:t>
                            </w:r>
                            <w:r w:rsidRPr="006A0F3F">
                              <w:rPr>
                                <w:b/>
                                <w:bCs/>
                              </w:rPr>
                              <w:t>Page</w:t>
                            </w:r>
                            <w:r w:rsidRPr="006A0F3F">
                              <w:t>’</w:t>
                            </w:r>
                            <w:r>
                              <w:t xml:space="preserve"> should be listed again.</w:t>
                            </w:r>
                          </w:p>
                          <w:p w14:paraId="7CA9C644" w14:textId="3D0BE146" w:rsidR="005C5753" w:rsidRDefault="005C5753" w:rsidP="00506729">
                            <w:pPr>
                              <w:pStyle w:val="Cmtbox"/>
                            </w:pPr>
                            <w:r>
                              <w:t>Using “</w:t>
                            </w:r>
                            <w:r>
                              <w:rPr>
                                <w:b/>
                                <w:bCs/>
                              </w:rPr>
                              <w:t>Insert Tables of Figures</w:t>
                            </w:r>
                            <w:r>
                              <w:t>” in “</w:t>
                            </w:r>
                            <w:r>
                              <w:rPr>
                                <w:b/>
                                <w:bCs/>
                              </w:rPr>
                              <w:t>Captions</w:t>
                            </w:r>
                            <w:r>
                              <w:t>” Tabs to generate this table.</w:t>
                            </w:r>
                          </w:p>
                          <w:p w14:paraId="2251507E" w14:textId="77777777" w:rsidR="005C5753" w:rsidRDefault="005C5753" w:rsidP="00506729">
                            <w:pPr>
                              <w:pStyle w:val="Cmtbox"/>
                            </w:pPr>
                            <w:r>
                              <w:t>Modify the table into double for line spacing</w:t>
                            </w:r>
                          </w:p>
                          <w:p w14:paraId="18281C36" w14:textId="37756920" w:rsidR="005C5753" w:rsidRDefault="005C5753" w:rsidP="00506729">
                            <w:pPr>
                              <w:pStyle w:val="Cmtbox"/>
                            </w:pPr>
                            <w:r>
                              <w:t>In case, it is over one page additional “</w:t>
                            </w:r>
                            <w:r>
                              <w:rPr>
                                <w:b/>
                                <w:bCs/>
                              </w:rPr>
                              <w:t>(Continued)</w:t>
                            </w:r>
                            <w:r>
                              <w:t>”</w:t>
                            </w:r>
                            <w:r w:rsidRPr="002454F5">
                              <w:t xml:space="preserve"> ,”</w:t>
                            </w:r>
                            <w:r w:rsidRPr="008F04AC">
                              <w:rPr>
                                <w:b/>
                                <w:bCs/>
                              </w:rPr>
                              <w:t>Chapter</w:t>
                            </w:r>
                            <w:r w:rsidRPr="002454F5">
                              <w:t>” and “</w:t>
                            </w:r>
                            <w:r w:rsidRPr="008F04AC">
                              <w:rPr>
                                <w:b/>
                                <w:bCs/>
                              </w:rPr>
                              <w:t>Page</w:t>
                            </w:r>
                            <w:r w:rsidRPr="002454F5">
                              <w:t xml:space="preserve">” </w:t>
                            </w:r>
                            <w:r>
                              <w:t xml:space="preserve"> should be added as above.</w:t>
                            </w:r>
                            <w:r>
                              <w:br/>
                            </w:r>
                            <w:r>
                              <w:br/>
                              <w:t>“”</w:t>
                            </w:r>
                          </w:p>
                          <w:p w14:paraId="55CF00AF" w14:textId="77777777" w:rsidR="005C5753" w:rsidRPr="00A8578D" w:rsidRDefault="005C5753" w:rsidP="00506729">
                            <w:pPr>
                              <w:spacing w:line="276" w:lineRule="auto"/>
                              <w:jc w:val="left"/>
                              <w:rPr>
                                <w:sz w:val="20"/>
                                <w:szCs w:val="20"/>
                              </w:rPr>
                            </w:pPr>
                          </w:p>
                          <w:p w14:paraId="015A14D7" w14:textId="77777777" w:rsidR="005C5753" w:rsidRPr="00F95462" w:rsidRDefault="005C5753" w:rsidP="00506729">
                            <w:pPr>
                              <w:spacing w:line="276" w:lineRule="auto"/>
                              <w:jc w:val="thaiDistribute"/>
                              <w:rPr>
                                <w:sz w:val="20"/>
                                <w:szCs w:val="20"/>
                              </w:rPr>
                            </w:pPr>
                            <w:r w:rsidRPr="00A8578D">
                              <w:rPr>
                                <w:sz w:val="20"/>
                                <w:szCs w:val="20"/>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226C0F" id="_x0000_s1054" style="position:absolute;left:0;text-align:left;margin-left:379.5pt;margin-top:-44.25pt;width:205.95pt;height:99.75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" fillcolor="#d8d8d8 [2732]" strokecolor="black [3213]" strokeweight="1pt">
                <v:textbox>
                  <w:txbxContent>
                    <w:p w14:paraId="1939FEB4" w14:textId="516E2DCF" w:rsidR="005C5753" w:rsidRDefault="005C5753" w:rsidP="00506729">
                      <w:pPr>
                        <w:pStyle w:val="Cmtbox"/>
                      </w:pPr>
                      <w:r w:rsidRPr="006A0F3F">
                        <w:t>‘</w:t>
                      </w:r>
                      <w:r>
                        <w:rPr>
                          <w:b/>
                          <w:bCs/>
                        </w:rPr>
                        <w:t>Table</w:t>
                      </w:r>
                      <w:r>
                        <w:t xml:space="preserve">’ and </w:t>
                      </w:r>
                      <w:r w:rsidRPr="006A0F3F">
                        <w:t>‘</w:t>
                      </w:r>
                      <w:r w:rsidRPr="006A0F3F">
                        <w:rPr>
                          <w:b/>
                          <w:bCs/>
                        </w:rPr>
                        <w:t>Page</w:t>
                      </w:r>
                      <w:r w:rsidRPr="006A0F3F">
                        <w:t>’</w:t>
                      </w:r>
                      <w:r>
                        <w:t xml:space="preserve"> should be listed again.</w:t>
                      </w:r>
                    </w:p>
                    <w:p w14:paraId="7CA9C644" w14:textId="3D0BE146" w:rsidR="005C5753" w:rsidRDefault="005C5753" w:rsidP="00506729">
                      <w:pPr>
                        <w:pStyle w:val="Cmtbox"/>
                      </w:pPr>
                      <w:r>
                        <w:t>Using “</w:t>
                      </w:r>
                      <w:r>
                        <w:rPr>
                          <w:b/>
                          <w:bCs/>
                        </w:rPr>
                        <w:t>Insert Tables of Figures</w:t>
                      </w:r>
                      <w:r>
                        <w:t>” in “</w:t>
                      </w:r>
                      <w:r>
                        <w:rPr>
                          <w:b/>
                          <w:bCs/>
                        </w:rPr>
                        <w:t>Captions</w:t>
                      </w:r>
                      <w:r>
                        <w:t>” Tabs to generate this table.</w:t>
                      </w:r>
                    </w:p>
                    <w:p w14:paraId="2251507E" w14:textId="77777777" w:rsidR="005C5753" w:rsidRDefault="005C5753" w:rsidP="00506729">
                      <w:pPr>
                        <w:pStyle w:val="Cmtbox"/>
                      </w:pPr>
                      <w:r>
                        <w:t>Modify the table into double for line spacing</w:t>
                      </w:r>
                    </w:p>
                    <w:p w14:paraId="18281C36" w14:textId="37756920" w:rsidR="005C5753" w:rsidRDefault="005C5753" w:rsidP="00506729">
                      <w:pPr>
                        <w:pStyle w:val="Cmtbox"/>
                      </w:pPr>
                      <w:r>
                        <w:t>In case, it is over one page additional “</w:t>
                      </w:r>
                      <w:r>
                        <w:rPr>
                          <w:b/>
                          <w:bCs/>
                        </w:rPr>
                        <w:t>(Continued)</w:t>
                      </w:r>
                      <w:r>
                        <w:t>”</w:t>
                      </w:r>
                      <w:r w:rsidRPr="002454F5">
                        <w:t xml:space="preserve"> ,”</w:t>
                      </w:r>
                      <w:r w:rsidRPr="008F04AC">
                        <w:rPr>
                          <w:b/>
                          <w:bCs/>
                        </w:rPr>
                        <w:t>Chapter</w:t>
                      </w:r>
                      <w:r w:rsidRPr="002454F5">
                        <w:t>” and “</w:t>
                      </w:r>
                      <w:r w:rsidRPr="008F04AC">
                        <w:rPr>
                          <w:b/>
                          <w:bCs/>
                        </w:rPr>
                        <w:t>Page</w:t>
                      </w:r>
                      <w:r w:rsidRPr="002454F5">
                        <w:t xml:space="preserve">” </w:t>
                      </w:r>
                      <w:r>
                        <w:t xml:space="preserve"> should be added as above.</w:t>
                      </w:r>
                      <w:r>
                        <w:br/>
                      </w:r>
                      <w:r>
                        <w:br/>
                        <w:t>“”</w:t>
                      </w:r>
                    </w:p>
                    <w:p w14:paraId="55CF00AF" w14:textId="77777777" w:rsidR="005C5753" w:rsidRPr="00A8578D" w:rsidRDefault="005C5753" w:rsidP="00506729">
                      <w:pPr>
                        <w:spacing w:line="276" w:lineRule="auto"/>
                        <w:jc w:val="left"/>
                        <w:rPr>
                          <w:sz w:val="20"/>
                          <w:szCs w:val="20"/>
                        </w:rPr>
                      </w:pPr>
                    </w:p>
                    <w:p w14:paraId="015A14D7" w14:textId="77777777" w:rsidR="005C5753" w:rsidRPr="00F95462" w:rsidRDefault="005C5753" w:rsidP="00506729">
                      <w:pPr>
                        <w:spacing w:line="276" w:lineRule="auto"/>
                        <w:jc w:val="thaiDistribute"/>
                        <w:rPr>
                          <w:sz w:val="20"/>
                          <w:szCs w:val="20"/>
                        </w:rPr>
                      </w:pPr>
                      <w:r w:rsidRPr="00A8578D">
                        <w:rPr>
                          <w:sz w:val="20"/>
                          <w:szCs w:val="20"/>
                        </w:rPr>
                        <w:cr/>
                      </w:r>
                    </w:p>
                  </w:txbxContent>
                </v:textbox>
                <w10:wrap anchorx="page"/>
              </v:rect>
            </w:pict>
          </mc:Fallback>
        </mc:AlternateContent>
      </w:r>
      <w:r w:rsidR="00EC4317" w:rsidRPr="00FD2788">
        <w:rPr>
          <w:b/>
          <w:bCs/>
        </w:rPr>
        <w:t>LIST OF TABLES</w:t>
      </w:r>
      <w:bookmarkEnd w:id="7"/>
    </w:p>
    <w:p w14:paraId="56069C99" w14:textId="3311CA1F" w:rsidR="00506729" w:rsidRPr="00506729" w:rsidRDefault="00506729" w:rsidP="00506729">
      <w:pPr>
        <w:spacing w:line="240" w:lineRule="auto"/>
      </w:pPr>
    </w:p>
    <w:p w14:paraId="3C9780E5" w14:textId="11FBB3EF" w:rsidR="00297855" w:rsidRPr="00297855" w:rsidRDefault="00297855">
      <w:pPr>
        <w:pStyle w:val="TableofFigures"/>
        <w:tabs>
          <w:tab w:val="right" w:leader="dot" w:pos="8299"/>
        </w:tabs>
        <w:rPr>
          <w:b/>
          <w:bCs/>
        </w:rPr>
      </w:pPr>
      <w:r w:rsidRPr="00297855">
        <w:rPr>
          <w:b/>
          <w:bCs/>
        </w:rPr>
        <w:t>Table</w:t>
      </w:r>
      <w:r>
        <w:rPr>
          <w:b/>
          <w:bCs/>
        </w:rPr>
        <w:t xml:space="preserve">                                                                                                                        Page</w:t>
      </w:r>
    </w:p>
    <w:p w14:paraId="287D9E8A" w14:textId="44C05593" w:rsidR="00297855" w:rsidRDefault="00297855">
      <w:pPr>
        <w:pStyle w:val="TableofFigures"/>
        <w:tabs>
          <w:tab w:val="right" w:leader="dot" w:pos="8299"/>
        </w:tabs>
      </w:pPr>
    </w:p>
    <w:p w14:paraId="737F96E7" w14:textId="1021ADF2" w:rsidR="002F7A5C" w:rsidRDefault="00E0603B">
      <w:pPr>
        <w:pStyle w:val="TableofFigures"/>
        <w:tabs>
          <w:tab w:val="right" w:leader="dot" w:pos="8299"/>
        </w:tabs>
        <w:rPr>
          <w:rFonts w:asciiTheme="minorHAnsi" w:eastAsiaTheme="minorEastAsia" w:hAnsiTheme="minorHAnsi" w:cstheme="minorBidi"/>
          <w:noProof/>
          <w:sz w:val="22"/>
          <w:szCs w:val="28"/>
        </w:rPr>
      </w:pPr>
      <w:r>
        <w:fldChar w:fldCharType="begin"/>
      </w:r>
      <w:r>
        <w:instrText xml:space="preserve"> TOC \h \z \c "Table" </w:instrText>
      </w:r>
      <w:r>
        <w:fldChar w:fldCharType="separate"/>
      </w:r>
      <w:hyperlink w:anchor="_Toc483345579" w:history="1">
        <w:r w:rsidR="002F7A5C" w:rsidRPr="003B3BB9">
          <w:rPr>
            <w:rStyle w:val="Hyperlink"/>
            <w:rFonts w:cs="Times New Roman"/>
            <w:b/>
            <w:bCs/>
            <w:noProof/>
          </w:rPr>
          <w:t>Table 4.1</w:t>
        </w:r>
        <w:r w:rsidR="002F7A5C" w:rsidRPr="003B3BB9">
          <w:rPr>
            <w:rStyle w:val="Hyperlink"/>
            <w:rFonts w:cs="Times New Roman"/>
            <w:noProof/>
          </w:rPr>
          <w:t xml:space="preserve"> Frequency and descriptive table of demographical factors</w:t>
        </w:r>
        <w:r w:rsidR="002F7A5C">
          <w:rPr>
            <w:noProof/>
            <w:webHidden/>
          </w:rPr>
          <w:tab/>
        </w:r>
        <w:r w:rsidR="002F7A5C">
          <w:rPr>
            <w:noProof/>
            <w:webHidden/>
          </w:rPr>
          <w:fldChar w:fldCharType="begin"/>
        </w:r>
        <w:r w:rsidR="002F7A5C">
          <w:rPr>
            <w:noProof/>
            <w:webHidden/>
          </w:rPr>
          <w:instrText xml:space="preserve"> PAGEREF _Toc483345579 \h </w:instrText>
        </w:r>
        <w:r w:rsidR="002F7A5C">
          <w:rPr>
            <w:noProof/>
            <w:webHidden/>
          </w:rPr>
        </w:r>
        <w:r w:rsidR="002F7A5C">
          <w:rPr>
            <w:noProof/>
            <w:webHidden/>
          </w:rPr>
          <w:fldChar w:fldCharType="separate"/>
        </w:r>
        <w:r w:rsidR="005E676C">
          <w:rPr>
            <w:noProof/>
            <w:webHidden/>
          </w:rPr>
          <w:t>6</w:t>
        </w:r>
        <w:r w:rsidR="002F7A5C">
          <w:rPr>
            <w:noProof/>
            <w:webHidden/>
          </w:rPr>
          <w:fldChar w:fldCharType="end"/>
        </w:r>
      </w:hyperlink>
    </w:p>
    <w:p w14:paraId="1700D482" w14:textId="46024449" w:rsidR="00E0603B" w:rsidRDefault="00E0603B" w:rsidP="002F4665">
      <w:pPr>
        <w:pStyle w:val="BodyThesis"/>
      </w:pPr>
      <w:r>
        <w:fldChar w:fldCharType="end"/>
      </w:r>
      <w:r>
        <w:br w:type="page"/>
      </w:r>
    </w:p>
    <w:p w14:paraId="35CCDA42" w14:textId="45114916" w:rsidR="00C64A0A" w:rsidRDefault="00207614" w:rsidP="00746931">
      <w:pPr>
        <w:pStyle w:val="Heading1"/>
      </w:pPr>
      <w:bookmarkStart w:id="8" w:name="_Toc483347144"/>
      <w:r>
        <w:rPr>
          <w:bCs/>
          <w:noProof/>
        </w:rPr>
        <w:lastRenderedPageBreak/>
        <mc:AlternateContent>
          <mc:Choice Requires="wps">
            <w:drawing>
              <wp:anchor distT="0" distB="0" distL="114300" distR="114300" simplePos="0" relativeHeight="251707392" behindDoc="0" locked="0" layoutInCell="1" allowOverlap="1" wp14:anchorId="5C599E40" wp14:editId="38DE3A28">
                <wp:simplePos x="0" y="0"/>
                <wp:positionH relativeFrom="page">
                  <wp:posOffset>4819650</wp:posOffset>
                </wp:positionH>
                <wp:positionV relativeFrom="paragraph">
                  <wp:posOffset>-533400</wp:posOffset>
                </wp:positionV>
                <wp:extent cx="2615565" cy="1228725"/>
                <wp:effectExtent l="0" t="0" r="13335" b="28575"/>
                <wp:wrapNone/>
                <wp:docPr id="22" name="คำบรรยายภาพแบบเส้น 2 12"/>
                <wp:cNvGraphicFramePr/>
                <a:graphic xmlns:a="http://schemas.openxmlformats.org/drawingml/2006/main">
                  <a:graphicData uri="http://schemas.microsoft.com/office/word/2010/wordprocessingShape">
                    <wps:wsp>
                      <wps:cNvSpPr/>
                      <wps:spPr>
                        <a:xfrm>
                          <a:off x="0" y="0"/>
                          <a:ext cx="2615565" cy="1228725"/>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2C375930" w14:textId="77777777" w:rsidR="005C5753" w:rsidRDefault="005C5753" w:rsidP="00207614">
                            <w:pPr>
                              <w:pStyle w:val="Cmtbox"/>
                            </w:pPr>
                            <w:r w:rsidRPr="006A0F3F">
                              <w:t>‘</w:t>
                            </w:r>
                            <w:r>
                              <w:rPr>
                                <w:b/>
                                <w:bCs/>
                              </w:rPr>
                              <w:t>Table</w:t>
                            </w:r>
                            <w:r>
                              <w:t xml:space="preserve">’ and </w:t>
                            </w:r>
                            <w:r w:rsidRPr="006A0F3F">
                              <w:t>‘</w:t>
                            </w:r>
                            <w:r w:rsidRPr="006A0F3F">
                              <w:rPr>
                                <w:b/>
                                <w:bCs/>
                              </w:rPr>
                              <w:t>Page</w:t>
                            </w:r>
                            <w:r w:rsidRPr="006A0F3F">
                              <w:t>’</w:t>
                            </w:r>
                            <w:r>
                              <w:t xml:space="preserve"> should be listed again.</w:t>
                            </w:r>
                          </w:p>
                          <w:p w14:paraId="62655FD3" w14:textId="77777777" w:rsidR="005C5753" w:rsidRDefault="005C5753" w:rsidP="00207614">
                            <w:pPr>
                              <w:pStyle w:val="Cmtbox"/>
                            </w:pPr>
                            <w:r>
                              <w:t>Using “</w:t>
                            </w:r>
                            <w:r>
                              <w:rPr>
                                <w:b/>
                                <w:bCs/>
                              </w:rPr>
                              <w:t>Insert Tables of Figures</w:t>
                            </w:r>
                            <w:r>
                              <w:t>” in “</w:t>
                            </w:r>
                            <w:r>
                              <w:rPr>
                                <w:b/>
                                <w:bCs/>
                              </w:rPr>
                              <w:t>Captions</w:t>
                            </w:r>
                            <w:r>
                              <w:t>” Tabs to generate this table.</w:t>
                            </w:r>
                          </w:p>
                          <w:p w14:paraId="661A163D" w14:textId="77777777" w:rsidR="005C5753" w:rsidRDefault="005C5753" w:rsidP="00207614">
                            <w:pPr>
                              <w:pStyle w:val="Cmtbox"/>
                            </w:pPr>
                            <w:r>
                              <w:t>Modify the table into double for line spacing</w:t>
                            </w:r>
                          </w:p>
                          <w:p w14:paraId="11D41447" w14:textId="0A1713DD" w:rsidR="005C5753" w:rsidRDefault="005C5753" w:rsidP="00207614">
                            <w:pPr>
                              <w:pStyle w:val="Cmtbox"/>
                            </w:pPr>
                            <w:r>
                              <w:t>In case, it is over one page additional “</w:t>
                            </w:r>
                            <w:r>
                              <w:rPr>
                                <w:b/>
                                <w:bCs/>
                              </w:rPr>
                              <w:t>(Continued)</w:t>
                            </w:r>
                            <w:r>
                              <w:t>” ,”</w:t>
                            </w:r>
                            <w:r>
                              <w:rPr>
                                <w:b/>
                                <w:bCs/>
                              </w:rPr>
                              <w:t>Chapter</w:t>
                            </w:r>
                            <w:r>
                              <w:t>” and “</w:t>
                            </w:r>
                            <w:r w:rsidRPr="002454F5">
                              <w:rPr>
                                <w:b/>
                                <w:bCs/>
                              </w:rPr>
                              <w:t>Page</w:t>
                            </w:r>
                            <w:r>
                              <w:t>” should be added as above.</w:t>
                            </w:r>
                            <w:r>
                              <w:br/>
                            </w:r>
                            <w:r>
                              <w:br/>
                              <w:t>“”</w:t>
                            </w:r>
                          </w:p>
                          <w:p w14:paraId="101AB3C6" w14:textId="77777777" w:rsidR="005C5753" w:rsidRPr="00A8578D" w:rsidRDefault="005C5753" w:rsidP="00207614">
                            <w:pPr>
                              <w:spacing w:line="276" w:lineRule="auto"/>
                              <w:jc w:val="left"/>
                              <w:rPr>
                                <w:sz w:val="20"/>
                                <w:szCs w:val="20"/>
                              </w:rPr>
                            </w:pPr>
                          </w:p>
                          <w:p w14:paraId="6B6F6D72" w14:textId="77777777" w:rsidR="005C5753" w:rsidRPr="00F95462" w:rsidRDefault="005C5753" w:rsidP="00207614">
                            <w:pPr>
                              <w:spacing w:line="276" w:lineRule="auto"/>
                              <w:jc w:val="thaiDistribute"/>
                              <w:rPr>
                                <w:sz w:val="20"/>
                                <w:szCs w:val="20"/>
                              </w:rPr>
                            </w:pPr>
                            <w:r w:rsidRPr="00A8578D">
                              <w:rPr>
                                <w:sz w:val="20"/>
                                <w:szCs w:val="20"/>
                              </w:rPr>
                              <w:c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99E40" id="_x0000_s1055" style="position:absolute;left:0;text-align:left;margin-left:379.5pt;margin-top:-42pt;width:205.95pt;height:96.75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" fillcolor="#d8d8d8 [2732]" strokecolor="black [3213]" strokeweight="1pt">
                <v:textbox>
                  <w:txbxContent>
                    <w:p w14:paraId="2C375930" w14:textId="77777777" w:rsidR="005C5753" w:rsidRDefault="005C5753" w:rsidP="00207614">
                      <w:pPr>
                        <w:pStyle w:val="Cmtbox"/>
                      </w:pPr>
                      <w:r w:rsidRPr="006A0F3F">
                        <w:t>‘</w:t>
                      </w:r>
                      <w:r>
                        <w:rPr>
                          <w:b/>
                          <w:bCs/>
                        </w:rPr>
                        <w:t>Table</w:t>
                      </w:r>
                      <w:r>
                        <w:t xml:space="preserve">’ and </w:t>
                      </w:r>
                      <w:r w:rsidRPr="006A0F3F">
                        <w:t>‘</w:t>
                      </w:r>
                      <w:r w:rsidRPr="006A0F3F">
                        <w:rPr>
                          <w:b/>
                          <w:bCs/>
                        </w:rPr>
                        <w:t>Page</w:t>
                      </w:r>
                      <w:r w:rsidRPr="006A0F3F">
                        <w:t>’</w:t>
                      </w:r>
                      <w:r>
                        <w:t xml:space="preserve"> should be listed again.</w:t>
                      </w:r>
                    </w:p>
                    <w:p w14:paraId="62655FD3" w14:textId="77777777" w:rsidR="005C5753" w:rsidRDefault="005C5753" w:rsidP="00207614">
                      <w:pPr>
                        <w:pStyle w:val="Cmtbox"/>
                      </w:pPr>
                      <w:r>
                        <w:t>Using “</w:t>
                      </w:r>
                      <w:r>
                        <w:rPr>
                          <w:b/>
                          <w:bCs/>
                        </w:rPr>
                        <w:t>Insert Tables of Figures</w:t>
                      </w:r>
                      <w:r>
                        <w:t>” in “</w:t>
                      </w:r>
                      <w:r>
                        <w:rPr>
                          <w:b/>
                          <w:bCs/>
                        </w:rPr>
                        <w:t>Captions</w:t>
                      </w:r>
                      <w:r>
                        <w:t>” Tabs to generate this table.</w:t>
                      </w:r>
                    </w:p>
                    <w:p w14:paraId="661A163D" w14:textId="77777777" w:rsidR="005C5753" w:rsidRDefault="005C5753" w:rsidP="00207614">
                      <w:pPr>
                        <w:pStyle w:val="Cmtbox"/>
                      </w:pPr>
                      <w:r>
                        <w:t>Modify the table into double for line spacing</w:t>
                      </w:r>
                    </w:p>
                    <w:p w14:paraId="11D41447" w14:textId="0A1713DD" w:rsidR="005C5753" w:rsidRDefault="005C5753" w:rsidP="00207614">
                      <w:pPr>
                        <w:pStyle w:val="Cmtbox"/>
                      </w:pPr>
                      <w:r>
                        <w:t>In case, it is over one page additional “</w:t>
                      </w:r>
                      <w:r>
                        <w:rPr>
                          <w:b/>
                          <w:bCs/>
                        </w:rPr>
                        <w:t>(Continued)</w:t>
                      </w:r>
                      <w:r>
                        <w:t>” ,”</w:t>
                      </w:r>
                      <w:r>
                        <w:rPr>
                          <w:b/>
                          <w:bCs/>
                        </w:rPr>
                        <w:t>Chapter</w:t>
                      </w:r>
                      <w:r>
                        <w:t>” and “</w:t>
                      </w:r>
                      <w:r w:rsidRPr="002454F5">
                        <w:rPr>
                          <w:b/>
                          <w:bCs/>
                        </w:rPr>
                        <w:t>Page</w:t>
                      </w:r>
                      <w:r>
                        <w:t>” should be added as above.</w:t>
                      </w:r>
                      <w:r>
                        <w:br/>
                      </w:r>
                      <w:r>
                        <w:br/>
                        <w:t>“”</w:t>
                      </w:r>
                    </w:p>
                    <w:p w14:paraId="101AB3C6" w14:textId="77777777" w:rsidR="005C5753" w:rsidRPr="00A8578D" w:rsidRDefault="005C5753" w:rsidP="00207614">
                      <w:pPr>
                        <w:spacing w:line="276" w:lineRule="auto"/>
                        <w:jc w:val="left"/>
                        <w:rPr>
                          <w:sz w:val="20"/>
                          <w:szCs w:val="20"/>
                        </w:rPr>
                      </w:pPr>
                    </w:p>
                    <w:p w14:paraId="6B6F6D72" w14:textId="77777777" w:rsidR="005C5753" w:rsidRPr="00F95462" w:rsidRDefault="005C5753" w:rsidP="00207614">
                      <w:pPr>
                        <w:spacing w:line="276" w:lineRule="auto"/>
                        <w:jc w:val="thaiDistribute"/>
                        <w:rPr>
                          <w:sz w:val="20"/>
                          <w:szCs w:val="20"/>
                        </w:rPr>
                      </w:pPr>
                      <w:r w:rsidRPr="00A8578D">
                        <w:rPr>
                          <w:sz w:val="20"/>
                          <w:szCs w:val="20"/>
                        </w:rPr>
                        <w:cr/>
                      </w:r>
                    </w:p>
                  </w:txbxContent>
                </v:textbox>
                <w10:wrap anchorx="page"/>
              </v:rect>
            </w:pict>
          </mc:Fallback>
        </mc:AlternateContent>
      </w:r>
      <w:r w:rsidR="00931707" w:rsidRPr="004A3895">
        <w:t>LIST OF FIGURES</w:t>
      </w:r>
      <w:bookmarkEnd w:id="8"/>
    </w:p>
    <w:p w14:paraId="767732D5" w14:textId="77777777" w:rsidR="00FA6BD0" w:rsidRPr="00FA6BD0" w:rsidRDefault="00FA6BD0" w:rsidP="00FA6BD0">
      <w:pPr>
        <w:spacing w:line="240" w:lineRule="auto"/>
      </w:pPr>
    </w:p>
    <w:p w14:paraId="6BBFF325" w14:textId="3DDFC887" w:rsidR="00297855" w:rsidRPr="00297855" w:rsidRDefault="00297855" w:rsidP="00297855">
      <w:pPr>
        <w:pStyle w:val="TableofFigures"/>
        <w:tabs>
          <w:tab w:val="right" w:leader="dot" w:pos="8299"/>
        </w:tabs>
        <w:rPr>
          <w:rFonts w:cs="Times New Roman"/>
          <w:b/>
          <w:bCs/>
        </w:rPr>
      </w:pPr>
      <w:bookmarkStart w:id="9" w:name="_Toc478381222"/>
      <w:bookmarkStart w:id="10" w:name="_Toc478381420"/>
      <w:bookmarkStart w:id="11" w:name="_Toc478659815"/>
      <w:bookmarkStart w:id="12" w:name="_Toc478381223"/>
      <w:bookmarkEnd w:id="9"/>
      <w:bookmarkEnd w:id="10"/>
      <w:bookmarkEnd w:id="11"/>
      <w:r w:rsidRPr="00297855">
        <w:rPr>
          <w:rFonts w:cs="Times New Roman"/>
          <w:b/>
          <w:bCs/>
        </w:rPr>
        <w:t>Figure</w:t>
      </w:r>
      <w:r>
        <w:rPr>
          <w:rFonts w:cs="Times New Roman"/>
          <w:b/>
          <w:bCs/>
        </w:rPr>
        <w:t xml:space="preserve">                                                                                                                      Page</w:t>
      </w:r>
    </w:p>
    <w:p w14:paraId="4D1CC712" w14:textId="77777777" w:rsidR="00297855" w:rsidRDefault="00297855">
      <w:pPr>
        <w:pStyle w:val="TableofFigures"/>
        <w:tabs>
          <w:tab w:val="right" w:leader="dot" w:pos="8299"/>
        </w:tabs>
        <w:rPr>
          <w:rFonts w:cs="Times New Roman"/>
        </w:rPr>
      </w:pPr>
    </w:p>
    <w:p w14:paraId="79027B86" w14:textId="41A97048" w:rsidR="002F7A5C" w:rsidRDefault="00E0603B">
      <w:pPr>
        <w:pStyle w:val="TableofFigures"/>
        <w:tabs>
          <w:tab w:val="right" w:leader="dot" w:pos="8299"/>
        </w:tabs>
        <w:rPr>
          <w:rFonts w:asciiTheme="minorHAnsi" w:eastAsiaTheme="minorEastAsia" w:hAnsiTheme="minorHAnsi" w:cstheme="minorBidi"/>
          <w:noProof/>
          <w:sz w:val="22"/>
          <w:szCs w:val="28"/>
        </w:rPr>
      </w:pPr>
      <w:r>
        <w:rPr>
          <w:rFonts w:cs="Times New Roman"/>
        </w:rPr>
        <w:fldChar w:fldCharType="begin"/>
      </w:r>
      <w:r>
        <w:rPr>
          <w:rFonts w:cs="Times New Roman"/>
        </w:rPr>
        <w:instrText xml:space="preserve"> TOC \h \z \c "Figure" </w:instrText>
      </w:r>
      <w:r>
        <w:rPr>
          <w:rFonts w:cs="Times New Roman"/>
        </w:rPr>
        <w:fldChar w:fldCharType="separate"/>
      </w:r>
      <w:hyperlink w:anchor="_Toc483345592" w:history="1">
        <w:r w:rsidR="002F7A5C" w:rsidRPr="00347E10">
          <w:rPr>
            <w:rStyle w:val="Hyperlink"/>
            <w:rFonts w:cs="Times New Roman"/>
            <w:b/>
            <w:bCs/>
            <w:noProof/>
          </w:rPr>
          <w:t>Figure 1.1</w:t>
        </w:r>
        <w:r w:rsidR="002F7A5C" w:rsidRPr="00347E10">
          <w:rPr>
            <w:rStyle w:val="Hyperlink"/>
            <w:rFonts w:cs="Times New Roman"/>
            <w:noProof/>
          </w:rPr>
          <w:t xml:space="preserve"> Greenhouse gases emitted by sectors in 2015</w:t>
        </w:r>
        <w:r w:rsidR="002F7A5C">
          <w:rPr>
            <w:noProof/>
            <w:webHidden/>
          </w:rPr>
          <w:tab/>
        </w:r>
        <w:r w:rsidR="002F7A5C">
          <w:rPr>
            <w:noProof/>
            <w:webHidden/>
          </w:rPr>
          <w:fldChar w:fldCharType="begin"/>
        </w:r>
        <w:r w:rsidR="002F7A5C">
          <w:rPr>
            <w:noProof/>
            <w:webHidden/>
          </w:rPr>
          <w:instrText xml:space="preserve"> PAGEREF _Toc483345592 \h </w:instrText>
        </w:r>
        <w:r w:rsidR="002F7A5C">
          <w:rPr>
            <w:noProof/>
            <w:webHidden/>
          </w:rPr>
        </w:r>
        <w:r w:rsidR="002F7A5C">
          <w:rPr>
            <w:noProof/>
            <w:webHidden/>
          </w:rPr>
          <w:fldChar w:fldCharType="separate"/>
        </w:r>
        <w:r w:rsidR="005E676C">
          <w:rPr>
            <w:noProof/>
            <w:webHidden/>
          </w:rPr>
          <w:t>1</w:t>
        </w:r>
        <w:r w:rsidR="002F7A5C">
          <w:rPr>
            <w:noProof/>
            <w:webHidden/>
          </w:rPr>
          <w:fldChar w:fldCharType="end"/>
        </w:r>
      </w:hyperlink>
    </w:p>
    <w:p w14:paraId="40EFFDB4" w14:textId="0221ED4A" w:rsidR="00207614" w:rsidRDefault="00E0603B" w:rsidP="002F4665">
      <w:pPr>
        <w:pStyle w:val="BodyThesis"/>
      </w:pPr>
      <w:r>
        <w:fldChar w:fldCharType="end"/>
      </w:r>
    </w:p>
    <w:p w14:paraId="69B8AE19" w14:textId="77777777" w:rsidR="00207614" w:rsidRDefault="00207614">
      <w:pPr>
        <w:spacing w:after="200" w:line="276" w:lineRule="auto"/>
        <w:jc w:val="left"/>
        <w:rPr>
          <w:rFonts w:cs="TH SarabunPSK"/>
        </w:rPr>
      </w:pPr>
      <w:r>
        <w:br w:type="page"/>
      </w:r>
    </w:p>
    <w:p w14:paraId="7CE06569" w14:textId="5B80EAFD" w:rsidR="005B1791" w:rsidRPr="004A3895" w:rsidRDefault="000E48E6" w:rsidP="00746931">
      <w:pPr>
        <w:pStyle w:val="Heading1"/>
      </w:pPr>
      <w:bookmarkStart w:id="13" w:name="_Toc483347145"/>
      <w:r>
        <w:rPr>
          <w:bCs/>
          <w:noProof/>
        </w:rPr>
        <w:lastRenderedPageBreak/>
        <mc:AlternateContent>
          <mc:Choice Requires="wps">
            <w:drawing>
              <wp:anchor distT="0" distB="0" distL="114300" distR="114300" simplePos="0" relativeHeight="251709440" behindDoc="0" locked="0" layoutInCell="1" allowOverlap="1" wp14:anchorId="0468A030" wp14:editId="102B0CF9">
                <wp:simplePos x="0" y="0"/>
                <wp:positionH relativeFrom="page">
                  <wp:posOffset>1392747</wp:posOffset>
                </wp:positionH>
                <wp:positionV relativeFrom="paragraph">
                  <wp:posOffset>-201575</wp:posOffset>
                </wp:positionV>
                <wp:extent cx="1637414" cy="669851"/>
                <wp:effectExtent l="0" t="0" r="20320" b="16510"/>
                <wp:wrapNone/>
                <wp:docPr id="6" name="คำบรรยายภาพแบบเส้น 2 12"/>
                <wp:cNvGraphicFramePr/>
                <a:graphic xmlns:a="http://schemas.openxmlformats.org/drawingml/2006/main">
                  <a:graphicData uri="http://schemas.microsoft.com/office/word/2010/wordprocessingShape">
                    <wps:wsp>
                      <wps:cNvSpPr/>
                      <wps:spPr>
                        <a:xfrm>
                          <a:off x="0" y="0"/>
                          <a:ext cx="1637414" cy="669851"/>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664F64A1" w14:textId="2CDECD82" w:rsidR="005C5753" w:rsidRPr="00F95462" w:rsidRDefault="005C5753" w:rsidP="000E48E6">
                            <w:pPr>
                              <w:pStyle w:val="Cmtbox"/>
                            </w:pPr>
                            <w:r w:rsidRPr="002D3181">
                              <w:t xml:space="preserve">A List of </w:t>
                            </w:r>
                            <w:r>
                              <w:t>Symbol</w:t>
                            </w:r>
                            <w:r w:rsidRPr="002D3181">
                              <w:t xml:space="preserve"> is optional - Nomenclature or List of Terms may also be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8A030" id="_x0000_s1056" style="position:absolute;left:0;text-align:left;margin-left:109.65pt;margin-top:-15.85pt;width:128.95pt;height:52.75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" fillcolor="#d8d8d8 [2732]" strokecolor="black [3213]" strokeweight="1pt">
                <v:textbox>
                  <w:txbxContent>
                    <w:p w14:paraId="664F64A1" w14:textId="2CDECD82" w:rsidR="005C5753" w:rsidRPr="00F95462" w:rsidRDefault="005C5753" w:rsidP="000E48E6">
                      <w:pPr>
                        <w:pStyle w:val="Cmtbox"/>
                      </w:pPr>
                      <w:r w:rsidRPr="002D3181">
                        <w:t xml:space="preserve">A List of </w:t>
                      </w:r>
                      <w:r>
                        <w:t>Symbol</w:t>
                      </w:r>
                      <w:r w:rsidRPr="002D3181">
                        <w:t xml:space="preserve"> is optional - Nomenclature or List of Terms may also be used.</w:t>
                      </w:r>
                    </w:p>
                  </w:txbxContent>
                </v:textbox>
                <w10:wrap anchorx="page"/>
              </v:rect>
            </w:pict>
          </mc:Fallback>
        </mc:AlternateContent>
      </w:r>
      <w:r w:rsidR="005B1791">
        <w:t>LIST OF SYMBOLS</w:t>
      </w:r>
      <w:bookmarkEnd w:id="13"/>
    </w:p>
    <w:p w14:paraId="572182E0" w14:textId="5404E98F" w:rsidR="00207614" w:rsidRDefault="00207614" w:rsidP="00207614">
      <w:pPr>
        <w:rPr>
          <w:rFonts w:eastAsia="Cordia New" w:cs="Angsana New"/>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1890"/>
        <w:gridCol w:w="6409"/>
      </w:tblGrid>
      <w:tr w:rsidR="00866259" w14:paraId="1264C14D" w14:textId="77777777" w:rsidTr="00866259">
        <w:tc>
          <w:tcPr>
            <w:tcW w:w="1890" w:type="dxa"/>
            <w:vAlign w:val="center"/>
          </w:tcPr>
          <w:p w14:paraId="5AF307BA" w14:textId="3796B1BA" w:rsidR="00866259" w:rsidRPr="00866259" w:rsidRDefault="00866259" w:rsidP="00866259">
            <w:pPr>
              <w:spacing w:after="200" w:line="276" w:lineRule="auto"/>
              <w:rPr>
                <w:rFonts w:eastAsia="Cordia New" w:cs="Times New Roman"/>
                <w:bCs/>
                <w:caps/>
              </w:rPr>
            </w:pPr>
            <w:r w:rsidRPr="00866259">
              <w:rPr>
                <w:rStyle w:val="texhtml"/>
                <w:rFonts w:eastAsia="Cordia New" w:cs="Times New Roman"/>
                <w:b/>
                <w:bCs/>
                <w:i/>
                <w:iCs/>
                <w:color w:val="222222"/>
                <w:shd w:val="clear" w:color="auto" w:fill="FFFFFF"/>
              </w:rPr>
              <w:t>χ</w:t>
            </w:r>
            <w:r w:rsidRPr="00866259">
              <w:rPr>
                <w:rStyle w:val="texhtml"/>
                <w:rFonts w:eastAsia="Cordia New" w:cs="Times New Roman"/>
                <w:b/>
                <w:bCs/>
                <w:color w:val="222222"/>
                <w:shd w:val="clear" w:color="auto" w:fill="FFFFFF"/>
                <w:vertAlign w:val="superscript"/>
              </w:rPr>
              <w:t>2</w:t>
            </w:r>
            <w:r w:rsidRPr="00866259">
              <w:rPr>
                <w:rStyle w:val="apple-converted-space"/>
                <w:rFonts w:cs="Times New Roman"/>
                <w:b/>
                <w:bCs/>
                <w:color w:val="222222"/>
                <w:shd w:val="clear" w:color="auto" w:fill="FFFFFF"/>
              </w:rPr>
              <w:t> </w:t>
            </w:r>
          </w:p>
        </w:tc>
        <w:tc>
          <w:tcPr>
            <w:tcW w:w="6409" w:type="dxa"/>
            <w:vAlign w:val="center"/>
          </w:tcPr>
          <w:p w14:paraId="387C44B6" w14:textId="2B1D0079" w:rsidR="00866259" w:rsidRPr="00866259" w:rsidRDefault="00866259" w:rsidP="00866259">
            <w:pPr>
              <w:spacing w:line="480" w:lineRule="auto"/>
              <w:jc w:val="left"/>
              <w:rPr>
                <w:rFonts w:eastAsia="Cordia New" w:cs="Angsana New"/>
                <w:bCs/>
                <w:szCs w:val="32"/>
              </w:rPr>
            </w:pPr>
            <w:r>
              <w:rPr>
                <w:rFonts w:eastAsia="Cordia New" w:cs="Angsana New"/>
                <w:bCs/>
                <w:szCs w:val="32"/>
              </w:rPr>
              <w:t>Chi-square test</w:t>
            </w:r>
          </w:p>
        </w:tc>
      </w:tr>
      <w:tr w:rsidR="00866259" w14:paraId="7171C4E5" w14:textId="77777777" w:rsidTr="00866259">
        <w:tc>
          <w:tcPr>
            <w:tcW w:w="1890" w:type="dxa"/>
            <w:vAlign w:val="center"/>
          </w:tcPr>
          <w:p w14:paraId="3E586FE1" w14:textId="77777777" w:rsidR="00866259" w:rsidRDefault="00866259" w:rsidP="00866259">
            <w:pPr>
              <w:spacing w:after="200" w:line="276" w:lineRule="auto"/>
              <w:rPr>
                <w:rFonts w:eastAsia="Cordia New" w:cs="Angsana New"/>
                <w:bCs/>
                <w:caps/>
                <w:szCs w:val="32"/>
              </w:rPr>
            </w:pPr>
          </w:p>
        </w:tc>
        <w:tc>
          <w:tcPr>
            <w:tcW w:w="6409" w:type="dxa"/>
            <w:vAlign w:val="center"/>
          </w:tcPr>
          <w:p w14:paraId="61C8DA76" w14:textId="77777777" w:rsidR="00866259" w:rsidRDefault="00866259" w:rsidP="00866259">
            <w:pPr>
              <w:spacing w:after="200" w:line="276" w:lineRule="auto"/>
              <w:jc w:val="left"/>
              <w:rPr>
                <w:rFonts w:eastAsia="Cordia New" w:cs="Angsana New"/>
                <w:bCs/>
                <w:caps/>
                <w:szCs w:val="32"/>
              </w:rPr>
            </w:pPr>
          </w:p>
        </w:tc>
      </w:tr>
      <w:tr w:rsidR="00866259" w14:paraId="0702A475" w14:textId="77777777" w:rsidTr="00866259">
        <w:tc>
          <w:tcPr>
            <w:tcW w:w="1890" w:type="dxa"/>
            <w:vAlign w:val="center"/>
          </w:tcPr>
          <w:p w14:paraId="349B71D7" w14:textId="77777777" w:rsidR="00866259" w:rsidRDefault="00866259" w:rsidP="00866259">
            <w:pPr>
              <w:spacing w:after="200" w:line="276" w:lineRule="auto"/>
              <w:rPr>
                <w:rFonts w:eastAsia="Cordia New" w:cs="Angsana New"/>
                <w:bCs/>
                <w:caps/>
                <w:szCs w:val="32"/>
              </w:rPr>
            </w:pPr>
          </w:p>
        </w:tc>
        <w:tc>
          <w:tcPr>
            <w:tcW w:w="6409" w:type="dxa"/>
            <w:vAlign w:val="center"/>
          </w:tcPr>
          <w:p w14:paraId="4A6B0744" w14:textId="77777777" w:rsidR="00866259" w:rsidRDefault="00866259" w:rsidP="00866259">
            <w:pPr>
              <w:spacing w:after="200" w:line="276" w:lineRule="auto"/>
              <w:jc w:val="left"/>
              <w:rPr>
                <w:rFonts w:eastAsia="Cordia New" w:cs="Angsana New"/>
                <w:bCs/>
                <w:caps/>
                <w:szCs w:val="32"/>
              </w:rPr>
            </w:pPr>
          </w:p>
        </w:tc>
      </w:tr>
    </w:tbl>
    <w:p w14:paraId="0627FD9C" w14:textId="7DE99068" w:rsidR="00207614" w:rsidRPr="00866259" w:rsidRDefault="00207614">
      <w:pPr>
        <w:spacing w:after="200" w:line="276" w:lineRule="auto"/>
        <w:jc w:val="left"/>
        <w:rPr>
          <w:rFonts w:eastAsia="Cordia New" w:cs="Angsana New"/>
          <w:bCs/>
          <w:caps/>
          <w:szCs w:val="32"/>
        </w:rPr>
      </w:pPr>
    </w:p>
    <w:p w14:paraId="529A3EFC" w14:textId="77777777" w:rsidR="00866259" w:rsidRDefault="00866259">
      <w:pPr>
        <w:rPr>
          <w:rFonts w:eastAsia="Cordia New" w:cs="Angsana New"/>
          <w:b/>
          <w:caps/>
          <w:szCs w:val="32"/>
        </w:rPr>
      </w:pPr>
      <w:bookmarkStart w:id="14" w:name="_Toc483347146"/>
      <w:r>
        <w:br w:type="page"/>
      </w:r>
    </w:p>
    <w:p w14:paraId="340486E1" w14:textId="3408D9DA" w:rsidR="005B1791" w:rsidRPr="004A3895" w:rsidRDefault="000E48E6" w:rsidP="00746931">
      <w:pPr>
        <w:pStyle w:val="Heading1"/>
      </w:pPr>
      <w:r>
        <w:rPr>
          <w:bCs/>
          <w:noProof/>
        </w:rPr>
        <w:lastRenderedPageBreak/>
        <mc:AlternateContent>
          <mc:Choice Requires="wps">
            <w:drawing>
              <wp:anchor distT="0" distB="0" distL="114300" distR="114300" simplePos="0" relativeHeight="251711488" behindDoc="0" locked="0" layoutInCell="1" allowOverlap="1" wp14:anchorId="748A340D" wp14:editId="5E9D5ECF">
                <wp:simplePos x="0" y="0"/>
                <wp:positionH relativeFrom="page">
                  <wp:posOffset>1148316</wp:posOffset>
                </wp:positionH>
                <wp:positionV relativeFrom="paragraph">
                  <wp:posOffset>-202019</wp:posOffset>
                </wp:positionV>
                <wp:extent cx="1881579" cy="723014"/>
                <wp:effectExtent l="0" t="0" r="23495" b="20320"/>
                <wp:wrapNone/>
                <wp:docPr id="23" name="คำบรรยายภาพแบบเส้น 2 12"/>
                <wp:cNvGraphicFramePr/>
                <a:graphic xmlns:a="http://schemas.openxmlformats.org/drawingml/2006/main">
                  <a:graphicData uri="http://schemas.microsoft.com/office/word/2010/wordprocessingShape">
                    <wps:wsp>
                      <wps:cNvSpPr/>
                      <wps:spPr>
                        <a:xfrm>
                          <a:off x="0" y="0"/>
                          <a:ext cx="1881579" cy="723014"/>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37B3B7E" w14:textId="1231EC16" w:rsidR="005C5753" w:rsidRPr="00F95462" w:rsidRDefault="005C5753" w:rsidP="000E48E6">
                            <w:pPr>
                              <w:pStyle w:val="Cmtbox"/>
                            </w:pPr>
                            <w:r w:rsidRPr="002D3181">
                              <w:t xml:space="preserve">A List of </w:t>
                            </w:r>
                            <w:r>
                              <w:t>Definitions</w:t>
                            </w:r>
                            <w:r w:rsidRPr="002D3181">
                              <w:t xml:space="preserve"> is optional - Nomenclature or List of Terms may also be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A340D" id="_x0000_s1057" style="position:absolute;left:0;text-align:left;margin-left:90.4pt;margin-top:-15.9pt;width:148.15pt;height:56.95pt;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" fillcolor="#d8d8d8 [2732]" strokecolor="black [3213]" strokeweight="1pt">
                <v:textbox>
                  <w:txbxContent>
                    <w:p w14:paraId="137B3B7E" w14:textId="1231EC16" w:rsidR="005C5753" w:rsidRPr="00F95462" w:rsidRDefault="005C5753" w:rsidP="000E48E6">
                      <w:pPr>
                        <w:pStyle w:val="Cmtbox"/>
                      </w:pPr>
                      <w:r w:rsidRPr="002D3181">
                        <w:t xml:space="preserve">A List of </w:t>
                      </w:r>
                      <w:r>
                        <w:t>Definitions</w:t>
                      </w:r>
                      <w:r w:rsidRPr="002D3181">
                        <w:t xml:space="preserve"> is optional - Nomenclature or List of Terms may also be used.</w:t>
                      </w:r>
                    </w:p>
                  </w:txbxContent>
                </v:textbox>
                <w10:wrap anchorx="page"/>
              </v:rect>
            </w:pict>
          </mc:Fallback>
        </mc:AlternateContent>
      </w:r>
      <w:r w:rsidR="005B1791">
        <w:t>LIST OF DEFINITIONS</w:t>
      </w:r>
      <w:bookmarkEnd w:id="14"/>
    </w:p>
    <w:p w14:paraId="1A77F196" w14:textId="77777777" w:rsidR="00866259" w:rsidRDefault="00866259" w:rsidP="005B179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1890"/>
        <w:gridCol w:w="6409"/>
      </w:tblGrid>
      <w:tr w:rsidR="00866259" w14:paraId="14CC50A0" w14:textId="77777777" w:rsidTr="00104D5C">
        <w:tc>
          <w:tcPr>
            <w:tcW w:w="1890" w:type="dxa"/>
            <w:vAlign w:val="center"/>
          </w:tcPr>
          <w:p w14:paraId="64C9A86A" w14:textId="47A03B0D" w:rsidR="00866259" w:rsidRPr="00866259" w:rsidRDefault="00866259" w:rsidP="00104D5C">
            <w:pPr>
              <w:spacing w:after="200" w:line="276" w:lineRule="auto"/>
              <w:rPr>
                <w:rFonts w:eastAsia="Cordia New" w:cs="Times New Roman"/>
                <w:b/>
                <w:bCs/>
              </w:rPr>
            </w:pPr>
            <w:r>
              <w:rPr>
                <w:rFonts w:eastAsia="Cordia New" w:cs="Times New Roman"/>
                <w:b/>
                <w:bCs/>
              </w:rPr>
              <w:t>GHGs</w:t>
            </w:r>
          </w:p>
        </w:tc>
        <w:tc>
          <w:tcPr>
            <w:tcW w:w="6409" w:type="dxa"/>
            <w:vAlign w:val="center"/>
          </w:tcPr>
          <w:p w14:paraId="274ECAF1" w14:textId="2CA6D1D3" w:rsidR="00866259" w:rsidRPr="00866259" w:rsidRDefault="00866259" w:rsidP="00104D5C">
            <w:pPr>
              <w:spacing w:line="480" w:lineRule="auto"/>
              <w:jc w:val="left"/>
              <w:rPr>
                <w:rFonts w:eastAsia="Cordia New" w:cs="Angsana New"/>
                <w:bCs/>
                <w:szCs w:val="32"/>
              </w:rPr>
            </w:pPr>
            <w:r>
              <w:rPr>
                <w:rFonts w:eastAsia="Cordia New" w:cs="Angsana New"/>
                <w:bCs/>
                <w:szCs w:val="32"/>
              </w:rPr>
              <w:t>Greenhouse gases</w:t>
            </w:r>
          </w:p>
        </w:tc>
      </w:tr>
      <w:tr w:rsidR="00866259" w14:paraId="3F8C72D4" w14:textId="77777777" w:rsidTr="00104D5C">
        <w:tc>
          <w:tcPr>
            <w:tcW w:w="1890" w:type="dxa"/>
            <w:vAlign w:val="center"/>
          </w:tcPr>
          <w:p w14:paraId="7D3DD221" w14:textId="77777777" w:rsidR="00866259" w:rsidRDefault="00866259" w:rsidP="00104D5C">
            <w:pPr>
              <w:spacing w:after="200" w:line="276" w:lineRule="auto"/>
              <w:rPr>
                <w:rFonts w:eastAsia="Cordia New" w:cs="Angsana New"/>
                <w:bCs/>
                <w:caps/>
                <w:szCs w:val="32"/>
              </w:rPr>
            </w:pPr>
          </w:p>
        </w:tc>
        <w:tc>
          <w:tcPr>
            <w:tcW w:w="6409" w:type="dxa"/>
            <w:vAlign w:val="center"/>
          </w:tcPr>
          <w:p w14:paraId="47B32B2F" w14:textId="77777777" w:rsidR="00866259" w:rsidRDefault="00866259" w:rsidP="00104D5C">
            <w:pPr>
              <w:spacing w:after="200" w:line="276" w:lineRule="auto"/>
              <w:jc w:val="left"/>
              <w:rPr>
                <w:rFonts w:eastAsia="Cordia New" w:cs="Angsana New"/>
                <w:bCs/>
                <w:caps/>
                <w:szCs w:val="32"/>
              </w:rPr>
            </w:pPr>
          </w:p>
        </w:tc>
      </w:tr>
      <w:tr w:rsidR="00866259" w14:paraId="1CE130F1" w14:textId="77777777" w:rsidTr="00104D5C">
        <w:tc>
          <w:tcPr>
            <w:tcW w:w="1890" w:type="dxa"/>
            <w:vAlign w:val="center"/>
          </w:tcPr>
          <w:p w14:paraId="0A1E172B" w14:textId="77777777" w:rsidR="00866259" w:rsidRDefault="00866259" w:rsidP="00104D5C">
            <w:pPr>
              <w:spacing w:after="200" w:line="276" w:lineRule="auto"/>
              <w:rPr>
                <w:rFonts w:eastAsia="Cordia New" w:cs="Angsana New"/>
                <w:bCs/>
                <w:caps/>
                <w:szCs w:val="32"/>
              </w:rPr>
            </w:pPr>
          </w:p>
        </w:tc>
        <w:tc>
          <w:tcPr>
            <w:tcW w:w="6409" w:type="dxa"/>
            <w:vAlign w:val="center"/>
          </w:tcPr>
          <w:p w14:paraId="3F6B9288" w14:textId="77777777" w:rsidR="00866259" w:rsidRDefault="00866259" w:rsidP="00104D5C">
            <w:pPr>
              <w:spacing w:after="200" w:line="276" w:lineRule="auto"/>
              <w:jc w:val="left"/>
              <w:rPr>
                <w:rFonts w:eastAsia="Cordia New" w:cs="Angsana New"/>
                <w:bCs/>
                <w:caps/>
                <w:szCs w:val="32"/>
              </w:rPr>
            </w:pPr>
          </w:p>
        </w:tc>
      </w:tr>
    </w:tbl>
    <w:p w14:paraId="7C4EF66A" w14:textId="6F0A7FAA" w:rsidR="005B1791" w:rsidRDefault="00671F16" w:rsidP="00866259">
      <w:pPr>
        <w:jc w:val="left"/>
      </w:pPr>
      <w:r>
        <w:rPr>
          <w:rFonts w:cs="Times New Roman"/>
          <w:noProof/>
        </w:rPr>
        <mc:AlternateContent>
          <mc:Choice Requires="wpg">
            <w:drawing>
              <wp:anchor distT="0" distB="0" distL="114300" distR="114300" simplePos="0" relativeHeight="251758592" behindDoc="0" locked="0" layoutInCell="1" allowOverlap="1" wp14:anchorId="00D09FA9" wp14:editId="24B994FF">
                <wp:simplePos x="0" y="0"/>
                <wp:positionH relativeFrom="column">
                  <wp:posOffset>1959679</wp:posOffset>
                </wp:positionH>
                <wp:positionV relativeFrom="paragraph">
                  <wp:posOffset>6068060</wp:posOffset>
                </wp:positionV>
                <wp:extent cx="1275907" cy="987701"/>
                <wp:effectExtent l="0" t="38100" r="19685" b="60325"/>
                <wp:wrapNone/>
                <wp:docPr id="84" name="Group 84"/>
                <wp:cNvGraphicFramePr/>
                <a:graphic xmlns:a="http://schemas.openxmlformats.org/drawingml/2006/main">
                  <a:graphicData uri="http://schemas.microsoft.com/office/word/2010/wordprocessingGroup">
                    <wpg:wgp>
                      <wpg:cNvGrpSpPr/>
                      <wpg:grpSpPr>
                        <a:xfrm>
                          <a:off x="0" y="0"/>
                          <a:ext cx="1275907" cy="987701"/>
                          <a:chOff x="0" y="0"/>
                          <a:chExt cx="1275907" cy="987701"/>
                        </a:xfrm>
                      </wpg:grpSpPr>
                      <wps:wsp>
                        <wps:cNvPr id="85" name="Text Box 85"/>
                        <wps:cNvSpPr txBox="1"/>
                        <wps:spPr>
                          <a:xfrm>
                            <a:off x="0" y="357809"/>
                            <a:ext cx="1275907" cy="297711"/>
                          </a:xfrm>
                          <a:prstGeom prst="rect">
                            <a:avLst/>
                          </a:prstGeom>
                          <a:solidFill>
                            <a:schemeClr val="bg1">
                              <a:lumMod val="85000"/>
                            </a:schemeClr>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E37712A" w14:textId="5FEFB077" w:rsidR="005C5753" w:rsidRDefault="005C5753" w:rsidP="00671F16">
                              <w:pPr>
                                <w:pStyle w:val="Cmtbox"/>
                              </w:pPr>
                              <w:r>
                                <w:t>2</w:t>
                              </w:r>
                              <w:r>
                                <w:rPr>
                                  <w:vertAlign w:val="superscript"/>
                                </w:rPr>
                                <w:t>nd</w:t>
                              </w:r>
                              <w:r>
                                <w:t xml:space="preserve"> Section br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Arrow Connector 86"/>
                        <wps:cNvCnPr/>
                        <wps:spPr>
                          <a:xfrm flipV="1">
                            <a:off x="644056" y="0"/>
                            <a:ext cx="0" cy="280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wps:spPr>
                          <a:xfrm>
                            <a:off x="644056" y="707666"/>
                            <a:ext cx="0" cy="280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0D09FA9" id="Group 84" o:spid="_x0000_s1058" style="position:absolute;margin-left:154.3pt;margin-top:477.8pt;width:100.45pt;height:77.75pt;z-index:251758592" coordsize="12759,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">
                <v:shape id="Text Box 85" o:spid="_x0000_s1059" type="#_x0000_t202" style="position:absolute;top:3578;width:12759;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66jsQA&#10;AADbAAAADwAAAGRycy9kb3ducmV2LnhtbESPQWvCQBSE7wX/w/IEb3UTwSLRVUQbENpDjYrXR/aZ&#10;BLNv0+yapP++Wyh4HGbmG2a1GUwtOmpdZVlBPI1AEOdWV1woOJ/S1wUI55E11pZJwQ852KxHLytM&#10;tO35SF3mCxEg7BJUUHrfJFK6vCSDbmob4uDdbGvQB9kWUrfYB7ip5SyK3qTBisNCiQ3tSsrv2cMo&#10;2Nenr8s16+PP2yPFY/+Rfr93sVKT8bBdgvA0+Gf4v33QChZz+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euo7EAAAA2wAAAA8AAAAAAAAAAAAAAAAAmAIAAGRycy9k&#10;b3ducmV2LnhtbFBLBQYAAAAABAAEAPUAAACJAwAAAAA=&#10;" fillcolor="#d8d8d8 [2732]" strokecolor="black [3213]" strokeweight="1pt">
                  <v:textbox>
                    <w:txbxContent>
                      <w:p w14:paraId="4E37712A" w14:textId="5FEFB077" w:rsidR="005C5753" w:rsidRDefault="005C5753" w:rsidP="00671F16">
                        <w:pPr>
                          <w:pStyle w:val="Cmtbox"/>
                        </w:pPr>
                        <w:r>
                          <w:t>2</w:t>
                        </w:r>
                        <w:r>
                          <w:rPr>
                            <w:vertAlign w:val="superscript"/>
                          </w:rPr>
                          <w:t>nd</w:t>
                        </w:r>
                        <w:r>
                          <w:t xml:space="preserve"> Section break</w:t>
                        </w:r>
                      </w:p>
                    </w:txbxContent>
                  </v:textbox>
                </v:shape>
                <v:shape id="Straight Arrow Connector 86" o:spid="_x0000_s1060" type="#_x0000_t32" style="position:absolute;left:6440;width:0;height:28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ogI8EAAADbAAAADwAAAGRycy9kb3ducmV2LnhtbESPQYvCMBSE7wv+h/AEb2uqhyLVKCII&#10;4h7EKujx0TzbavNSmqzGf28EweMwM98ws0UwjbhT52rLCkbDBARxYXXNpYLjYf07AeE8ssbGMil4&#10;koPFvPczw0zbB+/pnvtSRAi7DBVU3reZlK6oyKAb2pY4ehfbGfRRdqXUHT4i3DRynCSpNFhzXKiw&#10;pVVFxS3/Nwq2p+vlII91QJOHdPuXrHfNeaTUoB+WUxCegv+GP+2NVjBJ4f0l/gA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uiAjwQAAANsAAAAPAAAAAAAAAAAAAAAA&#10;AKECAABkcnMvZG93bnJldi54bWxQSwUGAAAAAAQABAD5AAAAjwMAAAAA&#10;" strokecolor="black [3040]">
                  <v:stroke endarrow="block"/>
                </v:shape>
                <v:shape id="Straight Arrow Connector 87" o:spid="_x0000_s1061" type="#_x0000_t32" style="position:absolute;left:6440;top:7076;width:0;height:28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qdc1cAAAADbAAAADwAAAGRycy9kb3ducmV2LnhtbESP3YrCMBSE7xd8h3AEb0RTZXGlGkWE&#10;hXq5ug9waI5NsTkpSfqzb28EYS+HmfmG2R9H24iefKgdK1gtMxDEpdM1Vwp+b9+LLYgQkTU2jknB&#10;HwU4HiYfe8y1G/iH+musRIJwyFGBibHNpQylIYth6Vri5N2dtxiT9JXUHocEt41cZ9lGWqw5LRhs&#10;6WyofFw7q8D1bC6fcxsfsitvJ+yK8+ALpWbT8bQDEWmM/+F3u9AKtl/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KnXNXAAAAA2wAAAA8AAAAAAAAAAAAAAAAA&#10;oQIAAGRycy9kb3ducmV2LnhtbFBLBQYAAAAABAAEAPkAAACOAwAAAAA=&#10;" strokecolor="black [3040]">
                  <v:stroke endarrow="block"/>
                </v:shape>
              </v:group>
            </w:pict>
          </mc:Fallback>
        </mc:AlternateContent>
      </w:r>
    </w:p>
    <w:p w14:paraId="7C025AE4" w14:textId="77777777" w:rsidR="002D3181" w:rsidRPr="005B1791" w:rsidRDefault="002D3181" w:rsidP="005B1791">
      <w:pPr>
        <w:sectPr w:rsidR="002D3181" w:rsidRPr="005B1791" w:rsidSect="00413435">
          <w:footerReference w:type="default" r:id="rId11"/>
          <w:footnotePr>
            <w:numFmt w:val="lowerLetter"/>
          </w:footnotePr>
          <w:pgSz w:w="11909" w:h="16834" w:code="9"/>
          <w:pgMar w:top="1440" w:right="1440" w:bottom="1440" w:left="2160" w:header="0" w:footer="0" w:gutter="0"/>
          <w:pgNumType w:fmt="upperRoman" w:start="1"/>
          <w:cols w:space="720"/>
          <w:docGrid w:linePitch="326"/>
        </w:sectPr>
      </w:pPr>
    </w:p>
    <w:p w14:paraId="7B29631F" w14:textId="5E3BFCAF" w:rsidR="0052615F" w:rsidRPr="004A3895" w:rsidRDefault="00646C17" w:rsidP="00746931">
      <w:pPr>
        <w:pStyle w:val="Heading1"/>
        <w:numPr>
          <w:ilvl w:val="0"/>
          <w:numId w:val="22"/>
        </w:numPr>
        <w:ind w:left="0" w:firstLine="0"/>
      </w:pPr>
      <w:bookmarkStart w:id="15" w:name="_Toc483347147"/>
      <w:r>
        <w:rPr>
          <w:bCs/>
          <w:noProof/>
        </w:rPr>
        <w:lastRenderedPageBreak/>
        <mc:AlternateContent>
          <mc:Choice Requires="wps">
            <w:drawing>
              <wp:anchor distT="0" distB="0" distL="114300" distR="114300" simplePos="0" relativeHeight="251685888" behindDoc="0" locked="0" layoutInCell="1" allowOverlap="1" wp14:anchorId="1D736A60" wp14:editId="11A6DBC4">
                <wp:simplePos x="0" y="0"/>
                <wp:positionH relativeFrom="page">
                  <wp:posOffset>4880344</wp:posOffset>
                </wp:positionH>
                <wp:positionV relativeFrom="paragraph">
                  <wp:posOffset>-180753</wp:posOffset>
                </wp:positionV>
                <wp:extent cx="2052084" cy="1105786"/>
                <wp:effectExtent l="0" t="0" r="24765" b="18415"/>
                <wp:wrapNone/>
                <wp:docPr id="21" name="คำบรรยายภาพแบบเส้น 2 12"/>
                <wp:cNvGraphicFramePr/>
                <a:graphic xmlns:a="http://schemas.openxmlformats.org/drawingml/2006/main">
                  <a:graphicData uri="http://schemas.microsoft.com/office/word/2010/wordprocessingShape">
                    <wps:wsp>
                      <wps:cNvSpPr/>
                      <wps:spPr>
                        <a:xfrm>
                          <a:off x="0" y="0"/>
                          <a:ext cx="2052084" cy="1105786"/>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3672811E" w14:textId="0C116FE9" w:rsidR="005C5753" w:rsidRDefault="005C5753" w:rsidP="004A643F">
                            <w:pPr>
                              <w:pStyle w:val="Cmtbox"/>
                            </w:pPr>
                            <w:r>
                              <w:t>Create numbering as “Chapter 1”</w:t>
                            </w:r>
                            <w:r>
                              <w:br/>
                              <w:t>shift + enter &gt; “name of the heading 1”</w:t>
                            </w:r>
                          </w:p>
                          <w:p w14:paraId="21EFE102" w14:textId="77777777" w:rsidR="005C5753" w:rsidRDefault="005C5753" w:rsidP="004A643F">
                            <w:pPr>
                              <w:pStyle w:val="Cmtbox"/>
                            </w:pPr>
                            <w:r>
                              <w:t>Paragraph: set “Hanging” to “0”</w:t>
                            </w:r>
                          </w:p>
                          <w:p w14:paraId="71F5D3AC" w14:textId="0A97C958" w:rsidR="005C5753" w:rsidRPr="00AD32A5" w:rsidRDefault="005C5753" w:rsidP="004A643F">
                            <w:pPr>
                              <w:pStyle w:val="Cmtbox"/>
                            </w:pPr>
                            <w:r>
                              <w:t>Before sub chapter: one empty line (double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736A60" id="_x0000_s1062" style="position:absolute;left:0;text-align:left;margin-left:384.3pt;margin-top:-14.25pt;width:161.6pt;height:87.0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" fillcolor="#d8d8d8 [2732]" strokecolor="black [3213]" strokeweight="1pt">
                <v:textbox>
                  <w:txbxContent>
                    <w:p w14:paraId="3672811E" w14:textId="0C116FE9" w:rsidR="005C5753" w:rsidRDefault="005C5753" w:rsidP="004A643F">
                      <w:pPr>
                        <w:pStyle w:val="Cmtbox"/>
                      </w:pPr>
                      <w:r>
                        <w:t>Create numbering as “Chapter 1”</w:t>
                      </w:r>
                      <w:r>
                        <w:br/>
                        <w:t>shift + enter &gt; “name of the heading 1”</w:t>
                      </w:r>
                    </w:p>
                    <w:p w14:paraId="21EFE102" w14:textId="77777777" w:rsidR="005C5753" w:rsidRDefault="005C5753" w:rsidP="004A643F">
                      <w:pPr>
                        <w:pStyle w:val="Cmtbox"/>
                      </w:pPr>
                      <w:r>
                        <w:t>Paragraph: set “Hanging” to “0”</w:t>
                      </w:r>
                    </w:p>
                    <w:p w14:paraId="71F5D3AC" w14:textId="0A97C958" w:rsidR="005C5753" w:rsidRPr="00AD32A5" w:rsidRDefault="005C5753" w:rsidP="004A643F">
                      <w:pPr>
                        <w:pStyle w:val="Cmtbox"/>
                      </w:pPr>
                      <w:r>
                        <w:t>Before sub chapter: one empty line (double space)</w:t>
                      </w:r>
                    </w:p>
                  </w:txbxContent>
                </v:textbox>
                <w10:wrap anchorx="page"/>
              </v:rect>
            </w:pict>
          </mc:Fallback>
        </mc:AlternateContent>
      </w:r>
      <w:r w:rsidR="00E213ED">
        <w:br/>
      </w:r>
      <w:r w:rsidR="00481AD7" w:rsidRPr="004A3895">
        <w:t>INTRODUCTION</w:t>
      </w:r>
      <w:bookmarkStart w:id="16" w:name="_Toc478381224"/>
      <w:bookmarkStart w:id="17" w:name="_Toc478381422"/>
      <w:bookmarkStart w:id="18" w:name="_Toc478659817"/>
      <w:bookmarkStart w:id="19" w:name="_Toc478381225"/>
      <w:bookmarkStart w:id="20" w:name="_Toc478381423"/>
      <w:bookmarkStart w:id="21" w:name="_Toc478659818"/>
      <w:bookmarkStart w:id="22" w:name="_Toc478381226"/>
      <w:bookmarkEnd w:id="12"/>
      <w:bookmarkEnd w:id="15"/>
      <w:bookmarkEnd w:id="16"/>
      <w:bookmarkEnd w:id="17"/>
      <w:bookmarkEnd w:id="18"/>
      <w:bookmarkEnd w:id="19"/>
      <w:bookmarkEnd w:id="20"/>
      <w:bookmarkEnd w:id="21"/>
    </w:p>
    <w:p w14:paraId="4BBBECC6" w14:textId="740E8314" w:rsidR="00833F2E" w:rsidRPr="004A3895" w:rsidRDefault="00833F2E" w:rsidP="00833F2E">
      <w:pPr>
        <w:rPr>
          <w:rFonts w:cs="Times New Roman"/>
        </w:rPr>
      </w:pPr>
    </w:p>
    <w:p w14:paraId="434F150F" w14:textId="25888463" w:rsidR="00AD34D6" w:rsidRPr="004A3895" w:rsidRDefault="00AD34D6" w:rsidP="00554669">
      <w:pPr>
        <w:pStyle w:val="Heading2"/>
        <w:rPr>
          <w:rFonts w:cs="Times New Roman"/>
        </w:rPr>
      </w:pPr>
      <w:bookmarkStart w:id="23" w:name="_Toc483347148"/>
      <w:r w:rsidRPr="004A3895">
        <w:rPr>
          <w:rFonts w:cs="Times New Roman"/>
        </w:rPr>
        <w:t>Research Background</w:t>
      </w:r>
      <w:bookmarkEnd w:id="22"/>
      <w:bookmarkEnd w:id="23"/>
    </w:p>
    <w:p w14:paraId="75D32505" w14:textId="014B8FCD" w:rsidR="001D34DD" w:rsidRPr="004A3895" w:rsidRDefault="00945041" w:rsidP="002F4665">
      <w:pPr>
        <w:pStyle w:val="BodyThesis"/>
      </w:pPr>
      <w:r>
        <w:rPr>
          <w:bCs/>
          <w:noProof/>
        </w:rPr>
        <mc:AlternateContent>
          <mc:Choice Requires="wps">
            <w:drawing>
              <wp:anchor distT="0" distB="0" distL="114300" distR="114300" simplePos="0" relativeHeight="251760640" behindDoc="0" locked="0" layoutInCell="1" allowOverlap="1" wp14:anchorId="24391401" wp14:editId="77346438">
                <wp:simplePos x="0" y="0"/>
                <wp:positionH relativeFrom="page">
                  <wp:posOffset>981075</wp:posOffset>
                </wp:positionH>
                <wp:positionV relativeFrom="paragraph">
                  <wp:posOffset>626745</wp:posOffset>
                </wp:positionV>
                <wp:extent cx="1514475" cy="942975"/>
                <wp:effectExtent l="0" t="0" r="28575" b="28575"/>
                <wp:wrapNone/>
                <wp:docPr id="1" name="คำบรรยายภาพแบบเส้น 2 12"/>
                <wp:cNvGraphicFramePr/>
                <a:graphic xmlns:a="http://schemas.openxmlformats.org/drawingml/2006/main">
                  <a:graphicData uri="http://schemas.microsoft.com/office/word/2010/wordprocessingShape">
                    <wps:wsp>
                      <wps:cNvSpPr/>
                      <wps:spPr>
                        <a:xfrm>
                          <a:off x="0" y="0"/>
                          <a:ext cx="1514475" cy="942975"/>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761ADE73" w14:textId="271985D7" w:rsidR="005C5753" w:rsidRDefault="005C5753" w:rsidP="00945041">
                            <w:pPr>
                              <w:pStyle w:val="Cmtbox"/>
                            </w:pPr>
                            <w:r>
                              <w:t>Main text:</w:t>
                            </w:r>
                          </w:p>
                          <w:p w14:paraId="5A090534" w14:textId="6F64FA30" w:rsidR="005C5753" w:rsidRDefault="005C5753" w:rsidP="00945041">
                            <w:pPr>
                              <w:pStyle w:val="Cmtbox"/>
                            </w:pPr>
                            <w:r>
                              <w:t>Font: Time New Roman</w:t>
                            </w:r>
                          </w:p>
                          <w:p w14:paraId="19305CCE" w14:textId="787089C6" w:rsidR="005C5753" w:rsidRDefault="005C5753" w:rsidP="00945041">
                            <w:pPr>
                              <w:pStyle w:val="Cmtbox"/>
                            </w:pPr>
                            <w:r>
                              <w:t>Size: 12</w:t>
                            </w:r>
                          </w:p>
                          <w:p w14:paraId="0FDEFBDA" w14:textId="6C9940B6" w:rsidR="005C5753" w:rsidRDefault="005C5753" w:rsidP="00945041">
                            <w:pPr>
                              <w:pStyle w:val="Cmtbox"/>
                            </w:pPr>
                            <w:r>
                              <w:t>First line indent: 0.5”</w:t>
                            </w:r>
                          </w:p>
                          <w:p w14:paraId="4E547682" w14:textId="195344C0" w:rsidR="005C5753" w:rsidRPr="00AD32A5" w:rsidRDefault="005C5753" w:rsidP="00945041">
                            <w:pPr>
                              <w:pStyle w:val="Cmtbox"/>
                            </w:pPr>
                            <w:r>
                              <w:t>Line spacing: dou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91401" id="_x0000_s1063" style="position:absolute;left:0;text-align:left;margin-left:77.25pt;margin-top:49.35pt;width:119.25pt;height:74.2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" fillcolor="#d8d8d8 [2732]" strokecolor="black [3213]" strokeweight="1pt">
                <v:textbox>
                  <w:txbxContent>
                    <w:p w14:paraId="761ADE73" w14:textId="271985D7" w:rsidR="005C5753" w:rsidRDefault="005C5753" w:rsidP="00945041">
                      <w:pPr>
                        <w:pStyle w:val="Cmtbox"/>
                      </w:pPr>
                      <w:r>
                        <w:t>Main text:</w:t>
                      </w:r>
                    </w:p>
                    <w:p w14:paraId="5A090534" w14:textId="6F64FA30" w:rsidR="005C5753" w:rsidRDefault="005C5753" w:rsidP="00945041">
                      <w:pPr>
                        <w:pStyle w:val="Cmtbox"/>
                      </w:pPr>
                      <w:r>
                        <w:t>Font: Time New Roman</w:t>
                      </w:r>
                    </w:p>
                    <w:p w14:paraId="19305CCE" w14:textId="787089C6" w:rsidR="005C5753" w:rsidRDefault="005C5753" w:rsidP="00945041">
                      <w:pPr>
                        <w:pStyle w:val="Cmtbox"/>
                      </w:pPr>
                      <w:r>
                        <w:t>Size: 12</w:t>
                      </w:r>
                    </w:p>
                    <w:p w14:paraId="0FDEFBDA" w14:textId="6C9940B6" w:rsidR="005C5753" w:rsidRDefault="005C5753" w:rsidP="00945041">
                      <w:pPr>
                        <w:pStyle w:val="Cmtbox"/>
                      </w:pPr>
                      <w:r>
                        <w:t>First line indent: 0.5”</w:t>
                      </w:r>
                    </w:p>
                    <w:p w14:paraId="4E547682" w14:textId="195344C0" w:rsidR="005C5753" w:rsidRPr="00AD32A5" w:rsidRDefault="005C5753" w:rsidP="00945041">
                      <w:pPr>
                        <w:pStyle w:val="Cmtbox"/>
                      </w:pPr>
                      <w:r>
                        <w:t>Line spacing: double</w:t>
                      </w:r>
                    </w:p>
                  </w:txbxContent>
                </v:textbox>
                <w10:wrap anchorx="page"/>
              </v:rect>
            </w:pict>
          </mc:Fallback>
        </mc:AlternateContent>
      </w:r>
      <w:r w:rsidR="00FB5AE6" w:rsidRPr="004A3895">
        <w:t>In the past decades, climate change problem has become one of the most important global issues. The World finally accepted that climate change really exists</w:t>
      </w:r>
      <w:r w:rsidR="00542BCF" w:rsidRPr="004A3895">
        <w:t xml:space="preserve"> </w:t>
      </w:r>
      <w:r w:rsidR="00542BCF" w:rsidRPr="004A3895">
        <w:fldChar w:fldCharType="begin"/>
      </w:r>
      <w:r w:rsidR="00C53E13" w:rsidRPr="004A3895">
        <w:instrText xml:space="preserve"> ADDIN EN.CITE &lt;EndNote&gt;&lt;Cite&gt;&lt;Author&gt;UNFCCC&lt;/Author&gt;&lt;Year&gt;2014&lt;/Year&gt;&lt;RecNum&gt;52&lt;/RecNum&gt;&lt;DisplayText&gt;(UNFCCC, 2014a)&lt;/DisplayText&gt;&lt;record&gt;&lt;rec-number&gt;52&lt;/rec-number&gt;&lt;foreign-keys&gt;&lt;key app="EN" db-id="2zz09sdvnxpf0oeffappp50ma0t2e9d029f2"&gt;52&lt;/key&gt;&lt;/foreign-keys&gt;&lt;ref-type name="Electronic Article"&gt;43&lt;/ref-type&gt;&lt;contributors&gt;&lt;authors&gt;&lt;author&gt;UNFCCC, United Nations Framework Convention on Climate Change&lt;/author&gt;&lt;/authors&gt;&lt;/contributors&gt;&lt;titles&gt;&lt;title&gt;Background on the UNFCCC: The international response to climate change&lt;/title&gt;&lt;tertiary-title&gt;United Nations Framework Convention on Climate Change&lt;/tertiary-title&gt;&lt;/titles&gt;&lt;dates&gt;&lt;year&gt;2014&lt;/year&gt;&lt;pub-dates&gt;&lt;date&gt;25 July 2016&lt;/date&gt;&lt;/pub-dates&gt;&lt;/dates&gt;&lt;urls&gt;&lt;related-urls&gt;&lt;url&gt;http://unfccc.int/essential_background/items/6031.php&lt;/url&gt;&lt;/related-urls&gt;&lt;/urls&gt;&lt;custom1&gt;2016&lt;/custom1&gt;&lt;custom2&gt;July 25&lt;/custom2&gt;&lt;/record&gt;&lt;/Cite&gt;&lt;/EndNote&gt;</w:instrText>
      </w:r>
      <w:r w:rsidR="00542BCF" w:rsidRPr="004A3895">
        <w:fldChar w:fldCharType="separate"/>
      </w:r>
      <w:r w:rsidR="00542BCF" w:rsidRPr="004A3895">
        <w:rPr>
          <w:noProof/>
        </w:rPr>
        <w:t>(</w:t>
      </w:r>
      <w:hyperlink w:anchor="_ENREF_45" w:tooltip="UNFCCC, 2014 #52" w:history="1">
        <w:r w:rsidR="00C53E13" w:rsidRPr="004A3895">
          <w:rPr>
            <w:noProof/>
          </w:rPr>
          <w:t>UNFCCC, 2014a</w:t>
        </w:r>
      </w:hyperlink>
      <w:r w:rsidR="00542BCF" w:rsidRPr="004A3895">
        <w:rPr>
          <w:noProof/>
        </w:rPr>
        <w:t>)</w:t>
      </w:r>
      <w:r w:rsidR="00542BCF" w:rsidRPr="004A3895">
        <w:fldChar w:fldCharType="end"/>
      </w:r>
      <w:r w:rsidR="000841DE" w:rsidRPr="004A3895">
        <w:t>.</w:t>
      </w:r>
      <w:r w:rsidR="00542BCF" w:rsidRPr="004A3895">
        <w:t xml:space="preserve"> </w:t>
      </w:r>
      <w:r w:rsidR="00FB5AE6" w:rsidRPr="004A3895">
        <w:t>“Climate Change”</w:t>
      </w:r>
      <w:r w:rsidR="00542BCF" w:rsidRPr="004A3895">
        <w:t xml:space="preserve"> is defined</w:t>
      </w:r>
      <w:r w:rsidR="00FB5AE6" w:rsidRPr="004A3895">
        <w:t xml:space="preserve"> as the effects from decomposition of atmosphere directly or indirectly </w:t>
      </w:r>
      <w:r w:rsidR="00542BCF" w:rsidRPr="004A3895">
        <w:t xml:space="preserve">of </w:t>
      </w:r>
      <w:r w:rsidR="00FB5AE6" w:rsidRPr="004A3895">
        <w:t>human being actions</w:t>
      </w:r>
      <w:r w:rsidR="00542BCF" w:rsidRPr="004A3895">
        <w:t xml:space="preserve"> </w:t>
      </w:r>
      <w:r w:rsidR="007D2005" w:rsidRPr="004A3895">
        <w:fldChar w:fldCharType="begin"/>
      </w:r>
      <w:r w:rsidR="007D2005" w:rsidRPr="004A3895">
        <w:instrText xml:space="preserve"> ADDIN EN.CITE &lt;EndNote&gt;&lt;Cite&gt;&lt;Author&gt;Fridahl&lt;/Author&gt;&lt;Year&gt;2017&lt;/Year&gt;&lt;RecNum&gt;569&lt;/RecNum&gt;&lt;DisplayText&gt;(Fridahl, 2017)&lt;/DisplayText&gt;&lt;record&gt;&lt;rec-number&gt;569&lt;/rec-number&gt;&lt;foreign-keys&gt;&lt;key app="EN" db-id="2zz09sdvnxpf0oeffappp50ma0t2e9d029f2"&gt;569&lt;/key&gt;&lt;/foreign-keys&gt;&lt;ref-type name="Journal Article"&gt;17&lt;/ref-type&gt;&lt;contributors&gt;&lt;authors&gt;&lt;author&gt;Fridahl, Mathias&lt;/author&gt;&lt;/authors&gt;&lt;/contributors&gt;&lt;titles&gt;&lt;title&gt;Socio-political prioritization of bioenergy with carbon capture and storage&lt;/title&gt;&lt;secondary-title&gt;Energy Policy&lt;/secondary-title&gt;&lt;/titles&gt;&lt;periodical&gt;&lt;full-title&gt;Energy Policy&lt;/full-title&gt;&lt;/periodical&gt;&lt;pages&gt;89-99&lt;/pages&gt;&lt;volume&gt;104&lt;/volume&gt;&lt;keywords&gt;&lt;keyword&gt;Bioenergy with carbon capture and storage (BECCS)&lt;/keyword&gt;&lt;keyword&gt;Electricity supply&lt;/keyword&gt;&lt;keyword&gt;Transition management&lt;/keyword&gt;&lt;keyword&gt;Transformational change&lt;/keyword&gt;&lt;keyword&gt;UNFCCC&lt;/keyword&gt;&lt;/keywords&gt;&lt;dates&gt;&lt;year&gt;2017&lt;/year&gt;&lt;pub-dates&gt;&lt;date&gt;5//&lt;/date&gt;&lt;/pub-dates&gt;&lt;/dates&gt;&lt;isbn&gt;0301-4215&lt;/isbn&gt;&lt;urls&gt;&lt;related-urls&gt;&lt;url&gt;http://www.sciencedirect.com/science/article/pii/S0301421517300605&lt;/url&gt;&lt;/related-urls&gt;&lt;/urls&gt;&lt;electronic-resource-num&gt;http://dx.doi.org/10.1016/j.enpol.2017.01.050&lt;/electronic-resource-num&gt;&lt;/record&gt;&lt;/Cite&gt;&lt;/EndNote&gt;</w:instrText>
      </w:r>
      <w:r w:rsidR="007D2005" w:rsidRPr="004A3895">
        <w:fldChar w:fldCharType="separate"/>
      </w:r>
      <w:r w:rsidR="007D2005" w:rsidRPr="004A3895">
        <w:rPr>
          <w:noProof/>
        </w:rPr>
        <w:t>(</w:t>
      </w:r>
      <w:hyperlink w:anchor="_ENREF_12" w:tooltip="Fridahl, 2017 #569" w:history="1">
        <w:r w:rsidR="00C53E13" w:rsidRPr="004A3895">
          <w:rPr>
            <w:noProof/>
          </w:rPr>
          <w:t>Fridahl, 2017</w:t>
        </w:r>
      </w:hyperlink>
      <w:r w:rsidR="007D2005" w:rsidRPr="004A3895">
        <w:rPr>
          <w:noProof/>
        </w:rPr>
        <w:t>)</w:t>
      </w:r>
      <w:r w:rsidR="007D2005" w:rsidRPr="004A3895">
        <w:fldChar w:fldCharType="end"/>
      </w:r>
      <w:r w:rsidR="00FB5AE6" w:rsidRPr="004A3895">
        <w:t xml:space="preserve">. </w:t>
      </w:r>
    </w:p>
    <w:p w14:paraId="163EA258" w14:textId="4AB0E293" w:rsidR="00F13A31" w:rsidRPr="004A3895" w:rsidRDefault="000120B8" w:rsidP="002F4665">
      <w:pPr>
        <w:pStyle w:val="BodyThesis"/>
      </w:pPr>
      <w:r w:rsidRPr="004A3895">
        <w:rPr>
          <w:noProof/>
        </w:rPr>
        <w:drawing>
          <wp:inline distT="0" distB="0" distL="0" distR="0" wp14:anchorId="69FDC0AA" wp14:editId="17691E2B">
            <wp:extent cx="5262880" cy="2594344"/>
            <wp:effectExtent l="0" t="0" r="1397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4855257" w14:textId="60710DF4" w:rsidR="00600E3D" w:rsidRPr="004A3895" w:rsidRDefault="00F13A31" w:rsidP="007F0361">
      <w:pPr>
        <w:pStyle w:val="CaptionThesis"/>
        <w:spacing w:line="240" w:lineRule="auto"/>
        <w:rPr>
          <w:rFonts w:cs="Times New Roman"/>
        </w:rPr>
      </w:pPr>
      <w:bookmarkStart w:id="24" w:name="_Toc482325215"/>
      <w:bookmarkStart w:id="25" w:name="_Toc482718743"/>
      <w:bookmarkStart w:id="26" w:name="_Toc483345592"/>
      <w:r w:rsidRPr="004A3895">
        <w:rPr>
          <w:rFonts w:cs="Times New Roman"/>
          <w:b/>
          <w:bCs/>
        </w:rPr>
        <w:t xml:space="preserve">Figure </w:t>
      </w:r>
      <w:r w:rsidR="00A3551A" w:rsidRPr="004A3895">
        <w:rPr>
          <w:rFonts w:cs="Times New Roman"/>
          <w:b/>
          <w:bCs/>
        </w:rPr>
        <w:fldChar w:fldCharType="begin"/>
      </w:r>
      <w:r w:rsidR="00A3551A" w:rsidRPr="004A3895">
        <w:rPr>
          <w:rFonts w:cs="Times New Roman"/>
          <w:b/>
          <w:bCs/>
        </w:rPr>
        <w:instrText xml:space="preserve"> STYLEREF 1 \s </w:instrText>
      </w:r>
      <w:r w:rsidR="00A3551A" w:rsidRPr="004A3895">
        <w:rPr>
          <w:rFonts w:cs="Times New Roman"/>
          <w:b/>
          <w:bCs/>
        </w:rPr>
        <w:fldChar w:fldCharType="separate"/>
      </w:r>
      <w:r w:rsidR="005E676C">
        <w:rPr>
          <w:rFonts w:cs="Times New Roman"/>
          <w:b/>
          <w:bCs/>
          <w:noProof/>
        </w:rPr>
        <w:t>1</w:t>
      </w:r>
      <w:r w:rsidR="00A3551A" w:rsidRPr="004A3895">
        <w:rPr>
          <w:rFonts w:cs="Times New Roman"/>
          <w:b/>
          <w:bCs/>
        </w:rPr>
        <w:fldChar w:fldCharType="end"/>
      </w:r>
      <w:r w:rsidR="00A3551A" w:rsidRPr="004A3895">
        <w:rPr>
          <w:rFonts w:cs="Times New Roman"/>
          <w:b/>
          <w:bCs/>
        </w:rPr>
        <w:t>.</w:t>
      </w:r>
      <w:r w:rsidR="00A3551A" w:rsidRPr="004A3895">
        <w:rPr>
          <w:rFonts w:cs="Times New Roman"/>
          <w:b/>
          <w:bCs/>
        </w:rPr>
        <w:fldChar w:fldCharType="begin"/>
      </w:r>
      <w:r w:rsidR="00A3551A" w:rsidRPr="004A3895">
        <w:rPr>
          <w:rFonts w:cs="Times New Roman"/>
          <w:b/>
          <w:bCs/>
        </w:rPr>
        <w:instrText xml:space="preserve"> SEQ Figure \* ARABIC \s 1 </w:instrText>
      </w:r>
      <w:r w:rsidR="00A3551A" w:rsidRPr="004A3895">
        <w:rPr>
          <w:rFonts w:cs="Times New Roman"/>
          <w:b/>
          <w:bCs/>
        </w:rPr>
        <w:fldChar w:fldCharType="separate"/>
      </w:r>
      <w:r w:rsidR="005E676C">
        <w:rPr>
          <w:rFonts w:cs="Times New Roman"/>
          <w:b/>
          <w:bCs/>
          <w:noProof/>
        </w:rPr>
        <w:t>1</w:t>
      </w:r>
      <w:r w:rsidR="00A3551A" w:rsidRPr="004A3895">
        <w:rPr>
          <w:rFonts w:cs="Times New Roman"/>
          <w:b/>
          <w:bCs/>
        </w:rPr>
        <w:fldChar w:fldCharType="end"/>
      </w:r>
      <w:bookmarkEnd w:id="24"/>
      <w:r w:rsidR="00A3551A" w:rsidRPr="004A3895">
        <w:rPr>
          <w:rFonts w:cs="Times New Roman"/>
        </w:rPr>
        <w:t xml:space="preserve"> Greenhouse gases emitted by sectors in 2015</w:t>
      </w:r>
      <w:bookmarkEnd w:id="25"/>
      <w:bookmarkEnd w:id="26"/>
    </w:p>
    <w:p w14:paraId="2DE8D31D" w14:textId="5146405C" w:rsidR="007F0361" w:rsidRPr="004A3895" w:rsidRDefault="007F0361" w:rsidP="007F0361">
      <w:pPr>
        <w:pStyle w:val="CaptionThesis"/>
        <w:spacing w:line="240" w:lineRule="auto"/>
        <w:rPr>
          <w:rFonts w:cs="Times New Roman"/>
        </w:rPr>
      </w:pPr>
    </w:p>
    <w:p w14:paraId="4FC55E9B" w14:textId="4E917CE2" w:rsidR="007F0361" w:rsidRPr="004A3895" w:rsidRDefault="00AC23F2" w:rsidP="007F0361">
      <w:pPr>
        <w:pStyle w:val="CaptionThesis"/>
        <w:spacing w:line="240" w:lineRule="auto"/>
        <w:rPr>
          <w:rFonts w:cs="Times New Roman"/>
          <w:sz w:val="20"/>
          <w:szCs w:val="20"/>
        </w:rPr>
      </w:pPr>
      <w:r>
        <w:rPr>
          <w:rFonts w:cs="Times New Roman"/>
          <w:noProof/>
          <w:sz w:val="20"/>
          <w:szCs w:val="20"/>
        </w:rPr>
        <mc:AlternateContent>
          <mc:Choice Requires="wpg">
            <w:drawing>
              <wp:anchor distT="0" distB="0" distL="114300" distR="114300" simplePos="0" relativeHeight="251743232" behindDoc="0" locked="0" layoutInCell="1" allowOverlap="1" wp14:anchorId="3E70B854" wp14:editId="36B7203A">
                <wp:simplePos x="0" y="0"/>
                <wp:positionH relativeFrom="column">
                  <wp:posOffset>2881423</wp:posOffset>
                </wp:positionH>
                <wp:positionV relativeFrom="paragraph">
                  <wp:posOffset>184563</wp:posOffset>
                </wp:positionV>
                <wp:extent cx="2795964" cy="3306725"/>
                <wp:effectExtent l="0" t="38100" r="23495" b="27305"/>
                <wp:wrapNone/>
                <wp:docPr id="61" name="Group 61"/>
                <wp:cNvGraphicFramePr/>
                <a:graphic xmlns:a="http://schemas.openxmlformats.org/drawingml/2006/main">
                  <a:graphicData uri="http://schemas.microsoft.com/office/word/2010/wordprocessingGroup">
                    <wpg:wgp>
                      <wpg:cNvGrpSpPr/>
                      <wpg:grpSpPr>
                        <a:xfrm>
                          <a:off x="0" y="0"/>
                          <a:ext cx="2795964" cy="3306725"/>
                          <a:chOff x="0" y="0"/>
                          <a:chExt cx="2795964" cy="3306725"/>
                        </a:xfrm>
                      </wpg:grpSpPr>
                      <wps:wsp>
                        <wps:cNvPr id="20" name="คำบรรยายภาพแบบเส้น 2 12"/>
                        <wps:cNvSpPr/>
                        <wps:spPr>
                          <a:xfrm>
                            <a:off x="0" y="457200"/>
                            <a:ext cx="2795964" cy="2849525"/>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C5D7FE7" w14:textId="77777777" w:rsidR="005C5753" w:rsidRDefault="005C5753" w:rsidP="002F4FA2">
                              <w:pPr>
                                <w:pStyle w:val="Cmtbox"/>
                              </w:pPr>
                              <w:r w:rsidRPr="00A3551A">
                                <w:t>Caption generation: by Tab Reference &gt; Insert Caption</w:t>
                              </w:r>
                            </w:p>
                            <w:p w14:paraId="7A0076F0" w14:textId="77777777" w:rsidR="005C5753" w:rsidRDefault="005C5753" w:rsidP="002F4FA2">
                              <w:pPr>
                                <w:pStyle w:val="Cmtbox"/>
                              </w:pPr>
                              <w:r w:rsidRPr="007F0361">
                                <w:t>Font: Time New Roman 12pt</w:t>
                              </w:r>
                            </w:p>
                            <w:p w14:paraId="7EDFD3F6" w14:textId="77777777" w:rsidR="005C5753" w:rsidRDefault="005C5753" w:rsidP="002F4FA2">
                              <w:pPr>
                                <w:pStyle w:val="Cmtbox"/>
                                <w:rPr>
                                  <w:b/>
                                  <w:bCs/>
                                </w:rPr>
                              </w:pPr>
                              <w:r>
                                <w:t xml:space="preserve">Figure and its number: set to </w:t>
                              </w:r>
                              <w:r>
                                <w:rPr>
                                  <w:b/>
                                  <w:bCs/>
                                </w:rPr>
                                <w:t>BOLD</w:t>
                              </w:r>
                            </w:p>
                            <w:p w14:paraId="6BD39174" w14:textId="77777777" w:rsidR="005C5753" w:rsidRDefault="005C5753" w:rsidP="002F4FA2">
                              <w:pPr>
                                <w:pStyle w:val="Cmtbox"/>
                                <w:rPr>
                                  <w:b/>
                                  <w:bCs/>
                                </w:rPr>
                              </w:pPr>
                              <w:r w:rsidRPr="00D11B4B">
                                <w:t>Number of Figure followed by number of chapter, and separate by “Dot</w:t>
                              </w:r>
                              <w:r>
                                <w:rPr>
                                  <w:b/>
                                  <w:bCs/>
                                </w:rPr>
                                <w:t>” (Figure 1.1)</w:t>
                              </w:r>
                            </w:p>
                            <w:p w14:paraId="2E80108B" w14:textId="77777777" w:rsidR="005C5753" w:rsidRDefault="005C5753" w:rsidP="002F4FA2">
                              <w:pPr>
                                <w:pStyle w:val="Cmtbox"/>
                              </w:pPr>
                              <w:r>
                                <w:t>Line spacing: single</w:t>
                              </w:r>
                            </w:p>
                            <w:p w14:paraId="020772A7" w14:textId="34375B28" w:rsidR="005C5753" w:rsidRDefault="005C5753" w:rsidP="002F4FA2">
                              <w:pPr>
                                <w:pStyle w:val="Cmtbox"/>
                              </w:pPr>
                              <w:r>
                                <w:t>One Space before Source</w:t>
                              </w:r>
                            </w:p>
                            <w:p w14:paraId="72C60F16" w14:textId="77777777" w:rsidR="005C5753" w:rsidRDefault="005C5753" w:rsidP="002F4FA2">
                              <w:pPr>
                                <w:pStyle w:val="Cmtbox"/>
                              </w:pPr>
                              <w:r>
                                <w:t>Source:</w:t>
                              </w:r>
                            </w:p>
                            <w:p w14:paraId="333DB575" w14:textId="77777777" w:rsidR="005C5753" w:rsidRDefault="005C5753" w:rsidP="002F4FA2">
                              <w:pPr>
                                <w:pStyle w:val="Cmtbox"/>
                              </w:pPr>
                              <w:r w:rsidRPr="006C1B72">
                                <w:t>Font: Time New Roman 1</w:t>
                              </w:r>
                              <w:r>
                                <w:t>0</w:t>
                              </w:r>
                              <w:r w:rsidRPr="006C1B72">
                                <w:t>pt</w:t>
                              </w:r>
                            </w:p>
                            <w:p w14:paraId="61671AA6" w14:textId="77777777" w:rsidR="005C5753" w:rsidRDefault="005C5753" w:rsidP="002F4FA2">
                              <w:pPr>
                                <w:pStyle w:val="Cmtbox"/>
                              </w:pPr>
                              <w:r w:rsidRPr="006C1B72">
                                <w:t>Before next paragraph, line spacing: multiple</w:t>
                              </w:r>
                            </w:p>
                            <w:p w14:paraId="062674DA" w14:textId="4B7647A4" w:rsidR="005C5753" w:rsidRDefault="005C5753" w:rsidP="002F4FA2">
                              <w:pPr>
                                <w:pStyle w:val="Cmtbox"/>
                              </w:pPr>
                              <w:r>
                                <w:t>Source: reference followed APA 6</w:t>
                              </w:r>
                              <w:r w:rsidRPr="00D83BEF">
                                <w:rPr>
                                  <w:vertAlign w:val="superscript"/>
                                </w:rPr>
                                <w:t>th</w:t>
                              </w:r>
                              <w:r>
                                <w:t xml:space="preserve"> full components</w:t>
                              </w:r>
                            </w:p>
                            <w:p w14:paraId="54803DD4" w14:textId="2EDB78FE" w:rsidR="005C5753" w:rsidRPr="003212A4" w:rsidRDefault="005C5753" w:rsidP="002F4FA2">
                              <w:pPr>
                                <w:pStyle w:val="Cmtbox"/>
                              </w:pPr>
                              <w:r w:rsidRPr="003212A4">
                                <w:t xml:space="preserve">Figure and its number: set to </w:t>
                              </w:r>
                              <w:r w:rsidRPr="003212A4">
                                <w:rPr>
                                  <w:b/>
                                  <w:bCs/>
                                </w:rPr>
                                <w:t>BOLD</w:t>
                              </w:r>
                              <w:r w:rsidRPr="003212A4">
                                <w:t xml:space="preserve"> and Font: Time New Roman 12pt</w:t>
                              </w:r>
                            </w:p>
                            <w:p w14:paraId="27E46B0B" w14:textId="60DFD620" w:rsidR="005C5753" w:rsidRDefault="005C5753" w:rsidP="002F4FA2">
                              <w:pPr>
                                <w:pStyle w:val="Cmtbox"/>
                              </w:pPr>
                              <w:r w:rsidRPr="003212A4">
                                <w:t>Source:</w:t>
                              </w:r>
                              <w:r>
                                <w:t xml:space="preserve"> Font</w:t>
                              </w:r>
                              <w:r w:rsidRPr="003212A4">
                                <w:t xml:space="preserve"> Time New Roman 10pt</w:t>
                              </w:r>
                            </w:p>
                            <w:p w14:paraId="63DAF4EE" w14:textId="7023C94E" w:rsidR="005C5753" w:rsidRDefault="005C5753" w:rsidP="002F4FA2">
                              <w:pPr>
                                <w:pStyle w:val="Cmtbox"/>
                              </w:pPr>
                              <w:r>
                                <w:t>One empty line (double space) before main text</w:t>
                              </w:r>
                            </w:p>
                            <w:p w14:paraId="00EB5AA5" w14:textId="77777777" w:rsidR="005C5753" w:rsidRPr="00AD32A5" w:rsidRDefault="005C5753" w:rsidP="002F4FA2">
                              <w:pPr>
                                <w:pStyle w:val="Cmtbox"/>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H="1" flipV="1">
                            <a:off x="946298" y="0"/>
                            <a:ext cx="350874"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E70B854" id="Group 61" o:spid="_x0000_s1064" style="position:absolute;margin-left:226.9pt;margin-top:14.55pt;width:220.15pt;height:260.35pt;z-index:251743232" coordsize="27959,33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">
                <v:rect id="_x0000_s1065" style="position:absolute;top:4572;width:27959;height:284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b3sroA&#10;AADbAAAADwAAAGRycy9kb3ducmV2LnhtbERPuwrCMBTdBf8hXMFNUx1EqlGkIKhbfeyX5toUm5va&#10;RFv/3gyC4+G819ve1uJNra8cK5hNExDEhdMVlwqul/1kCcIHZI21Y1LwIQ/bzXCwxlS7jnN6n0Mp&#10;Ygj7FBWYEJpUSl8YsuinriGO3N21FkOEbSl1i10Mt7WcJ8lCWqw4NhhsKDNUPM4vqyApj8+L646d&#10;WXKWZZ86P+EtV2o86ncrEIH68Bf/3AetYB7Xxy/xB8jNF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mSb3sroAAADbAAAADwAAAAAAAAAAAAAAAACYAgAAZHJzL2Rvd25yZXYueG1s&#10;UEsFBgAAAAAEAAQA9QAAAH8DAAAAAA==&#10;" fillcolor="#d8d8d8 [2732]" strokecolor="black [3213]" strokeweight="1pt">
                  <v:textbox>
                    <w:txbxContent>
                      <w:p w14:paraId="0C5D7FE7" w14:textId="77777777" w:rsidR="005C5753" w:rsidRDefault="005C5753" w:rsidP="002F4FA2">
                        <w:pPr>
                          <w:pStyle w:val="Cmtbox"/>
                        </w:pPr>
                        <w:r w:rsidRPr="00A3551A">
                          <w:t>Caption generation: by Tab Reference &gt; Insert Caption</w:t>
                        </w:r>
                      </w:p>
                      <w:p w14:paraId="7A0076F0" w14:textId="77777777" w:rsidR="005C5753" w:rsidRDefault="005C5753" w:rsidP="002F4FA2">
                        <w:pPr>
                          <w:pStyle w:val="Cmtbox"/>
                        </w:pPr>
                        <w:r w:rsidRPr="007F0361">
                          <w:t>Font: Time New Roman 12pt</w:t>
                        </w:r>
                      </w:p>
                      <w:p w14:paraId="7EDFD3F6" w14:textId="77777777" w:rsidR="005C5753" w:rsidRDefault="005C5753" w:rsidP="002F4FA2">
                        <w:pPr>
                          <w:pStyle w:val="Cmtbox"/>
                          <w:rPr>
                            <w:b/>
                            <w:bCs/>
                          </w:rPr>
                        </w:pPr>
                        <w:r>
                          <w:t xml:space="preserve">Figure and its number: set to </w:t>
                        </w:r>
                        <w:r>
                          <w:rPr>
                            <w:b/>
                            <w:bCs/>
                          </w:rPr>
                          <w:t>BOLD</w:t>
                        </w:r>
                      </w:p>
                      <w:p w14:paraId="6BD39174" w14:textId="77777777" w:rsidR="005C5753" w:rsidRDefault="005C5753" w:rsidP="002F4FA2">
                        <w:pPr>
                          <w:pStyle w:val="Cmtbox"/>
                          <w:rPr>
                            <w:b/>
                            <w:bCs/>
                          </w:rPr>
                        </w:pPr>
                        <w:r w:rsidRPr="00D11B4B">
                          <w:t>Number of Figure followed by number of chapter, and separate by “Dot</w:t>
                        </w:r>
                        <w:r>
                          <w:rPr>
                            <w:b/>
                            <w:bCs/>
                          </w:rPr>
                          <w:t>” (Figure 1.1)</w:t>
                        </w:r>
                      </w:p>
                      <w:p w14:paraId="2E80108B" w14:textId="77777777" w:rsidR="005C5753" w:rsidRDefault="005C5753" w:rsidP="002F4FA2">
                        <w:pPr>
                          <w:pStyle w:val="Cmtbox"/>
                        </w:pPr>
                        <w:r>
                          <w:t>Line spacing: single</w:t>
                        </w:r>
                      </w:p>
                      <w:p w14:paraId="020772A7" w14:textId="34375B28" w:rsidR="005C5753" w:rsidRDefault="005C5753" w:rsidP="002F4FA2">
                        <w:pPr>
                          <w:pStyle w:val="Cmtbox"/>
                        </w:pPr>
                        <w:r>
                          <w:t>One Space before Source</w:t>
                        </w:r>
                      </w:p>
                      <w:p w14:paraId="72C60F16" w14:textId="77777777" w:rsidR="005C5753" w:rsidRDefault="005C5753" w:rsidP="002F4FA2">
                        <w:pPr>
                          <w:pStyle w:val="Cmtbox"/>
                        </w:pPr>
                        <w:r>
                          <w:t>Source:</w:t>
                        </w:r>
                      </w:p>
                      <w:p w14:paraId="333DB575" w14:textId="77777777" w:rsidR="005C5753" w:rsidRDefault="005C5753" w:rsidP="002F4FA2">
                        <w:pPr>
                          <w:pStyle w:val="Cmtbox"/>
                        </w:pPr>
                        <w:r w:rsidRPr="006C1B72">
                          <w:t>Font: Time New Roman 1</w:t>
                        </w:r>
                        <w:r>
                          <w:t>0</w:t>
                        </w:r>
                        <w:r w:rsidRPr="006C1B72">
                          <w:t>pt</w:t>
                        </w:r>
                      </w:p>
                      <w:p w14:paraId="61671AA6" w14:textId="77777777" w:rsidR="005C5753" w:rsidRDefault="005C5753" w:rsidP="002F4FA2">
                        <w:pPr>
                          <w:pStyle w:val="Cmtbox"/>
                        </w:pPr>
                        <w:r w:rsidRPr="006C1B72">
                          <w:t>Before next paragraph, line spacing: multiple</w:t>
                        </w:r>
                      </w:p>
                      <w:p w14:paraId="062674DA" w14:textId="4B7647A4" w:rsidR="005C5753" w:rsidRDefault="005C5753" w:rsidP="002F4FA2">
                        <w:pPr>
                          <w:pStyle w:val="Cmtbox"/>
                        </w:pPr>
                        <w:r>
                          <w:t>Source: reference followed APA 6</w:t>
                        </w:r>
                        <w:r w:rsidRPr="00D83BEF">
                          <w:rPr>
                            <w:vertAlign w:val="superscript"/>
                          </w:rPr>
                          <w:t>th</w:t>
                        </w:r>
                        <w:r>
                          <w:t xml:space="preserve"> full components</w:t>
                        </w:r>
                      </w:p>
                      <w:p w14:paraId="54803DD4" w14:textId="2EDB78FE" w:rsidR="005C5753" w:rsidRPr="003212A4" w:rsidRDefault="005C5753" w:rsidP="002F4FA2">
                        <w:pPr>
                          <w:pStyle w:val="Cmtbox"/>
                        </w:pPr>
                        <w:r w:rsidRPr="003212A4">
                          <w:t xml:space="preserve">Figure and its number: set to </w:t>
                        </w:r>
                        <w:r w:rsidRPr="003212A4">
                          <w:rPr>
                            <w:b/>
                            <w:bCs/>
                          </w:rPr>
                          <w:t>BOLD</w:t>
                        </w:r>
                        <w:r w:rsidRPr="003212A4">
                          <w:t xml:space="preserve"> and Font: Time New Roman 12pt</w:t>
                        </w:r>
                      </w:p>
                      <w:p w14:paraId="27E46B0B" w14:textId="60DFD620" w:rsidR="005C5753" w:rsidRDefault="005C5753" w:rsidP="002F4FA2">
                        <w:pPr>
                          <w:pStyle w:val="Cmtbox"/>
                        </w:pPr>
                        <w:r w:rsidRPr="003212A4">
                          <w:t>Source:</w:t>
                        </w:r>
                        <w:r>
                          <w:t xml:space="preserve"> Font</w:t>
                        </w:r>
                        <w:r w:rsidRPr="003212A4">
                          <w:t xml:space="preserve"> Time New Roman 10pt</w:t>
                        </w:r>
                      </w:p>
                      <w:p w14:paraId="63DAF4EE" w14:textId="7023C94E" w:rsidR="005C5753" w:rsidRDefault="005C5753" w:rsidP="002F4FA2">
                        <w:pPr>
                          <w:pStyle w:val="Cmtbox"/>
                        </w:pPr>
                        <w:r>
                          <w:t>One empty line (double space) before main text</w:t>
                        </w:r>
                      </w:p>
                      <w:p w14:paraId="00EB5AA5" w14:textId="77777777" w:rsidR="005C5753" w:rsidRPr="00AD32A5" w:rsidRDefault="005C5753" w:rsidP="002F4FA2">
                        <w:pPr>
                          <w:pStyle w:val="Cmtbox"/>
                        </w:pPr>
                      </w:p>
                    </w:txbxContent>
                  </v:textbox>
                </v:rect>
                <v:shape id="Straight Arrow Connector 60" o:spid="_x0000_s1066" type="#_x0000_t32" style="position:absolute;left:9462;width:3509;height:4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MDbL8AAADbAAAADwAAAGRycy9kb3ducmV2LnhtbERPy4rCMBTdC/5DuMJsRNNxoVJNiw+E&#10;2U4dBtxdk2tbbG5qk9H692Yx4PJw3uu8t424U+drxwo+pwkIYu1MzaWCn+NhsgThA7LBxjEpeJKH&#10;PBsO1pga9+BvuhehFDGEfYoKqhDaVEqvK7Lop64ljtzFdRZDhF0pTYePGG4bOUuSubRYc2yosKVd&#10;Rfpa/FkF+ky/Le1v++K4CNtTP/aF32qlPkb9ZgUiUB/e4n/3l1Ewj+vjl/gDZPY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MDbL8AAADbAAAADwAAAAAAAAAAAAAAAACh&#10;AgAAZHJzL2Rvd25yZXYueG1sUEsFBgAAAAAEAAQA+QAAAI0DAAAAAA==&#10;" strokecolor="black [3040]">
                  <v:stroke endarrow="block"/>
                </v:shape>
              </v:group>
            </w:pict>
          </mc:Fallback>
        </mc:AlternateContent>
      </w:r>
      <w:r w:rsidR="007F0361" w:rsidRPr="004A3895">
        <w:rPr>
          <w:rFonts w:cs="Times New Roman"/>
          <w:sz w:val="20"/>
          <w:szCs w:val="20"/>
        </w:rPr>
        <w:t>Source: IPCC, I. P. o. C. C. (2015). Climate Change 2014: Mitigation of Climate Change (Vol. 3): Cambridge University Press.</w:t>
      </w:r>
    </w:p>
    <w:p w14:paraId="5D4661FB" w14:textId="624F531C" w:rsidR="007F0361" w:rsidRPr="004A3895" w:rsidRDefault="007F0361" w:rsidP="002F4FA2">
      <w:pPr>
        <w:pStyle w:val="CaptionThesis"/>
        <w:rPr>
          <w:rFonts w:cs="Times New Roman"/>
        </w:rPr>
      </w:pPr>
    </w:p>
    <w:p w14:paraId="77F50669" w14:textId="34DE3B2A" w:rsidR="002F4665" w:rsidRDefault="00AC23F2" w:rsidP="002F4665">
      <w:pPr>
        <w:pStyle w:val="BodyThesis"/>
      </w:pPr>
      <w:r>
        <w:rPr>
          <w:noProof/>
        </w:rPr>
        <mc:AlternateContent>
          <mc:Choice Requires="wpg">
            <w:drawing>
              <wp:anchor distT="0" distB="0" distL="114300" distR="114300" simplePos="0" relativeHeight="251741184" behindDoc="0" locked="0" layoutInCell="1" allowOverlap="1" wp14:anchorId="2C560143" wp14:editId="2A5C2B49">
                <wp:simplePos x="0" y="0"/>
                <wp:positionH relativeFrom="column">
                  <wp:posOffset>-861237</wp:posOffset>
                </wp:positionH>
                <wp:positionV relativeFrom="paragraph">
                  <wp:posOffset>1552132</wp:posOffset>
                </wp:positionV>
                <wp:extent cx="3317358" cy="1021007"/>
                <wp:effectExtent l="0" t="0" r="92710" b="103505"/>
                <wp:wrapNone/>
                <wp:docPr id="58" name="Group 58"/>
                <wp:cNvGraphicFramePr/>
                <a:graphic xmlns:a="http://schemas.openxmlformats.org/drawingml/2006/main">
                  <a:graphicData uri="http://schemas.microsoft.com/office/word/2010/wordprocessingGroup">
                    <wpg:wgp>
                      <wpg:cNvGrpSpPr/>
                      <wpg:grpSpPr>
                        <a:xfrm>
                          <a:off x="0" y="0"/>
                          <a:ext cx="3317358" cy="1021007"/>
                          <a:chOff x="0" y="0"/>
                          <a:chExt cx="3317358" cy="1021007"/>
                        </a:xfrm>
                      </wpg:grpSpPr>
                      <wps:wsp>
                        <wps:cNvPr id="43" name="คำบรรยายภาพแบบเส้น 2 9"/>
                        <wps:cNvSpPr/>
                        <wps:spPr>
                          <a:xfrm>
                            <a:off x="0" y="0"/>
                            <a:ext cx="2030464" cy="797442"/>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CDEBFAD" w14:textId="3447974C" w:rsidR="005C5753" w:rsidRDefault="005C5753" w:rsidP="002F4FA2">
                              <w:pPr>
                                <w:pStyle w:val="Cmtbox"/>
                              </w:pPr>
                              <w:r>
                                <w:t>Page number in simple character</w:t>
                              </w:r>
                            </w:p>
                            <w:p w14:paraId="286C1E26" w14:textId="77777777" w:rsidR="005C5753" w:rsidRDefault="005C5753" w:rsidP="002F4FA2">
                              <w:pPr>
                                <w:pStyle w:val="Cmtbox"/>
                              </w:pPr>
                              <w:r>
                                <w:t>At 0.05” from physical page</w:t>
                              </w:r>
                            </w:p>
                            <w:p w14:paraId="56CD6A86" w14:textId="77777777" w:rsidR="005C5753" w:rsidRPr="00F95462" w:rsidRDefault="005C5753" w:rsidP="002F4FA2">
                              <w:pPr>
                                <w:pStyle w:val="Cmtbox"/>
                              </w:pPr>
                              <w:r>
                                <w:t>At bottom of the page and be in the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Elbow Connector 57"/>
                        <wps:cNvCnPr/>
                        <wps:spPr>
                          <a:xfrm>
                            <a:off x="1020725" y="797442"/>
                            <a:ext cx="2296633" cy="223565"/>
                          </a:xfrm>
                          <a:prstGeom prst="bentConnector3">
                            <a:avLst>
                              <a:gd name="adj1" fmla="val 3230"/>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560143" id="Group 58" o:spid="_x0000_s1067" style="position:absolute;left:0;text-align:left;margin-left:-67.8pt;margin-top:122.2pt;width:261.2pt;height:80.4pt;z-index:251741184" coordsize="33173,10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">
                <v:rect id="_x0000_s1068" style="position:absolute;width:20304;height:7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M1TcQA&#10;AADbAAAADwAAAGRycy9kb3ducmV2LnhtbESPQWvCQBSE74L/YXmFXqRutFEkdRURGnpQwaTeH9nX&#10;JDT7NmS3Jv77riB4HGbmG2a9HUwjrtS52rKC2TQCQVxYXXOp4Dv/fFuBcB5ZY2OZFNzIwXYzHq0x&#10;0bbnM10zX4oAYZeggsr7NpHSFRUZdFPbEgfvx3YGfZBdKXWHfYCbRs6jaCkN1hwWKmxpX1Hxm/0Z&#10;BfntsDtivJjFaXrKLkOfTvLjXKnXl2H3AcLT4J/hR/tLK4jf4f4l/AC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TNU3EAAAA2wAAAA8AAAAAAAAAAAAAAAAAmAIAAGRycy9k&#10;b3ducmV2LnhtbFBLBQYAAAAABAAEAPUAAACJAwAAAAA=&#10;" fillcolor="#d8d8d8 [2732]" strokecolor="black [3213]" strokeweight="1pt">
                  <v:textbox>
                    <w:txbxContent>
                      <w:p w14:paraId="1CDEBFAD" w14:textId="3447974C" w:rsidR="005C5753" w:rsidRDefault="005C5753" w:rsidP="002F4FA2">
                        <w:pPr>
                          <w:pStyle w:val="Cmtbox"/>
                        </w:pPr>
                        <w:r>
                          <w:t>Page number in simple character</w:t>
                        </w:r>
                      </w:p>
                      <w:p w14:paraId="286C1E26" w14:textId="77777777" w:rsidR="005C5753" w:rsidRDefault="005C5753" w:rsidP="002F4FA2">
                        <w:pPr>
                          <w:pStyle w:val="Cmtbox"/>
                        </w:pPr>
                        <w:r>
                          <w:t>At 0.05” from physical page</w:t>
                        </w:r>
                      </w:p>
                      <w:p w14:paraId="56CD6A86" w14:textId="77777777" w:rsidR="005C5753" w:rsidRPr="00F95462" w:rsidRDefault="005C5753" w:rsidP="002F4FA2">
                        <w:pPr>
                          <w:pStyle w:val="Cmtbox"/>
                        </w:pPr>
                        <w:r>
                          <w:t>At bottom of the page and be in the cente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7" o:spid="_x0000_s1069" type="#_x0000_t34" style="position:absolute;left:10207;top:7974;width:22966;height:223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eyucIAAADbAAAADwAAAGRycy9kb3ducmV2LnhtbESP0WoCMRRE3wX/IVzBF6lZhdqyGkUE&#10;pbRPrn7AZXO7WdzcrElc179vBKGPw8ycYVab3jaiIx9qxwpm0wwEcel0zZWC82n/9gkiRGSNjWNS&#10;8KAAm/VwsMJcuzsfqStiJRKEQ44KTIxtLmUoDVkMU9cSJ+/XeYsxSV9J7fGe4LaR8yxbSIs1pwWD&#10;Le0MlZfiZhXYQ3s9F/ZnbprJw3c8+a5n14VS41G/XYKI1Mf/8Kv9pRW8f8DzS/oBc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ieyucIAAADbAAAADwAAAAAAAAAAAAAA&#10;AAChAgAAZHJzL2Rvd25yZXYueG1sUEsFBgAAAAAEAAQA+QAAAJADAAAAAA==&#10;" adj="698" strokecolor="black [3040]">
                  <v:stroke endarrow="block"/>
                </v:shape>
              </v:group>
            </w:pict>
          </mc:Fallback>
        </mc:AlternateContent>
      </w:r>
      <w:r w:rsidR="00DA3EFE" w:rsidRPr="004A3895">
        <w:t>Electricity and heat production, industry and transport sectors are the main contributors of total emission</w:t>
      </w:r>
      <w:r w:rsidR="00873552" w:rsidRPr="004A3895">
        <w:t>.</w:t>
      </w:r>
      <w:r w:rsidR="00DA3EFE" w:rsidRPr="004A3895">
        <w:t xml:space="preserve"> </w:t>
      </w:r>
      <w:r w:rsidR="00873552" w:rsidRPr="004A3895">
        <w:t>A</w:t>
      </w:r>
      <w:r w:rsidR="00DA3EFE" w:rsidRPr="004A3895">
        <w:t xml:space="preserve">nd there are national and international </w:t>
      </w:r>
      <w:r w:rsidR="00873552" w:rsidRPr="004A3895">
        <w:t xml:space="preserve">mechanisms, which </w:t>
      </w:r>
      <w:r w:rsidR="00DA3EFE" w:rsidRPr="004A3895">
        <w:t>are currently practicing</w:t>
      </w:r>
      <w:r w:rsidR="00873552" w:rsidRPr="004A3895">
        <w:t xml:space="preserve"> in order to reduce the emission</w:t>
      </w:r>
      <w:r w:rsidR="00DA3EFE" w:rsidRPr="004A3895">
        <w:t>. For electricity, the trend of renewable and alternative energies have developed and encouraged widely. Those application</w:t>
      </w:r>
      <w:r w:rsidR="00B75209" w:rsidRPr="004A3895">
        <w:t>s</w:t>
      </w:r>
      <w:r w:rsidR="00DA3EFE" w:rsidRPr="004A3895">
        <w:t xml:space="preserve"> of alternative energies are generating electricity and energy from wind, solar, biofuels, biom</w:t>
      </w:r>
      <w:r w:rsidR="00352DD7" w:rsidRPr="004A3895">
        <w:t>ass, hydro</w:t>
      </w:r>
      <w:r w:rsidR="00DA3EFE" w:rsidRPr="004A3895">
        <w:t>, geothermal,</w:t>
      </w:r>
      <w:r w:rsidR="00352DD7" w:rsidRPr="004A3895">
        <w:t xml:space="preserve"> and</w:t>
      </w:r>
      <w:r w:rsidR="00DA3EFE" w:rsidRPr="004A3895">
        <w:t xml:space="preserve"> marine</w:t>
      </w:r>
      <w:r w:rsidR="00352DD7" w:rsidRPr="004A3895">
        <w:t>. Investment of these application</w:t>
      </w:r>
      <w:r w:rsidR="00B75209" w:rsidRPr="004A3895">
        <w:t>s</w:t>
      </w:r>
      <w:r w:rsidR="00352DD7" w:rsidRPr="004A3895">
        <w:t xml:space="preserve"> of alternative energies was $ 285. Billions in 2015, which had 5% growth </w:t>
      </w:r>
      <w:r w:rsidR="00352DD7" w:rsidRPr="004A3895">
        <w:lastRenderedPageBreak/>
        <w:t>compare to year 2014 investment and 18% increased for period of year 2004 till 2015</w:t>
      </w:r>
      <w:r w:rsidR="006B1D1A" w:rsidRPr="004A3895">
        <w:t xml:space="preserve"> </w:t>
      </w:r>
      <w:r w:rsidR="00E4330F">
        <w:rPr>
          <w:rFonts w:cs="Times New Roman"/>
          <w:noProof/>
        </w:rPr>
        <mc:AlternateContent>
          <mc:Choice Requires="wpg">
            <w:drawing>
              <wp:anchor distT="0" distB="0" distL="114300" distR="114300" simplePos="0" relativeHeight="251769856" behindDoc="0" locked="0" layoutInCell="1" allowOverlap="1" wp14:anchorId="23B1FFFE" wp14:editId="174A6E3F">
                <wp:simplePos x="0" y="0"/>
                <wp:positionH relativeFrom="page">
                  <wp:posOffset>4714875</wp:posOffset>
                </wp:positionH>
                <wp:positionV relativeFrom="paragraph">
                  <wp:posOffset>419100</wp:posOffset>
                </wp:positionV>
                <wp:extent cx="1723390" cy="628649"/>
                <wp:effectExtent l="76200" t="38100" r="10160" b="57785"/>
                <wp:wrapNone/>
                <wp:docPr id="10" name="Group 84"/>
                <wp:cNvGraphicFramePr/>
                <a:graphic xmlns:a="http://schemas.openxmlformats.org/drawingml/2006/main">
                  <a:graphicData uri="http://schemas.microsoft.com/office/word/2010/wordprocessingGroup">
                    <wpg:wgp>
                      <wpg:cNvGrpSpPr/>
                      <wpg:grpSpPr>
                        <a:xfrm>
                          <a:off x="0" y="0"/>
                          <a:ext cx="1723390" cy="628649"/>
                          <a:chOff x="1496532" y="-1014271"/>
                          <a:chExt cx="1008454" cy="309141"/>
                        </a:xfrm>
                      </wpg:grpSpPr>
                      <wps:wsp>
                        <wps:cNvPr id="11" name="Text Box 11"/>
                        <wps:cNvSpPr txBox="1"/>
                        <wps:spPr>
                          <a:xfrm>
                            <a:off x="1548917" y="-1004430"/>
                            <a:ext cx="956069" cy="299300"/>
                          </a:xfrm>
                          <a:prstGeom prst="rect">
                            <a:avLst/>
                          </a:prstGeom>
                          <a:solidFill>
                            <a:schemeClr val="bg1">
                              <a:lumMod val="85000"/>
                            </a:schemeClr>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6DF1290" w14:textId="0A215397" w:rsidR="005C5753" w:rsidRDefault="005C5753" w:rsidP="00E4330F">
                              <w:pPr>
                                <w:pStyle w:val="Cmtbox"/>
                              </w:pPr>
                              <w:r>
                                <w:t xml:space="preserve">Before a level 1.2 headings insert a </w:t>
                              </w:r>
                              <w:r w:rsidRPr="00E4330F">
                                <w:t>one empty line (double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86"/>
                        <wps:cNvCnPr/>
                        <wps:spPr>
                          <a:xfrm flipV="1">
                            <a:off x="1496532" y="-1014271"/>
                            <a:ext cx="0" cy="172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87"/>
                        <wps:cNvCnPr/>
                        <wps:spPr>
                          <a:xfrm>
                            <a:off x="1496532" y="-851409"/>
                            <a:ext cx="0" cy="1461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B1FFFE" id="_x0000_s1070" style="position:absolute;left:0;text-align:left;margin-left:371.25pt;margin-top:33pt;width:135.7pt;height:49.5pt;z-index:251769856;mso-position-horizontal-relative:page;mso-width-relative:margin;mso-height-relative:margin" coordorigin="14965,-10142" coordsize="10084,3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">
                <v:shape id="Text Box 11" o:spid="_x0000_s1071" type="#_x0000_t202" style="position:absolute;left:15489;top:-10044;width:9560;height:2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8pCsIA&#10;AADbAAAADwAAAGRycy9kb3ducmV2LnhtbERPTWvCQBC9C/0PyxR60008FEldpbQNCHrQxNLrkB2T&#10;0OxszK5J/PeuIHibx/uc5Xo0jeipc7VlBfEsAkFcWF1zqeCYp9MFCOeRNTaWScGVHKxXL5MlJtoO&#10;fKA+86UIIewSVFB53yZSuqIig25mW+LAnWxn0AfYlVJ3OIRw08h5FL1LgzWHhgpb+qqo+M8uRsF3&#10;k+9//7Ih3p0uKR6GbXr+6WOl3l7Hzw8Qnkb/FD/cGx3mx3D/JRwgV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rykKwgAAANsAAAAPAAAAAAAAAAAAAAAAAJgCAABkcnMvZG93&#10;bnJldi54bWxQSwUGAAAAAAQABAD1AAAAhwMAAAAA&#10;" fillcolor="#d8d8d8 [2732]" strokecolor="black [3213]" strokeweight="1pt">
                  <v:textbox>
                    <w:txbxContent>
                      <w:p w14:paraId="16DF1290" w14:textId="0A215397" w:rsidR="005C5753" w:rsidRDefault="005C5753" w:rsidP="00E4330F">
                        <w:pPr>
                          <w:pStyle w:val="Cmtbox"/>
                        </w:pPr>
                        <w:r>
                          <w:t xml:space="preserve">Before a level 1.2 headings insert a </w:t>
                        </w:r>
                        <w:r w:rsidRPr="00E4330F">
                          <w:t>one empty line (double space)</w:t>
                        </w:r>
                      </w:p>
                    </w:txbxContent>
                  </v:textbox>
                </v:shape>
                <v:shape id="Straight Arrow Connector 86" o:spid="_x0000_s1072" type="#_x0000_t32" style="position:absolute;left:14965;top:-10142;width:0;height:17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cWPMAAAADbAAAADwAAAGRycy9kb3ducmV2LnhtbERPTYvCMBC9C/sfwizsTVNdEKmmZVkQ&#10;xD2IVdDj0IxttZmUJqvx3xtB8DaP9zmLPJhWXKl3jWUF41ECgri0uuFKwX63HM5AOI+ssbVMCu7k&#10;IM8+BgtMtb3xlq6Fr0QMYZeigtr7LpXSlTUZdCPbEUfuZHuDPsK+krrHWww3rZwkyVQabDg21NjR&#10;b03lpfg3CtaH82kn901AU4Tp+i9ZbtrjWKmvz/AzB+Ep+Lf45V7pOP8bnr/EA2T2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DHFjzAAAAA2wAAAA8AAAAAAAAAAAAAAAAA&#10;oQIAAGRycy9kb3ducmV2LnhtbFBLBQYAAAAABAAEAPkAAACOAwAAAAA=&#10;" strokecolor="black [3040]">
                  <v:stroke endarrow="block"/>
                </v:shape>
                <v:shape id="Straight Arrow Connector 87" o:spid="_x0000_s1073" type="#_x0000_t32" style="position:absolute;left:14965;top:-8514;width:0;height:1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9XJb0AAADbAAAADwAAAGRycy9kb3ducmV2LnhtbERP24rCMBB9F/yHMMK+iKa7yCLVKCII&#10;9VHdDxiasSk2k5Kkl/17Iwi+zeFcZ7sfbSN68qF2rOB7mYEgLp2uuVLwdzst1iBCRNbYOCYF/xRg&#10;v5tOtphrN/CF+musRArhkKMCE2ObSxlKQxbD0rXEibs7bzEm6CupPQ4p3DbyJ8t+pcWaU4PBlo6G&#10;yse1swpcz+a8mt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Mp/VyW9AAAA2wAAAA8AAAAAAAAAAAAAAAAAoQIA&#10;AGRycy9kb3ducmV2LnhtbFBLBQYAAAAABAAEAPkAAACLAwAAAAA=&#10;" strokecolor="black [3040]">
                  <v:stroke endarrow="block"/>
                </v:shape>
                <w10:wrap anchorx="page"/>
              </v:group>
            </w:pict>
          </mc:Fallback>
        </mc:AlternateContent>
      </w:r>
      <w:r w:rsidR="006B1D1A" w:rsidRPr="004A3895">
        <w:fldChar w:fldCharType="begin"/>
      </w:r>
      <w:r w:rsidR="006B1D1A" w:rsidRPr="004A3895">
        <w:instrText xml:space="preserve"> ADDIN EN.CITE &lt;EndNote&gt;&lt;Cite&gt;&lt;Author&gt;Joseph&lt;/Author&gt;&lt;Year&gt;2016&lt;/Year&gt;&lt;RecNum&gt;1108&lt;/RecNum&gt;&lt;DisplayText&gt;(Joseph et al., 2016)&lt;/DisplayText&gt;&lt;record&gt;&lt;rec-number&gt;1108&lt;/rec-number&gt;&lt;foreign-keys&gt;&lt;key app="EN" db-id="2zz09sdvnxpf0oeffappp50ma0t2e9d029f2"&gt;1108&lt;/key&gt;&lt;/foreign-keys&gt;&lt;ref-type name="Report"&gt;27&lt;/ref-type&gt;&lt;contributors&gt;&lt;authors&gt;&lt;author&gt;Joseph, Byrne&lt;/author&gt;&lt;author&gt;Luke, Mills&lt;/author&gt;&lt;author&gt;David, Strahan&lt;/author&gt;&lt;author&gt;Rohan, Boyle&lt;/author&gt;&lt;author&gt;Bryony, Collins&lt;/author&gt;&lt;author&gt;Kieron, Stopforth&lt;/author&gt;&lt;author&gt;Lisa, Becker&lt;/author&gt;&lt;/authors&gt;&lt;tertiary-authors&gt;&lt;author&gt;Frankfurt School of Finance &amp;amp; Management&lt;/author&gt;&lt;/tertiary-authors&gt;&lt;/contributors&gt;&lt;titles&gt;&lt;title&gt;GLOBAL TRENDS IN RENEWABLE ENERGY INVESTMENT 2016&lt;/title&gt;&lt;/titles&gt;&lt;dates&gt;&lt;year&gt;2016&lt;/year&gt;&lt;/dates&gt;&lt;publisher&gt;Frankfurt School-UNEP Centre&lt;/publisher&gt;&lt;urls&gt;&lt;related-urls&gt;&lt;url&gt;http://fs-unep-centre.org/sites/default/files/publications/globaltrendsinrenewableenergyinvestment2016lowres_0.pdf.&lt;/url&gt;&lt;/related-urls&gt;&lt;/urls&gt;&lt;access-date&gt;March 20, 2017&lt;/access-date&gt;&lt;/record&gt;&lt;/Cite&gt;&lt;/EndNote&gt;</w:instrText>
      </w:r>
      <w:r w:rsidR="006B1D1A" w:rsidRPr="004A3895">
        <w:fldChar w:fldCharType="separate"/>
      </w:r>
      <w:r w:rsidR="006B1D1A" w:rsidRPr="004A3895">
        <w:rPr>
          <w:noProof/>
        </w:rPr>
        <w:t>(</w:t>
      </w:r>
      <w:hyperlink w:anchor="_ENREF_20" w:tooltip="Joseph, 2016 #1108" w:history="1">
        <w:r w:rsidR="00C53E13" w:rsidRPr="004A3895">
          <w:rPr>
            <w:noProof/>
          </w:rPr>
          <w:t>Joseph et al., 2016</w:t>
        </w:r>
      </w:hyperlink>
      <w:r w:rsidR="006B1D1A" w:rsidRPr="004A3895">
        <w:rPr>
          <w:noProof/>
        </w:rPr>
        <w:t>)</w:t>
      </w:r>
      <w:r w:rsidR="006B1D1A" w:rsidRPr="004A3895">
        <w:fldChar w:fldCharType="end"/>
      </w:r>
      <w:r w:rsidR="00352DD7" w:rsidRPr="004A3895">
        <w:t>.</w:t>
      </w:r>
      <w:bookmarkStart w:id="27" w:name="_Toc478381238"/>
      <w:bookmarkStart w:id="28" w:name="_Toc478381436"/>
      <w:bookmarkStart w:id="29" w:name="_Toc478659831"/>
      <w:bookmarkStart w:id="30" w:name="_Toc478381249"/>
      <w:bookmarkStart w:id="31" w:name="_Toc478381447"/>
      <w:bookmarkStart w:id="32" w:name="_Toc478659842"/>
      <w:bookmarkStart w:id="33" w:name="_Toc478381261"/>
      <w:bookmarkStart w:id="34" w:name="_Toc478381459"/>
      <w:bookmarkStart w:id="35" w:name="_Toc478659854"/>
      <w:bookmarkEnd w:id="27"/>
      <w:bookmarkEnd w:id="28"/>
      <w:bookmarkEnd w:id="29"/>
      <w:bookmarkEnd w:id="30"/>
      <w:bookmarkEnd w:id="31"/>
      <w:bookmarkEnd w:id="32"/>
      <w:bookmarkEnd w:id="33"/>
      <w:bookmarkEnd w:id="34"/>
      <w:bookmarkEnd w:id="35"/>
    </w:p>
    <w:p w14:paraId="07EDFFCC" w14:textId="5B332978" w:rsidR="002F4665" w:rsidRDefault="002F4665" w:rsidP="002F4665">
      <w:pPr>
        <w:pStyle w:val="BodyThesis"/>
      </w:pPr>
    </w:p>
    <w:p w14:paraId="7D42CC8C" w14:textId="499B6A35" w:rsidR="002F4665" w:rsidRDefault="002F4665" w:rsidP="0063487C">
      <w:pPr>
        <w:pStyle w:val="Heading2"/>
        <w:rPr>
          <w:rFonts w:cs="Angsana New"/>
          <w:szCs w:val="30"/>
        </w:rPr>
      </w:pPr>
      <w:r>
        <w:rPr>
          <w:rFonts w:cs="Angsana New"/>
          <w:szCs w:val="30"/>
        </w:rPr>
        <w:t>(</w:t>
      </w:r>
      <w:r w:rsidR="0063487C">
        <w:rPr>
          <w:rFonts w:cs="Angsana New"/>
          <w:szCs w:val="30"/>
        </w:rPr>
        <w:t>H</w:t>
      </w:r>
      <w:r w:rsidR="0063487C" w:rsidRPr="0063487C">
        <w:rPr>
          <w:rFonts w:cs="Angsana New"/>
          <w:szCs w:val="30"/>
        </w:rPr>
        <w:t>eading</w:t>
      </w:r>
      <w:r>
        <w:rPr>
          <w:rFonts w:cs="Angsana New"/>
          <w:szCs w:val="30"/>
        </w:rPr>
        <w:t>)</w:t>
      </w:r>
    </w:p>
    <w:p w14:paraId="3BE45959" w14:textId="64EA8C3E" w:rsidR="008E7318" w:rsidRDefault="008E7318" w:rsidP="008E7318">
      <w:pPr>
        <w:ind w:firstLine="720"/>
        <w:jc w:val="both"/>
      </w:pPr>
      <w:r w:rsidRPr="004A3895">
        <w:t xml:space="preserve">In the past decades, climate change problem has become one of the most important global issues. </w:t>
      </w:r>
    </w:p>
    <w:p w14:paraId="7A4FFC0C" w14:textId="15132455" w:rsidR="000D0FE0" w:rsidRDefault="008E7318" w:rsidP="008E7318">
      <w:pPr>
        <w:spacing w:before="240"/>
        <w:jc w:val="both"/>
        <w:rPr>
          <w:rFonts w:hint="cs"/>
          <w:b/>
          <w:bCs/>
          <w:cs/>
        </w:rPr>
      </w:pPr>
      <w:r>
        <w:rPr>
          <w:rFonts w:cs="Times New Roman"/>
          <w:noProof/>
        </w:rPr>
        <mc:AlternateContent>
          <mc:Choice Requires="wpg">
            <w:drawing>
              <wp:anchor distT="0" distB="0" distL="114300" distR="114300" simplePos="0" relativeHeight="251771904" behindDoc="0" locked="0" layoutInCell="1" allowOverlap="1" wp14:anchorId="07B43407" wp14:editId="4ADC9AB0">
                <wp:simplePos x="0" y="0"/>
                <wp:positionH relativeFrom="column">
                  <wp:posOffset>-1130060</wp:posOffset>
                </wp:positionH>
                <wp:positionV relativeFrom="paragraph">
                  <wp:posOffset>79363</wp:posOffset>
                </wp:positionV>
                <wp:extent cx="1276350" cy="1132037"/>
                <wp:effectExtent l="0" t="38100" r="19050" b="11430"/>
                <wp:wrapNone/>
                <wp:docPr id="24" name="Group 51"/>
                <wp:cNvGraphicFramePr/>
                <a:graphic xmlns:a="http://schemas.openxmlformats.org/drawingml/2006/main">
                  <a:graphicData uri="http://schemas.microsoft.com/office/word/2010/wordprocessingGroup">
                    <wpg:wgp>
                      <wpg:cNvGrpSpPr/>
                      <wpg:grpSpPr>
                        <a:xfrm>
                          <a:off x="0" y="0"/>
                          <a:ext cx="1276350" cy="1132037"/>
                          <a:chOff x="67976" y="77638"/>
                          <a:chExt cx="1257300" cy="1132037"/>
                        </a:xfrm>
                      </wpg:grpSpPr>
                      <wps:wsp>
                        <wps:cNvPr id="27" name="Text Box 27"/>
                        <wps:cNvSpPr txBox="1"/>
                        <wps:spPr>
                          <a:xfrm>
                            <a:off x="67976" y="435830"/>
                            <a:ext cx="1257300" cy="773845"/>
                          </a:xfrm>
                          <a:prstGeom prst="rect">
                            <a:avLst/>
                          </a:prstGeom>
                          <a:solidFill>
                            <a:schemeClr val="bg1">
                              <a:lumMod val="85000"/>
                            </a:schemeClr>
                          </a:solidFill>
                          <a:ln w="6350">
                            <a:solidFill>
                              <a:schemeClr val="tx1"/>
                            </a:solidFill>
                          </a:ln>
                        </wps:spPr>
                        <wps:txbx>
                          <w:txbxContent>
                            <w:p w14:paraId="577D0628" w14:textId="1042C99A" w:rsidR="005C5753" w:rsidRPr="00307DD6" w:rsidRDefault="005C5753" w:rsidP="0063487C">
                              <w:pPr>
                                <w:pStyle w:val="Cmtbox"/>
                                <w:jc w:val="thaiDistribute"/>
                              </w:pPr>
                              <w:r>
                                <w:t>Before a s</w:t>
                              </w:r>
                              <w:r w:rsidRPr="000D0FE0">
                                <w:t>ubheading</w:t>
                              </w:r>
                              <w:r>
                                <w:t xml:space="preserve"> insert a 12pt spacing and </w:t>
                              </w:r>
                              <w:r w:rsidRPr="0063487C">
                                <w:t>always flushed to the le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50"/>
                        <wps:cNvCnPr/>
                        <wps:spPr>
                          <a:xfrm flipV="1">
                            <a:off x="606055" y="77638"/>
                            <a:ext cx="524129" cy="358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7B43407" id="_x0000_s1074" style="position:absolute;left:0;text-align:left;margin-left:-89pt;margin-top:6.25pt;width:100.5pt;height:89.15pt;z-index:251771904;mso-width-relative:margin;mso-height-relative:margin" coordorigin="679,776" coordsize="12573,1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">
                <v:shape id="Text Box 27" o:spid="_x0000_s1075" type="#_x0000_t202" style="position:absolute;left:679;top:4358;width:12573;height:7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9PLMUA&#10;AADbAAAADwAAAGRycy9kb3ducmV2LnhtbESPT2vCQBTE74V+h+UJ3upGIVpSVykVwZuappXeXrOv&#10;SWj2bchu/vjtXaHQ4zAzv2HW29HUoqfWVZYVzGcRCOLc6ooLBdn7/ukZhPPIGmvLpOBKDrabx4c1&#10;JtoOfKY+9YUIEHYJKii9bxIpXV6SQTezDXHwfmxr0AfZFlK3OAS4qeUiipbSYMVhocSG3krKf9PO&#10;KDhm1cdIn6fv3X6IL19x1snLgZSaTsbXFxCeRv8f/msftILFCu5fwg+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708sxQAAANsAAAAPAAAAAAAAAAAAAAAAAJgCAABkcnMv&#10;ZG93bnJldi54bWxQSwUGAAAAAAQABAD1AAAAigMAAAAA&#10;" fillcolor="#d8d8d8 [2732]" strokecolor="black [3213]" strokeweight=".5pt">
                  <v:textbox>
                    <w:txbxContent>
                      <w:p w14:paraId="577D0628" w14:textId="1042C99A" w:rsidR="005C5753" w:rsidRPr="00307DD6" w:rsidRDefault="005C5753" w:rsidP="0063487C">
                        <w:pPr>
                          <w:pStyle w:val="Cmtbox"/>
                          <w:jc w:val="thaiDistribute"/>
                        </w:pPr>
                        <w:r>
                          <w:t>Before a s</w:t>
                        </w:r>
                        <w:r w:rsidRPr="000D0FE0">
                          <w:t>ubheading</w:t>
                        </w:r>
                        <w:r>
                          <w:t xml:space="preserve"> insert a 12pt spacing and </w:t>
                        </w:r>
                        <w:r w:rsidRPr="0063487C">
                          <w:t>always flushed to the left.</w:t>
                        </w:r>
                      </w:p>
                    </w:txbxContent>
                  </v:textbox>
                </v:shape>
                <v:shape id="Straight Arrow Connector 50" o:spid="_x0000_s1076" type="#_x0000_t32" style="position:absolute;left:6060;top:776;width:5241;height:35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9O8LwAAADbAAAADwAAAGRycy9kb3ducmV2LnhtbERPvQrCMBDeBd8hnOCmqQ4i1SgiCKKD&#10;WAUdj+Zsq82lNFHj25tBcPz4/ufLYGrxotZVlhWMhgkI4tzqigsF59NmMAXhPLLG2jIp+JCD5aLb&#10;mWOq7ZuP9Mp8IWIIuxQVlN43qZQuL8mgG9qGOHI32xr0EbaF1C2+Y7ip5ThJJtJgxbGhxIbWJeWP&#10;7GkU7C7320meq4AmC5PdPtkc6utIqX4vrGYgPAX/F//cW61gHMfGL/EHyMUX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kA9O8LwAAADbAAAADwAAAAAAAAAAAAAAAAChAgAA&#10;ZHJzL2Rvd25yZXYueG1sUEsFBgAAAAAEAAQA+QAAAIoDAAAAAA==&#10;" strokecolor="black [3040]">
                  <v:stroke endarrow="block"/>
                </v:shape>
              </v:group>
            </w:pict>
          </mc:Fallback>
        </mc:AlternateContent>
      </w:r>
      <w:r w:rsidR="000D0FE0" w:rsidRPr="0063487C">
        <w:rPr>
          <w:b/>
          <w:bCs/>
        </w:rPr>
        <w:t>1.2.1</w:t>
      </w:r>
      <w:r w:rsidR="000D0FE0" w:rsidRPr="0063487C">
        <w:rPr>
          <w:b/>
          <w:bCs/>
        </w:rPr>
        <w:tab/>
      </w:r>
      <w:r w:rsidR="0063487C">
        <w:rPr>
          <w:b/>
          <w:bCs/>
        </w:rPr>
        <w:t>(</w:t>
      </w:r>
      <w:r w:rsidR="000D0FE0" w:rsidRPr="0063487C">
        <w:rPr>
          <w:b/>
          <w:bCs/>
        </w:rPr>
        <w:t>Subheading</w:t>
      </w:r>
      <w:r w:rsidR="0063487C">
        <w:rPr>
          <w:b/>
          <w:bCs/>
        </w:rPr>
        <w:t>)</w:t>
      </w:r>
    </w:p>
    <w:p w14:paraId="30C68D2B" w14:textId="4864E937" w:rsidR="008E7318" w:rsidRDefault="008E7318" w:rsidP="008E7318">
      <w:pPr>
        <w:jc w:val="both"/>
      </w:pPr>
      <w:r>
        <w:rPr>
          <w:b/>
          <w:bCs/>
        </w:rPr>
        <w:tab/>
      </w:r>
      <w:r w:rsidRPr="008E7318">
        <w:t xml:space="preserve">The World finally accepted that climate change really exists (UNFCCC, 2014a). </w:t>
      </w:r>
      <w:bookmarkStart w:id="36" w:name="_GoBack"/>
      <w:bookmarkEnd w:id="36"/>
      <w:r w:rsidRPr="008E7318">
        <w:t>“Climate Change” is defined as the effects from decomposition of atmosphere directly or indirectly of human being actions (</w:t>
      </w:r>
      <w:proofErr w:type="spellStart"/>
      <w:r w:rsidRPr="008E7318">
        <w:t>Fridahl</w:t>
      </w:r>
      <w:proofErr w:type="spellEnd"/>
      <w:r w:rsidRPr="008E7318">
        <w:t>, 2017).</w:t>
      </w:r>
    </w:p>
    <w:p w14:paraId="58CE6D0C" w14:textId="6C75CEBB" w:rsidR="00FD74BD" w:rsidRDefault="005C5753" w:rsidP="00FD74BD">
      <w:pPr>
        <w:spacing w:line="240" w:lineRule="auto"/>
        <w:ind w:left="1440" w:hanging="720"/>
        <w:jc w:val="both"/>
      </w:pPr>
      <w:r>
        <w:rPr>
          <w:rFonts w:cs="Times New Roman"/>
          <w:noProof/>
        </w:rPr>
        <mc:AlternateContent>
          <mc:Choice Requires="wpg">
            <w:drawing>
              <wp:anchor distT="0" distB="0" distL="114300" distR="114300" simplePos="0" relativeHeight="251773952" behindDoc="0" locked="0" layoutInCell="1" allowOverlap="1" wp14:anchorId="7F4BEA58" wp14:editId="6E81D8D3">
                <wp:simplePos x="0" y="0"/>
                <wp:positionH relativeFrom="margin">
                  <wp:posOffset>4043798</wp:posOffset>
                </wp:positionH>
                <wp:positionV relativeFrom="paragraph">
                  <wp:posOffset>319523</wp:posOffset>
                </wp:positionV>
                <wp:extent cx="1676400" cy="1228725"/>
                <wp:effectExtent l="0" t="38100" r="19050" b="28575"/>
                <wp:wrapNone/>
                <wp:docPr id="32" name="Group 51"/>
                <wp:cNvGraphicFramePr/>
                <a:graphic xmlns:a="http://schemas.openxmlformats.org/drawingml/2006/main">
                  <a:graphicData uri="http://schemas.microsoft.com/office/word/2010/wordprocessingGroup">
                    <wpg:wgp>
                      <wpg:cNvGrpSpPr/>
                      <wpg:grpSpPr>
                        <a:xfrm>
                          <a:off x="0" y="0"/>
                          <a:ext cx="1676400" cy="1228725"/>
                          <a:chOff x="100016" y="-76200"/>
                          <a:chExt cx="1257300" cy="1285875"/>
                        </a:xfrm>
                      </wpg:grpSpPr>
                      <wps:wsp>
                        <wps:cNvPr id="33" name="Text Box 33"/>
                        <wps:cNvSpPr txBox="1"/>
                        <wps:spPr>
                          <a:xfrm>
                            <a:off x="100016" y="435830"/>
                            <a:ext cx="1257300" cy="773845"/>
                          </a:xfrm>
                          <a:prstGeom prst="rect">
                            <a:avLst/>
                          </a:prstGeom>
                          <a:solidFill>
                            <a:schemeClr val="bg1">
                              <a:lumMod val="85000"/>
                            </a:schemeClr>
                          </a:solidFill>
                          <a:ln w="6350">
                            <a:solidFill>
                              <a:schemeClr val="tx1"/>
                            </a:solidFill>
                          </a:ln>
                        </wps:spPr>
                        <wps:txbx>
                          <w:txbxContent>
                            <w:p w14:paraId="461D46EE" w14:textId="6079BA35" w:rsidR="005C5753" w:rsidRPr="00307DD6" w:rsidRDefault="005C5753" w:rsidP="003E6F6C">
                              <w:pPr>
                                <w:pStyle w:val="Cmtbox"/>
                                <w:jc w:val="thaiDistribute"/>
                              </w:pPr>
                              <w:r w:rsidRPr="003E6F6C">
                                <w:t xml:space="preserve">Use single space </w:t>
                              </w:r>
                              <w:r w:rsidRPr="003E6F6C">
                                <w:rPr>
                                  <w:u w:val="single"/>
                                </w:rPr>
                                <w:t>within</w:t>
                              </w:r>
                              <w:r w:rsidRPr="003E6F6C">
                                <w:t xml:space="preserve"> the items, but use double space </w:t>
                              </w:r>
                              <w:r w:rsidRPr="003E6F6C">
                                <w:rPr>
                                  <w:u w:val="single"/>
                                </w:rPr>
                                <w:t>between</w:t>
                              </w:r>
                              <w:r w:rsidRPr="003E6F6C">
                                <w:t xml:space="preserve"> two items on the 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Straight Arrow Connector 50"/>
                        <wps:cNvCnPr/>
                        <wps:spPr>
                          <a:xfrm flipH="1" flipV="1">
                            <a:off x="302422" y="-76200"/>
                            <a:ext cx="482230" cy="5121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F4BEA58" id="_x0000_s1077" style="position:absolute;left:0;text-align:left;margin-left:318.4pt;margin-top:25.15pt;width:132pt;height:96.75pt;z-index:251773952;mso-position-horizontal-relative:margin;mso-width-relative:margin;mso-height-relative:margin" coordorigin="1000,-762" coordsize="12573,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">
                <v:shape id="Text Box 33" o:spid="_x0000_s1078" type="#_x0000_t202" style="position:absolute;left:1000;top:4358;width:12573;height:7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3f8sUA&#10;AADbAAAADwAAAGRycy9kb3ducmV2LnhtbESPT2vCQBTE74LfYXlCb83GilKiqxSL4K2tTRu8PbPP&#10;JDT7NmQ3f/rtu0LB4zAzv2E2u9HUoqfWVZYVzKMYBHFudcWFgvTz8PgMwnlkjbVlUvBLDnbb6WSD&#10;ibYDf1B/8oUIEHYJKii9bxIpXV6SQRfZhjh4V9sa9EG2hdQtDgFuavkUxytpsOKwUGJD+5Lyn1Nn&#10;FLyl1ddI3++X18OwzM7LtJPZkZR6mI0vaxCeRn8P/7ePWsFiAbcv4Qf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d/yxQAAANsAAAAPAAAAAAAAAAAAAAAAAJgCAABkcnMv&#10;ZG93bnJldi54bWxQSwUGAAAAAAQABAD1AAAAigMAAAAA&#10;" fillcolor="#d8d8d8 [2732]" strokecolor="black [3213]" strokeweight=".5pt">
                  <v:textbox>
                    <w:txbxContent>
                      <w:p w14:paraId="461D46EE" w14:textId="6079BA35" w:rsidR="005C5753" w:rsidRPr="00307DD6" w:rsidRDefault="005C5753" w:rsidP="003E6F6C">
                        <w:pPr>
                          <w:pStyle w:val="Cmtbox"/>
                          <w:jc w:val="thaiDistribute"/>
                        </w:pPr>
                        <w:r w:rsidRPr="003E6F6C">
                          <w:t xml:space="preserve">Use single space </w:t>
                        </w:r>
                        <w:r w:rsidRPr="003E6F6C">
                          <w:rPr>
                            <w:u w:val="single"/>
                          </w:rPr>
                          <w:t>within</w:t>
                        </w:r>
                        <w:r w:rsidRPr="003E6F6C">
                          <w:t xml:space="preserve"> the items, but use double space </w:t>
                        </w:r>
                        <w:r w:rsidRPr="003E6F6C">
                          <w:rPr>
                            <w:u w:val="single"/>
                          </w:rPr>
                          <w:t>between</w:t>
                        </w:r>
                        <w:r w:rsidRPr="003E6F6C">
                          <w:t xml:space="preserve"> two items on the list</w:t>
                        </w:r>
                      </w:p>
                    </w:txbxContent>
                  </v:textbox>
                </v:shape>
                <v:shape id="Straight Arrow Connector 50" o:spid="_x0000_s1079" type="#_x0000_t32" style="position:absolute;left:3024;top:-762;width:4822;height:512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sqcsMAAADbAAAADwAAAGRycy9kb3ducmV2LnhtbESPQWvCQBSE74L/YXlCL6Kb1qIldROq&#10;UvDaKEJvr7vPJJh9G7Nbjf/eLRQ8DjPzDbPMe9uIC3W+dqzgeZqAINbO1Fwq2O8+J28gfEA22Dgm&#10;BTfykGfDwRJT4678RZcilCJC2KeooAqhTaX0uiKLfupa4ugdXWcxRNmV0nR4jXDbyJckmUuLNceF&#10;CltaV6RPxa9VoH/o0NLmvCl2i7D67se+8Cut1NOo/3gHEagPj/B/e2sUzF7h70v8ATK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bKnLDAAAA2wAAAA8AAAAAAAAAAAAA&#10;AAAAoQIAAGRycy9kb3ducmV2LnhtbFBLBQYAAAAABAAEAPkAAACRAwAAAAA=&#10;" strokecolor="black [3040]">
                  <v:stroke endarrow="block"/>
                </v:shape>
                <w10:wrap anchorx="margin"/>
              </v:group>
            </w:pict>
          </mc:Fallback>
        </mc:AlternateContent>
      </w:r>
      <w:r w:rsidR="008E7318">
        <w:t>1.</w:t>
      </w:r>
      <w:r w:rsidR="008E7318">
        <w:tab/>
      </w:r>
      <w:r w:rsidR="008E7318" w:rsidRPr="008E7318">
        <w:t>Electricity and heat production, industry and transport sectors are the main contributors of total emission.</w:t>
      </w:r>
    </w:p>
    <w:p w14:paraId="1590DD77" w14:textId="405F9A5A" w:rsidR="00FD74BD" w:rsidRDefault="00FD74BD" w:rsidP="00FD74BD">
      <w:pPr>
        <w:spacing w:line="240" w:lineRule="auto"/>
        <w:ind w:left="1440" w:hanging="720"/>
        <w:jc w:val="both"/>
      </w:pPr>
    </w:p>
    <w:p w14:paraId="58A71C98" w14:textId="2491123F" w:rsidR="00FD74BD" w:rsidRDefault="008E7318" w:rsidP="00FD74BD">
      <w:pPr>
        <w:spacing w:line="240" w:lineRule="auto"/>
        <w:ind w:left="1440" w:hanging="720"/>
        <w:jc w:val="both"/>
      </w:pPr>
      <w:r>
        <w:t>2.</w:t>
      </w:r>
      <w:r w:rsidR="00FD74BD">
        <w:tab/>
      </w:r>
      <w:r w:rsidR="005C5753">
        <w:t>T</w:t>
      </w:r>
      <w:r w:rsidR="00FD74BD" w:rsidRPr="00FD74BD">
        <w:t>here are national and international mechanisms, which are currently practicing in order to reduce the emission.</w:t>
      </w:r>
    </w:p>
    <w:p w14:paraId="6E49D00C" w14:textId="1E00D06F" w:rsidR="008E7318" w:rsidRDefault="00FD74BD" w:rsidP="00FD74BD">
      <w:pPr>
        <w:spacing w:line="240" w:lineRule="auto"/>
        <w:ind w:left="1440" w:hanging="720"/>
        <w:jc w:val="both"/>
      </w:pPr>
      <w:r w:rsidRPr="00FD74BD">
        <w:t xml:space="preserve"> </w:t>
      </w:r>
    </w:p>
    <w:p w14:paraId="54634081" w14:textId="127811E0" w:rsidR="00FD74BD" w:rsidRDefault="00FD74BD" w:rsidP="00FD74BD">
      <w:pPr>
        <w:ind w:left="1440" w:hanging="720"/>
        <w:jc w:val="both"/>
      </w:pPr>
      <w:r>
        <w:t>3.</w:t>
      </w:r>
      <w:r>
        <w:tab/>
      </w:r>
      <w:r w:rsidR="005C5753" w:rsidRPr="005C5753">
        <w:t>Those applications of alternative energies are generating electricity</w:t>
      </w:r>
      <w:r w:rsidR="005C5753">
        <w:t>.</w:t>
      </w:r>
    </w:p>
    <w:p w14:paraId="27513CA7" w14:textId="67F1778A" w:rsidR="003E6F6C" w:rsidRPr="003E6F6C" w:rsidRDefault="003E6F6C" w:rsidP="003E6F6C">
      <w:pPr>
        <w:spacing w:before="240" w:line="360" w:lineRule="auto"/>
        <w:ind w:firstLine="720"/>
        <w:jc w:val="both"/>
      </w:pPr>
    </w:p>
    <w:p w14:paraId="16952FE0" w14:textId="6EEB6181" w:rsidR="003E6F6C" w:rsidRDefault="003E6F6C" w:rsidP="000D0FE0">
      <w:pPr>
        <w:spacing w:before="240" w:line="360" w:lineRule="auto"/>
        <w:jc w:val="both"/>
      </w:pPr>
      <w:r>
        <w:rPr>
          <w:b/>
          <w:bCs/>
          <w:cs/>
        </w:rPr>
        <w:tab/>
      </w:r>
    </w:p>
    <w:p w14:paraId="6D1479EB" w14:textId="4DE206E4" w:rsidR="003E6F6C" w:rsidRPr="003E6F6C" w:rsidRDefault="003E6F6C" w:rsidP="000D0FE0">
      <w:pPr>
        <w:spacing w:before="240" w:line="360" w:lineRule="auto"/>
        <w:jc w:val="both"/>
        <w:rPr>
          <w:rFonts w:hint="cs"/>
          <w:cs/>
        </w:rPr>
      </w:pPr>
      <w:r>
        <w:tab/>
      </w:r>
    </w:p>
    <w:p w14:paraId="62FD5E6B" w14:textId="1E18931F" w:rsidR="003E6F6C" w:rsidRPr="0063487C" w:rsidRDefault="003E6F6C" w:rsidP="000D0FE0">
      <w:pPr>
        <w:spacing w:before="240" w:line="360" w:lineRule="auto"/>
        <w:jc w:val="both"/>
        <w:rPr>
          <w:b/>
          <w:bCs/>
        </w:rPr>
      </w:pPr>
      <w:r>
        <w:rPr>
          <w:b/>
          <w:bCs/>
          <w:cs/>
        </w:rPr>
        <w:tab/>
      </w:r>
    </w:p>
    <w:p w14:paraId="3B907F01" w14:textId="58189DD4" w:rsidR="00E4330F" w:rsidRPr="00E4330F" w:rsidRDefault="00E4330F" w:rsidP="00E4330F">
      <w:pPr>
        <w:rPr>
          <w:cs/>
        </w:rPr>
      </w:pPr>
    </w:p>
    <w:p w14:paraId="3489B9EB" w14:textId="7E4BDC05" w:rsidR="00E4330F" w:rsidRPr="00E4330F" w:rsidRDefault="00E4330F" w:rsidP="00E4330F">
      <w:pPr>
        <w:jc w:val="both"/>
      </w:pPr>
    </w:p>
    <w:p w14:paraId="62B81E7D" w14:textId="26D01BC7" w:rsidR="002F4665" w:rsidRPr="002F4665" w:rsidRDefault="002F4665" w:rsidP="002F4665"/>
    <w:p w14:paraId="758206AD" w14:textId="7F0679CD" w:rsidR="00C25A3E" w:rsidRPr="004A3895" w:rsidRDefault="00C25A3E" w:rsidP="002F4665">
      <w:pPr>
        <w:pStyle w:val="BodyThesis"/>
      </w:pPr>
      <w:r w:rsidRPr="004A3895">
        <w:br w:type="page"/>
      </w:r>
    </w:p>
    <w:p w14:paraId="77D07093" w14:textId="683D777F" w:rsidR="00E80A28" w:rsidRDefault="0030515A" w:rsidP="00746931">
      <w:pPr>
        <w:pStyle w:val="Heading1"/>
        <w:numPr>
          <w:ilvl w:val="0"/>
          <w:numId w:val="22"/>
        </w:numPr>
        <w:ind w:left="0" w:firstLine="0"/>
      </w:pPr>
      <w:r>
        <w:lastRenderedPageBreak/>
        <w:br/>
      </w:r>
      <w:bookmarkStart w:id="37" w:name="_Toc483347149"/>
      <w:r w:rsidR="00EA136C">
        <w:t>LITERATURE REVIEW</w:t>
      </w:r>
      <w:bookmarkEnd w:id="37"/>
    </w:p>
    <w:p w14:paraId="2A4BA8D2" w14:textId="33984DFE" w:rsidR="00EA136C" w:rsidRDefault="00EA136C">
      <w:pPr>
        <w:spacing w:after="200" w:line="276" w:lineRule="auto"/>
        <w:jc w:val="left"/>
        <w:rPr>
          <w:rFonts w:eastAsia="Cordia New" w:cs="Angsana New"/>
          <w:b/>
          <w:caps/>
          <w:szCs w:val="32"/>
        </w:rPr>
      </w:pPr>
      <w:r>
        <w:br w:type="page"/>
      </w:r>
    </w:p>
    <w:p w14:paraId="74F4CA9C" w14:textId="6FEFDE15" w:rsidR="00EA136C" w:rsidRPr="00EA136C" w:rsidRDefault="00EA136C" w:rsidP="00746931">
      <w:pPr>
        <w:pStyle w:val="Heading1"/>
        <w:numPr>
          <w:ilvl w:val="0"/>
          <w:numId w:val="22"/>
        </w:numPr>
        <w:ind w:left="0" w:firstLine="0"/>
      </w:pPr>
      <w:r>
        <w:lastRenderedPageBreak/>
        <w:br/>
      </w:r>
      <w:bookmarkStart w:id="38" w:name="_Toc483347150"/>
      <w:r w:rsidR="002F7A5C">
        <w:t>RESEARCH METHODOLOGY</w:t>
      </w:r>
      <w:bookmarkEnd w:id="38"/>
    </w:p>
    <w:p w14:paraId="00EB46AD" w14:textId="51667140" w:rsidR="00EA136C" w:rsidRDefault="00EA136C">
      <w:pPr>
        <w:spacing w:after="200" w:line="276" w:lineRule="auto"/>
        <w:jc w:val="left"/>
      </w:pPr>
      <w:r>
        <w:br w:type="page"/>
      </w:r>
    </w:p>
    <w:p w14:paraId="6213861B" w14:textId="63405EE3" w:rsidR="00343C51" w:rsidRDefault="00EA136C" w:rsidP="00746931">
      <w:pPr>
        <w:pStyle w:val="Heading1"/>
        <w:numPr>
          <w:ilvl w:val="0"/>
          <w:numId w:val="22"/>
        </w:numPr>
        <w:ind w:left="0" w:firstLine="0"/>
      </w:pPr>
      <w:r>
        <w:lastRenderedPageBreak/>
        <w:br/>
      </w:r>
      <w:bookmarkStart w:id="39" w:name="_Toc483347151"/>
      <w:r w:rsidR="002F7A5C">
        <w:t>RESULTS AND DISCUSSION</w:t>
      </w:r>
      <w:bookmarkEnd w:id="39"/>
    </w:p>
    <w:p w14:paraId="7E6DCD43" w14:textId="77777777" w:rsidR="00EA136C" w:rsidRPr="00EA136C" w:rsidRDefault="00EA136C" w:rsidP="00EA136C"/>
    <w:p w14:paraId="59479EDA" w14:textId="01FDD51B" w:rsidR="00EA136C" w:rsidRPr="00EA136C" w:rsidRDefault="00EA136C" w:rsidP="00EA136C">
      <w:pPr>
        <w:pStyle w:val="ListParagraph"/>
        <w:keepNext/>
        <w:numPr>
          <w:ilvl w:val="0"/>
          <w:numId w:val="16"/>
        </w:numPr>
        <w:contextualSpacing w:val="0"/>
        <w:outlineLvl w:val="1"/>
        <w:rPr>
          <w:rFonts w:cs="Times New Roman"/>
          <w:b/>
          <w:vanish/>
          <w:szCs w:val="24"/>
        </w:rPr>
      </w:pPr>
      <w:bookmarkStart w:id="40" w:name="_Toc483347061"/>
      <w:bookmarkStart w:id="41" w:name="_Toc483347152"/>
      <w:bookmarkEnd w:id="40"/>
      <w:bookmarkEnd w:id="41"/>
    </w:p>
    <w:p w14:paraId="1775C719" w14:textId="77777777" w:rsidR="00EA136C" w:rsidRPr="00EA136C" w:rsidRDefault="00EA136C" w:rsidP="00EA136C">
      <w:pPr>
        <w:pStyle w:val="ListParagraph"/>
        <w:keepNext/>
        <w:numPr>
          <w:ilvl w:val="0"/>
          <w:numId w:val="16"/>
        </w:numPr>
        <w:contextualSpacing w:val="0"/>
        <w:outlineLvl w:val="1"/>
        <w:rPr>
          <w:rFonts w:cs="Times New Roman"/>
          <w:b/>
          <w:vanish/>
          <w:szCs w:val="24"/>
        </w:rPr>
      </w:pPr>
      <w:bookmarkStart w:id="42" w:name="_Toc483347062"/>
      <w:bookmarkStart w:id="43" w:name="_Toc483347153"/>
      <w:bookmarkEnd w:id="42"/>
      <w:bookmarkEnd w:id="43"/>
    </w:p>
    <w:p w14:paraId="3D03BF3D" w14:textId="77777777" w:rsidR="00EA136C" w:rsidRPr="00EA136C" w:rsidRDefault="00EA136C" w:rsidP="00EA136C">
      <w:pPr>
        <w:pStyle w:val="ListParagraph"/>
        <w:keepNext/>
        <w:numPr>
          <w:ilvl w:val="0"/>
          <w:numId w:val="16"/>
        </w:numPr>
        <w:contextualSpacing w:val="0"/>
        <w:outlineLvl w:val="1"/>
        <w:rPr>
          <w:rFonts w:cs="Times New Roman"/>
          <w:b/>
          <w:vanish/>
          <w:szCs w:val="24"/>
        </w:rPr>
      </w:pPr>
      <w:bookmarkStart w:id="44" w:name="_Toc483347063"/>
      <w:bookmarkStart w:id="45" w:name="_Toc483347154"/>
      <w:bookmarkEnd w:id="44"/>
      <w:bookmarkEnd w:id="45"/>
    </w:p>
    <w:p w14:paraId="5EC240A4" w14:textId="1C63D58A" w:rsidR="00E43410" w:rsidRPr="00EA136C" w:rsidRDefault="00E43410" w:rsidP="00EA136C">
      <w:pPr>
        <w:pStyle w:val="Heading2"/>
      </w:pPr>
      <w:bookmarkStart w:id="46" w:name="_Toc483347155"/>
      <w:r w:rsidRPr="00EA136C">
        <w:t>Demographical</w:t>
      </w:r>
      <w:r w:rsidR="00F115C5" w:rsidRPr="00EA136C">
        <w:t xml:space="preserve"> and Operational</w:t>
      </w:r>
      <w:r w:rsidRPr="00EA136C">
        <w:t xml:space="preserve"> Information of the Observations</w:t>
      </w:r>
      <w:bookmarkEnd w:id="46"/>
    </w:p>
    <w:p w14:paraId="3337417B" w14:textId="538E4B3C" w:rsidR="004A3895" w:rsidRDefault="00927204" w:rsidP="002F4665">
      <w:pPr>
        <w:pStyle w:val="BodyThesis"/>
      </w:pPr>
      <w:r>
        <w:rPr>
          <w:noProof/>
        </w:rPr>
        <mc:AlternateContent>
          <mc:Choice Requires="wpg">
            <w:drawing>
              <wp:anchor distT="0" distB="0" distL="114300" distR="114300" simplePos="0" relativeHeight="251747328" behindDoc="0" locked="0" layoutInCell="1" allowOverlap="1" wp14:anchorId="14E93223" wp14:editId="2CF55DAC">
                <wp:simplePos x="0" y="0"/>
                <wp:positionH relativeFrom="column">
                  <wp:posOffset>-861237</wp:posOffset>
                </wp:positionH>
                <wp:positionV relativeFrom="paragraph">
                  <wp:posOffset>288497</wp:posOffset>
                </wp:positionV>
                <wp:extent cx="5295575" cy="1424763"/>
                <wp:effectExtent l="0" t="0" r="76835" b="23495"/>
                <wp:wrapNone/>
                <wp:docPr id="67" name="Group 67"/>
                <wp:cNvGraphicFramePr/>
                <a:graphic xmlns:a="http://schemas.openxmlformats.org/drawingml/2006/main">
                  <a:graphicData uri="http://schemas.microsoft.com/office/word/2010/wordprocessingGroup">
                    <wpg:wgp>
                      <wpg:cNvGrpSpPr/>
                      <wpg:grpSpPr>
                        <a:xfrm>
                          <a:off x="0" y="0"/>
                          <a:ext cx="5295575" cy="1424763"/>
                          <a:chOff x="0" y="0"/>
                          <a:chExt cx="5295575" cy="1424763"/>
                        </a:xfrm>
                      </wpg:grpSpPr>
                      <wps:wsp>
                        <wps:cNvPr id="44" name="คำบรรยายภาพแบบเส้น 2 12"/>
                        <wps:cNvSpPr/>
                        <wps:spPr>
                          <a:xfrm>
                            <a:off x="0" y="0"/>
                            <a:ext cx="2041451" cy="1424763"/>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3FD3DD13" w14:textId="2AFCC5EB" w:rsidR="005C5753" w:rsidRDefault="005C5753" w:rsidP="002F7A5C">
                              <w:pPr>
                                <w:pStyle w:val="Cmtbox"/>
                              </w:pPr>
                              <w:r>
                                <w:t xml:space="preserve">Use a non-boundary </w:t>
                              </w:r>
                              <w:r w:rsidRPr="004A3895">
                                <w:t>table with one row and two</w:t>
                              </w:r>
                              <w:r>
                                <w:t xml:space="preserve"> columns for the formula and its number</w:t>
                              </w:r>
                            </w:p>
                            <w:p w14:paraId="3DD4FDEA" w14:textId="77777777" w:rsidR="005C5753" w:rsidRPr="004A3895" w:rsidRDefault="005C5753" w:rsidP="002F7A5C">
                              <w:pPr>
                                <w:pStyle w:val="Cmtbox"/>
                              </w:pPr>
                              <w:r>
                                <w:t>Number of equation followed by “Chapter#. Number:”</w:t>
                              </w:r>
                            </w:p>
                            <w:p w14:paraId="160DE06F" w14:textId="2F1DD5F2" w:rsidR="005C5753" w:rsidRPr="00AD32A5" w:rsidRDefault="005C5753" w:rsidP="002F7A5C">
                              <w:pPr>
                                <w:pStyle w:val="Cmtbox"/>
                              </w:pPr>
                              <w:r>
                                <w:t>One empty line (double space) before and after table of eq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041451" y="733646"/>
                            <a:ext cx="1116551" cy="542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 name="Straight Arrow Connector 66"/>
                        <wps:cNvCnPr/>
                        <wps:spPr>
                          <a:xfrm>
                            <a:off x="2041451" y="733646"/>
                            <a:ext cx="3254124" cy="5948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E93223" id="Group 67" o:spid="_x0000_s1080" style="position:absolute;left:0;text-align:left;margin-left:-67.8pt;margin-top:22.7pt;width:416.95pt;height:112.2pt;z-index:251747328" coordsize="52955,14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">
                <v:rect id="_x0000_s1081" style="position:absolute;width:20414;height:142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IUEb8A&#10;AADbAAAADwAAAGRycy9kb3ducmV2LnhtbESPQYvCMBSE74L/ITzBm6YuIlKNIgVh9VZd74/m2RSb&#10;l9pEW/+9EYQ9DjPzDbPe9rYWT2p95VjBbJqAIC6crrhU8HfeT5YgfEDWWDsmBS/ysN0MB2tMtes4&#10;p+cplCJC2KeowITQpFL6wpBFP3UNcfSurrUYomxLqVvsItzW8idJFtJixXHBYEOZoeJ2elgFSXm4&#10;n1136MySsyx71fkRL7lS41G/W4EI1If/8Lf9qxXM5/D5En+A3L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whQRvwAAANsAAAAPAAAAAAAAAAAAAAAAAJgCAABkcnMvZG93bnJl&#10;di54bWxQSwUGAAAAAAQABAD1AAAAhAMAAAAA&#10;" fillcolor="#d8d8d8 [2732]" strokecolor="black [3213]" strokeweight="1pt">
                  <v:textbox>
                    <w:txbxContent>
                      <w:p w14:paraId="3FD3DD13" w14:textId="2AFCC5EB" w:rsidR="005C5753" w:rsidRDefault="005C5753" w:rsidP="002F7A5C">
                        <w:pPr>
                          <w:pStyle w:val="Cmtbox"/>
                        </w:pPr>
                        <w:r>
                          <w:t xml:space="preserve">Use a non-boundary </w:t>
                        </w:r>
                        <w:r w:rsidRPr="004A3895">
                          <w:t>table with one row and two</w:t>
                        </w:r>
                        <w:r>
                          <w:t xml:space="preserve"> columns for the formula and its number</w:t>
                        </w:r>
                      </w:p>
                      <w:p w14:paraId="3DD4FDEA" w14:textId="77777777" w:rsidR="005C5753" w:rsidRPr="004A3895" w:rsidRDefault="005C5753" w:rsidP="002F7A5C">
                        <w:pPr>
                          <w:pStyle w:val="Cmtbox"/>
                        </w:pPr>
                        <w:r>
                          <w:t>Number of equation followed by “Chapter#. Number:”</w:t>
                        </w:r>
                      </w:p>
                      <w:p w14:paraId="160DE06F" w14:textId="2F1DD5F2" w:rsidR="005C5753" w:rsidRPr="00AD32A5" w:rsidRDefault="005C5753" w:rsidP="002F7A5C">
                        <w:pPr>
                          <w:pStyle w:val="Cmtbox"/>
                        </w:pPr>
                        <w:r>
                          <w:t>One empty line (double space) before and after table of equation</w:t>
                        </w:r>
                      </w:p>
                    </w:txbxContent>
                  </v:textbox>
                </v:rect>
                <v:shape id="Straight Arrow Connector 62" o:spid="_x0000_s1082" type="#_x0000_t32" style="position:absolute;left:20414;top:7336;width:11166;height:54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wZt78AAADbAAAADwAAAGRycy9kb3ducmV2LnhtbESP3YrCMBSE7xd8h3AEb5Y1VUSWahQR&#10;hHq56gMcmmNTbE5Kkv749kYQ9nKYmW+Y7X60jejJh9qxgsU8A0FcOl1zpeB2Pf38gggRWWPjmBQ8&#10;KcB+N/naYq7dwH/UX2IlEoRDjgpMjG0uZSgNWQxz1xIn7+68xZikr6T2OCS4beQyy9bSYs1pwWBL&#10;R0Pl49JZBa5nc1592/iQXXk9YFccB18oNZuOhw2ISGP8D3/ahVawXsL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twZt78AAADbAAAADwAAAAAAAAAAAAAAAACh&#10;AgAAZHJzL2Rvd25yZXYueG1sUEsFBgAAAAAEAAQA+QAAAI0DAAAAAA==&#10;" strokecolor="black [3040]">
                  <v:stroke endarrow="block"/>
                </v:shape>
                <v:shape id="Straight Arrow Connector 66" o:spid="_x0000_s1083" type="#_x0000_t32" style="position:absolute;left:20414;top:7336;width:32541;height:59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cftMAAAADbAAAADwAAAGRycy9kb3ducmV2LnhtbESP3YrCMBSE7xd8h3AEb5Y1VZYi1Sgi&#10;CN1LdR/g0Jxtis1JSdIf334jCF4OM/MNsztMthUD+dA4VrBaZiCIK6cbrhX83s5fGxAhImtsHZOC&#10;BwU47GcfOyy0G/lCwzXWIkE4FKjAxNgVUobKkMWwdB1x8v6ctxiT9LXUHscEt61cZ1kuLTacFgx2&#10;dDJU3a+9VeAGNj/fnzbeZV/djtiXp9GXSi3m03ELItIU3+FXu9QK8hyeX9IPkP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3nH7TAAAAA2wAAAA8AAAAAAAAAAAAAAAAA&#10;oQIAAGRycy9kb3ducmV2LnhtbFBLBQYAAAAABAAEAPkAAACOAwAAAAA=&#10;" strokecolor="black [3040]">
                  <v:stroke endarrow="block"/>
                </v:shape>
              </v:group>
            </w:pict>
          </mc:Fallback>
        </mc:AlternateContent>
      </w:r>
      <w:r w:rsidR="004A3895" w:rsidRPr="004A3895">
        <w:t xml:space="preserve">In order to determine the sample size of the study, Yamane Taro’s formula for sample size is followed to calculate the specific required number of the samples </w:t>
      </w:r>
      <w:r w:rsidR="004A3895" w:rsidRPr="004A3895">
        <w:fldChar w:fldCharType="begin"/>
      </w:r>
      <w:r w:rsidR="004A3895" w:rsidRPr="004A3895">
        <w:instrText xml:space="preserve"> ADDIN EN.CITE &lt;EndNote&gt;&lt;Cite&gt;&lt;Author&gt;Yamane&lt;/Author&gt;&lt;Year&gt;1967&lt;/Year&gt;&lt;RecNum&gt;1110&lt;/RecNum&gt;&lt;DisplayText&gt;(Yamane, 1967)&lt;/DisplayText&gt;&lt;record&gt;&lt;rec-number&gt;1110&lt;/rec-number&gt;&lt;foreign-keys&gt;&lt;key app="EN" db-id="2zz09sdvnxpf0oeffappp50ma0t2e9d029f2"&gt;1110&lt;/key&gt;&lt;/foreign-keys&gt;&lt;ref-type name="Journal Article"&gt;17&lt;/ref-type&gt;&lt;contributors&gt;&lt;authors&gt;&lt;author&gt;Yamane, Taro&lt;/author&gt;&lt;/authors&gt;&lt;/contributors&gt;&lt;titles&gt;&lt;title&gt;Elementary sampling theory&lt;/title&gt;&lt;/titles&gt;&lt;dates&gt;&lt;year&gt;1967&lt;/year&gt;&lt;/dates&gt;&lt;urls&gt;&lt;/urls&gt;&lt;/record&gt;&lt;/Cite&gt;&lt;/EndNote&gt;</w:instrText>
      </w:r>
      <w:r w:rsidR="004A3895" w:rsidRPr="004A3895">
        <w:fldChar w:fldCharType="separate"/>
      </w:r>
      <w:r w:rsidR="004A3895" w:rsidRPr="004A3895">
        <w:rPr>
          <w:noProof/>
        </w:rPr>
        <w:t>(</w:t>
      </w:r>
      <w:hyperlink w:anchor="_ENREF_50" w:tooltip="Yamane, 1967 #1110" w:history="1">
        <w:r w:rsidR="004A3895" w:rsidRPr="004A3895">
          <w:rPr>
            <w:noProof/>
          </w:rPr>
          <w:t>Yamane, 1967</w:t>
        </w:r>
      </w:hyperlink>
      <w:r w:rsidR="004A3895" w:rsidRPr="004A3895">
        <w:rPr>
          <w:noProof/>
        </w:rPr>
        <w:t>)</w:t>
      </w:r>
      <w:r w:rsidR="004A3895" w:rsidRPr="004A3895">
        <w:fldChar w:fldCharType="end"/>
      </w:r>
      <w:r w:rsidR="004A3895" w:rsidRPr="004A3895">
        <w:t>. The confidential level of the study in 95% or with sampling error of 5%. The formula and notation are as below:</w:t>
      </w:r>
    </w:p>
    <w:p w14:paraId="3D0525EF" w14:textId="288D95A7" w:rsidR="004A3895" w:rsidRPr="004A3895" w:rsidRDefault="004A3895" w:rsidP="002F4665">
      <w:pPr>
        <w:pStyle w:val="BodyThesi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3"/>
        <w:gridCol w:w="1396"/>
      </w:tblGrid>
      <w:tr w:rsidR="004A3895" w:rsidRPr="004A3895" w14:paraId="0281EBFA" w14:textId="77777777" w:rsidTr="004A3895">
        <w:tc>
          <w:tcPr>
            <w:tcW w:w="7465" w:type="dxa"/>
            <w:vAlign w:val="center"/>
          </w:tcPr>
          <w:p w14:paraId="2A427428" w14:textId="5B956D0D" w:rsidR="004A3895" w:rsidRPr="004A3895" w:rsidRDefault="004A3895" w:rsidP="002F4665">
            <w:pPr>
              <w:pStyle w:val="BodyThesis"/>
            </w:pPr>
            <m:oMathPara>
              <m:oMath>
                <m:r>
                  <m:rPr>
                    <m:nor/>
                  </m:rPr>
                  <w:rPr>
                    <w:iCs/>
                  </w:rPr>
                  <m:t>n</m:t>
                </m:r>
                <m:r>
                  <m:rPr>
                    <m:nor/>
                  </m:rPr>
                  <m:t>=</m:t>
                </m:r>
                <m:f>
                  <m:fPr>
                    <m:ctrlPr>
                      <w:rPr>
                        <w:rFonts w:ascii="Cambria Math" w:hAnsi="Cambria Math"/>
                      </w:rPr>
                    </m:ctrlPr>
                  </m:fPr>
                  <m:num>
                    <m:r>
                      <m:rPr>
                        <m:nor/>
                      </m:rPr>
                      <w:rPr>
                        <w:iCs/>
                      </w:rPr>
                      <m:t>N</m:t>
                    </m:r>
                  </m:num>
                  <m:den>
                    <m:r>
                      <m:rPr>
                        <m:nor/>
                      </m:rPr>
                      <m:t>1+</m:t>
                    </m:r>
                    <m:r>
                      <m:rPr>
                        <m:nor/>
                      </m:rPr>
                      <w:rPr>
                        <w:iCs/>
                      </w:rPr>
                      <m:t>N</m:t>
                    </m:r>
                    <m:r>
                      <m:rPr>
                        <m:nor/>
                      </m:rPr>
                      <m:t>*</m:t>
                    </m:r>
                    <m:sSup>
                      <m:sSupPr>
                        <m:ctrlPr>
                          <w:rPr>
                            <w:rFonts w:ascii="Cambria Math" w:hAnsi="Cambria Math"/>
                          </w:rPr>
                        </m:ctrlPr>
                      </m:sSupPr>
                      <m:e>
                        <m:r>
                          <m:rPr>
                            <m:nor/>
                          </m:rPr>
                          <w:rPr>
                            <w:iCs/>
                          </w:rPr>
                          <m:t>e</m:t>
                        </m:r>
                      </m:e>
                      <m:sup>
                        <m:r>
                          <m:rPr>
                            <m:nor/>
                          </m:rPr>
                          <m:t>2</m:t>
                        </m:r>
                      </m:sup>
                    </m:sSup>
                  </m:den>
                </m:f>
              </m:oMath>
            </m:oMathPara>
          </w:p>
        </w:tc>
        <w:tc>
          <w:tcPr>
            <w:tcW w:w="834" w:type="dxa"/>
            <w:vAlign w:val="center"/>
          </w:tcPr>
          <w:p w14:paraId="526EDF86" w14:textId="43BF2801" w:rsidR="004A3895" w:rsidRPr="004A3895" w:rsidRDefault="002F7A5C" w:rsidP="002F4665">
            <w:pPr>
              <w:pStyle w:val="BodyThesis"/>
            </w:pPr>
            <w:r>
              <w:t>(4</w:t>
            </w:r>
            <w:r w:rsidR="004A3895" w:rsidRPr="004A3895">
              <w:t>.1)</w:t>
            </w:r>
          </w:p>
        </w:tc>
      </w:tr>
    </w:tbl>
    <w:p w14:paraId="2453C6FA" w14:textId="2C929CB2" w:rsidR="004A3895" w:rsidRDefault="004A3895" w:rsidP="002F4665">
      <w:pPr>
        <w:pStyle w:val="BodyThesis"/>
      </w:pPr>
    </w:p>
    <w:p w14:paraId="17513C9A" w14:textId="4CDBF605" w:rsidR="004A3895" w:rsidRPr="004A3895" w:rsidRDefault="004A3895" w:rsidP="002F4665">
      <w:pPr>
        <w:pStyle w:val="BodyThesis"/>
      </w:pPr>
      <w:r w:rsidRPr="004A3895">
        <w:t>Where</w:t>
      </w:r>
      <w:r w:rsidRPr="004A3895">
        <w:tab/>
      </w:r>
      <w:r w:rsidRPr="004A3895">
        <w:tab/>
        <w:t>n = sample size to be surveyed</w:t>
      </w:r>
    </w:p>
    <w:p w14:paraId="228E9093" w14:textId="0B4BB89D" w:rsidR="004A3895" w:rsidRPr="004A3895" w:rsidRDefault="004A3895" w:rsidP="002F4665">
      <w:pPr>
        <w:pStyle w:val="BodyThesis"/>
      </w:pPr>
      <w:r w:rsidRPr="004A3895">
        <w:tab/>
      </w:r>
      <w:r w:rsidRPr="004A3895">
        <w:tab/>
        <w:t>N = total number of population</w:t>
      </w:r>
    </w:p>
    <w:p w14:paraId="524D2CD2" w14:textId="06BCAC41" w:rsidR="004A3895" w:rsidRPr="004A3895" w:rsidRDefault="004A3895" w:rsidP="002F4665">
      <w:pPr>
        <w:pStyle w:val="BodyThesis"/>
      </w:pPr>
      <w:r w:rsidRPr="004A3895">
        <w:tab/>
      </w:r>
      <w:r w:rsidRPr="004A3895">
        <w:tab/>
        <w:t>e = level of precision or sampling of error (0.05)</w:t>
      </w:r>
      <w:r w:rsidR="00D34A0E" w:rsidRPr="00D34A0E">
        <w:rPr>
          <w:bCs/>
          <w:noProof/>
        </w:rPr>
        <w:t xml:space="preserve"> </w:t>
      </w:r>
    </w:p>
    <w:p w14:paraId="68DE4CDA" w14:textId="224F6D24" w:rsidR="004A3895" w:rsidRPr="004A3895" w:rsidRDefault="004A3895" w:rsidP="002F4665">
      <w:pPr>
        <w:pStyle w:val="BodyThesis"/>
      </w:pPr>
      <w:r w:rsidRPr="004A3895">
        <w:t>As total number of population is 36,746 companies, and the confidential level is 95% (e=0.05), hence number of sample size for this study is 395.7 or 395 companies</w:t>
      </w:r>
      <w:r w:rsidR="004F073C">
        <w:t>.</w:t>
      </w:r>
    </w:p>
    <w:p w14:paraId="083CCE05" w14:textId="47758983" w:rsidR="001D34DD" w:rsidRPr="004A3895" w:rsidRDefault="00A812B4" w:rsidP="002F4665">
      <w:pPr>
        <w:pStyle w:val="BodyThesis"/>
      </w:pPr>
      <w:r w:rsidRPr="004A3895">
        <w:t xml:space="preserve">After distributing the </w:t>
      </w:r>
      <w:r w:rsidR="00A9755B" w:rsidRPr="004A3895">
        <w:t xml:space="preserve">585 </w:t>
      </w:r>
      <w:r w:rsidRPr="004A3895">
        <w:t>questionnaires to total popul</w:t>
      </w:r>
      <w:r w:rsidR="00A46CEF" w:rsidRPr="004A3895">
        <w:t>ation</w:t>
      </w:r>
      <w:r w:rsidR="00A9755B" w:rsidRPr="004A3895">
        <w:t xml:space="preserve"> through </w:t>
      </w:r>
      <w:r w:rsidR="00935697" w:rsidRPr="004A3895">
        <w:t>post mail</w:t>
      </w:r>
      <w:r w:rsidR="00A9755B" w:rsidRPr="004A3895">
        <w:t xml:space="preserve"> service and e-mail</w:t>
      </w:r>
      <w:r w:rsidR="00A46CEF" w:rsidRPr="004A3895">
        <w:t xml:space="preserve">, there are </w:t>
      </w:r>
      <w:r w:rsidR="007D4350" w:rsidRPr="004A3895">
        <w:t xml:space="preserve">total </w:t>
      </w:r>
      <w:r w:rsidR="00A9755B" w:rsidRPr="004A3895">
        <w:t>24</w:t>
      </w:r>
      <w:r w:rsidR="00BB4237" w:rsidRPr="004A3895">
        <w:t xml:space="preserve"> respondents responded the survey in total. Demographical information about respondents mostly are questions in section 1 and 2. Specifically, demographical information in the study are company business types, types of transport service, share of inter and intra city tot total shipments, current fuel types use for vehicle, number of employees, number of vehicles, and the company revenue.</w:t>
      </w:r>
    </w:p>
    <w:p w14:paraId="4FE3A9B3" w14:textId="77777777" w:rsidR="00785C2C" w:rsidRDefault="00785C2C">
      <w:pPr>
        <w:spacing w:after="200" w:line="276" w:lineRule="auto"/>
        <w:jc w:val="left"/>
        <w:rPr>
          <w:rFonts w:cs="Times New Roman"/>
          <w:b/>
          <w:bCs/>
          <w:iCs/>
          <w:szCs w:val="22"/>
        </w:rPr>
      </w:pPr>
      <w:r>
        <w:rPr>
          <w:rFonts w:cs="Times New Roman"/>
          <w:b/>
          <w:bCs/>
        </w:rPr>
        <w:br w:type="page"/>
      </w:r>
    </w:p>
    <w:p w14:paraId="7538D21B" w14:textId="6B9AC3CD" w:rsidR="00D83BEF" w:rsidRPr="004A3895" w:rsidRDefault="00927204" w:rsidP="00D83BEF">
      <w:pPr>
        <w:pStyle w:val="CaptionThesis"/>
        <w:spacing w:after="360" w:line="240" w:lineRule="auto"/>
        <w:rPr>
          <w:rFonts w:cs="Times New Roman"/>
        </w:rPr>
      </w:pPr>
      <w:bookmarkStart w:id="47" w:name="_Toc482718772"/>
      <w:bookmarkStart w:id="48" w:name="_Toc483345579"/>
      <w:r>
        <w:rPr>
          <w:rFonts w:cs="Times New Roman"/>
          <w:b/>
          <w:bCs/>
          <w:noProof/>
        </w:rPr>
        <w:lastRenderedPageBreak/>
        <mc:AlternateContent>
          <mc:Choice Requires="wpg">
            <w:drawing>
              <wp:anchor distT="0" distB="0" distL="114300" distR="114300" simplePos="0" relativeHeight="251749376" behindDoc="0" locked="0" layoutInCell="1" allowOverlap="1" wp14:anchorId="7CAC3E76" wp14:editId="00163DA5">
                <wp:simplePos x="0" y="0"/>
                <wp:positionH relativeFrom="column">
                  <wp:posOffset>542925</wp:posOffset>
                </wp:positionH>
                <wp:positionV relativeFrom="paragraph">
                  <wp:posOffset>-600075</wp:posOffset>
                </wp:positionV>
                <wp:extent cx="5134689" cy="2028825"/>
                <wp:effectExtent l="38100" t="0" r="27940" b="28575"/>
                <wp:wrapNone/>
                <wp:docPr id="69" name="Group 69"/>
                <wp:cNvGraphicFramePr/>
                <a:graphic xmlns:a="http://schemas.openxmlformats.org/drawingml/2006/main">
                  <a:graphicData uri="http://schemas.microsoft.com/office/word/2010/wordprocessingGroup">
                    <wpg:wgp>
                      <wpg:cNvGrpSpPr/>
                      <wpg:grpSpPr>
                        <a:xfrm>
                          <a:off x="0" y="0"/>
                          <a:ext cx="5134689" cy="2028825"/>
                          <a:chOff x="0" y="-1"/>
                          <a:chExt cx="5134689" cy="1618242"/>
                        </a:xfrm>
                      </wpg:grpSpPr>
                      <wps:wsp>
                        <wps:cNvPr id="30" name="คำบรรยายภาพแบบเส้น 2 12"/>
                        <wps:cNvSpPr/>
                        <wps:spPr>
                          <a:xfrm>
                            <a:off x="3284934" y="-1"/>
                            <a:ext cx="1849755" cy="1618242"/>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63340742" w14:textId="77777777" w:rsidR="005C5753" w:rsidRDefault="005C5753" w:rsidP="002F7A5C">
                              <w:pPr>
                                <w:pStyle w:val="Cmtbox"/>
                              </w:pPr>
                              <w:r>
                                <w:t>Caption generation: by Tab Reference &gt; Insert Caption above table</w:t>
                              </w:r>
                            </w:p>
                            <w:p w14:paraId="5E075AF2" w14:textId="77777777" w:rsidR="005C5753" w:rsidRDefault="005C5753" w:rsidP="002F7A5C">
                              <w:pPr>
                                <w:pStyle w:val="Cmtbox"/>
                              </w:pPr>
                              <w:r>
                                <w:t>Font: Time New Roman 12pt</w:t>
                              </w:r>
                            </w:p>
                            <w:p w14:paraId="5B38EC4D" w14:textId="6FC773CC" w:rsidR="005C5753" w:rsidRPr="008F04AC" w:rsidRDefault="005C5753" w:rsidP="002F7A5C">
                              <w:pPr>
                                <w:pStyle w:val="Cmtbox"/>
                                <w:rPr>
                                  <w:b/>
                                  <w:bCs/>
                                </w:rPr>
                              </w:pPr>
                              <w:r>
                                <w:t xml:space="preserve">Table and its number: set to be </w:t>
                              </w:r>
                              <w:r>
                                <w:rPr>
                                  <w:b/>
                                  <w:bCs/>
                                </w:rPr>
                                <w:t>Bold</w:t>
                              </w:r>
                            </w:p>
                            <w:p w14:paraId="31CE1F83" w14:textId="2BFA5B48" w:rsidR="005C5753" w:rsidRDefault="005C5753" w:rsidP="002F7A5C">
                              <w:pPr>
                                <w:pStyle w:val="Cmtbox"/>
                              </w:pPr>
                              <w:r>
                                <w:t>Number of table followed by number of chapter, and separate by “Dot” (</w:t>
                              </w:r>
                              <w:r w:rsidRPr="002F7A5C">
                                <w:rPr>
                                  <w:b/>
                                  <w:bCs/>
                                </w:rPr>
                                <w:t>Table 4.1</w:t>
                              </w:r>
                              <w:r>
                                <w:t>)</w:t>
                              </w:r>
                            </w:p>
                            <w:p w14:paraId="4B9BC0C0" w14:textId="77777777" w:rsidR="005C5753" w:rsidRDefault="005C5753" w:rsidP="002F7A5C">
                              <w:pPr>
                                <w:pStyle w:val="Cmtbox"/>
                              </w:pPr>
                              <w:r>
                                <w:t>Line spacing: single</w:t>
                              </w:r>
                            </w:p>
                            <w:p w14:paraId="1605FBAE" w14:textId="313E6FA0" w:rsidR="005C5753" w:rsidRPr="00AD32A5" w:rsidRDefault="005C5753" w:rsidP="002F7A5C">
                              <w:pPr>
                                <w:pStyle w:val="Cmtbox"/>
                              </w:pPr>
                              <w:r>
                                <w:t>Spacing After: 18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flipH="1">
                            <a:off x="0" y="106325"/>
                            <a:ext cx="3285461" cy="4142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CAC3E76" id="Group 69" o:spid="_x0000_s1084" style="position:absolute;margin-left:42.75pt;margin-top:-47.25pt;width:404.3pt;height:159.75pt;z-index:251749376;mso-height-relative:margin" coordorigin="" coordsize="51346,16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">
                <v:rect id="_x0000_s1085" style="position:absolute;left:32849;width:18497;height:16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9hb70A&#10;AADbAAAADwAAAGRycy9kb3ducmV2LnhtbERPy4rCMBTdC/5DuII7m46CSDXKUBDUXX3sL821KdPc&#10;dJpo69+bheDycN6b3WAb8aTO144V/CQpCOLS6ZorBdfLfrYC4QOyxsYxKXiRh912PNpgpl3PBT3P&#10;oRIxhH2GCkwIbSalLw1Z9IlriSN3d53FEGFXSd1hH8NtI+dpupQWa44NBlvKDZV/54dVkFbH/4vr&#10;j71ZcZ7nr6Y44a1QajoZftcgAg3hK/64D1rBIq6PX+IPkNs3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P9hb70AAADbAAAADwAAAAAAAAAAAAAAAACYAgAAZHJzL2Rvd25yZXYu&#10;eG1sUEsFBgAAAAAEAAQA9QAAAIIDAAAAAA==&#10;" fillcolor="#d8d8d8 [2732]" strokecolor="black [3213]" strokeweight="1pt">
                  <v:textbox>
                    <w:txbxContent>
                      <w:p w14:paraId="63340742" w14:textId="77777777" w:rsidR="005C5753" w:rsidRDefault="005C5753" w:rsidP="002F7A5C">
                        <w:pPr>
                          <w:pStyle w:val="Cmtbox"/>
                        </w:pPr>
                        <w:r>
                          <w:t>Caption generation: by Tab Reference &gt; Insert Caption above table</w:t>
                        </w:r>
                      </w:p>
                      <w:p w14:paraId="5E075AF2" w14:textId="77777777" w:rsidR="005C5753" w:rsidRDefault="005C5753" w:rsidP="002F7A5C">
                        <w:pPr>
                          <w:pStyle w:val="Cmtbox"/>
                        </w:pPr>
                        <w:r>
                          <w:t>Font: Time New Roman 12pt</w:t>
                        </w:r>
                      </w:p>
                      <w:p w14:paraId="5B38EC4D" w14:textId="6FC773CC" w:rsidR="005C5753" w:rsidRPr="008F04AC" w:rsidRDefault="005C5753" w:rsidP="002F7A5C">
                        <w:pPr>
                          <w:pStyle w:val="Cmtbox"/>
                          <w:rPr>
                            <w:b/>
                            <w:bCs/>
                          </w:rPr>
                        </w:pPr>
                        <w:r>
                          <w:t xml:space="preserve">Table and its number: set to be </w:t>
                        </w:r>
                        <w:r>
                          <w:rPr>
                            <w:b/>
                            <w:bCs/>
                          </w:rPr>
                          <w:t>Bold</w:t>
                        </w:r>
                      </w:p>
                      <w:p w14:paraId="31CE1F83" w14:textId="2BFA5B48" w:rsidR="005C5753" w:rsidRDefault="005C5753" w:rsidP="002F7A5C">
                        <w:pPr>
                          <w:pStyle w:val="Cmtbox"/>
                        </w:pPr>
                        <w:r>
                          <w:t>Number of table followed by number of chapter, and separate by “Dot” (</w:t>
                        </w:r>
                        <w:r w:rsidRPr="002F7A5C">
                          <w:rPr>
                            <w:b/>
                            <w:bCs/>
                          </w:rPr>
                          <w:t>Table 4.1</w:t>
                        </w:r>
                        <w:r>
                          <w:t>)</w:t>
                        </w:r>
                      </w:p>
                      <w:p w14:paraId="4B9BC0C0" w14:textId="77777777" w:rsidR="005C5753" w:rsidRDefault="005C5753" w:rsidP="002F7A5C">
                        <w:pPr>
                          <w:pStyle w:val="Cmtbox"/>
                        </w:pPr>
                        <w:r>
                          <w:t>Line spacing: single</w:t>
                        </w:r>
                      </w:p>
                      <w:p w14:paraId="1605FBAE" w14:textId="313E6FA0" w:rsidR="005C5753" w:rsidRPr="00AD32A5" w:rsidRDefault="005C5753" w:rsidP="002F7A5C">
                        <w:pPr>
                          <w:pStyle w:val="Cmtbox"/>
                        </w:pPr>
                        <w:r>
                          <w:t>Spacing After: 18pt</w:t>
                        </w:r>
                      </w:p>
                    </w:txbxContent>
                  </v:textbox>
                </v:rect>
                <v:shape id="Straight Arrow Connector 68" o:spid="_x0000_s1086" type="#_x0000_t32" style="position:absolute;top:1063;width:32854;height:414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X3MMEAAADbAAAADwAAAGRycy9kb3ducmV2LnhtbERPz2uDMBS+D/o/hFfYbY3dQYZrlFIo&#10;DHcY00J3fJhXtTUvYjJN//vmMNjx4/u9K4IZxEyT6y0r2G4SEMSN1T23Ck718eUNhPPIGgfLpOBO&#10;Dop89bTDTNuFv2mufCtiCLsMFXTej5mUrunIoNvYkThyFzsZ9BFOrdQTLjHcDPI1SVJpsOfY0OFI&#10;h46aW/VrFJTn66WWpz6gqUJafibHr+Fnq9TzOuzfQXgK/l/85/7QCtI4Nn6JP0Dm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ZfcwwQAAANsAAAAPAAAAAAAAAAAAAAAA&#10;AKECAABkcnMvZG93bnJldi54bWxQSwUGAAAAAAQABAD5AAAAjwMAAAAA&#10;" strokecolor="black [3040]">
                  <v:stroke endarrow="block"/>
                </v:shape>
              </v:group>
            </w:pict>
          </mc:Fallback>
        </mc:AlternateContent>
      </w:r>
      <w:r w:rsidR="00E3061C" w:rsidRPr="004A3895">
        <w:rPr>
          <w:rFonts w:cs="Times New Roman"/>
          <w:b/>
          <w:bCs/>
        </w:rPr>
        <w:t>Table</w:t>
      </w:r>
      <w:r w:rsidR="002F7A5C">
        <w:rPr>
          <w:rFonts w:cs="Times New Roman"/>
          <w:b/>
          <w:bCs/>
        </w:rPr>
        <w:t xml:space="preserve"> 4</w:t>
      </w:r>
      <w:r w:rsidR="00E3061C" w:rsidRPr="004A3895">
        <w:rPr>
          <w:rFonts w:cs="Times New Roman"/>
          <w:b/>
          <w:bCs/>
        </w:rPr>
        <w:t>.</w:t>
      </w:r>
      <w:r w:rsidR="00E3061C" w:rsidRPr="004A3895">
        <w:rPr>
          <w:rFonts w:cs="Times New Roman"/>
          <w:b/>
          <w:bCs/>
        </w:rPr>
        <w:fldChar w:fldCharType="begin"/>
      </w:r>
      <w:r w:rsidR="00E3061C" w:rsidRPr="004A3895">
        <w:rPr>
          <w:rFonts w:cs="Times New Roman"/>
          <w:b/>
          <w:bCs/>
        </w:rPr>
        <w:instrText xml:space="preserve"> SEQ Table \* ARABIC \s 1 </w:instrText>
      </w:r>
      <w:r w:rsidR="00E3061C" w:rsidRPr="004A3895">
        <w:rPr>
          <w:rFonts w:cs="Times New Roman"/>
          <w:b/>
          <w:bCs/>
        </w:rPr>
        <w:fldChar w:fldCharType="separate"/>
      </w:r>
      <w:r w:rsidR="005E676C">
        <w:rPr>
          <w:rFonts w:cs="Times New Roman"/>
          <w:b/>
          <w:bCs/>
          <w:noProof/>
        </w:rPr>
        <w:t>1</w:t>
      </w:r>
      <w:r w:rsidR="00E3061C" w:rsidRPr="004A3895">
        <w:rPr>
          <w:rFonts w:cs="Times New Roman"/>
          <w:b/>
          <w:bCs/>
        </w:rPr>
        <w:fldChar w:fldCharType="end"/>
      </w:r>
      <w:r w:rsidR="00E3061C" w:rsidRPr="004A3895">
        <w:rPr>
          <w:rFonts w:cs="Times New Roman"/>
        </w:rPr>
        <w:t xml:space="preserve"> Frequency and descriptive table of demographical factors</w:t>
      </w:r>
      <w:bookmarkEnd w:id="47"/>
      <w:bookmarkEnd w:id="48"/>
    </w:p>
    <w:tbl>
      <w:tblPr>
        <w:tblStyle w:val="PlainTable2"/>
        <w:tblW w:w="0" w:type="auto"/>
        <w:jc w:val="center"/>
        <w:tblCellMar>
          <w:top w:w="58" w:type="dxa"/>
          <w:left w:w="115" w:type="dxa"/>
          <w:bottom w:w="58" w:type="dxa"/>
          <w:right w:w="115" w:type="dxa"/>
        </w:tblCellMar>
        <w:tblLook w:val="04A0" w:firstRow="1" w:lastRow="0" w:firstColumn="1" w:lastColumn="0" w:noHBand="0" w:noVBand="1"/>
      </w:tblPr>
      <w:tblGrid>
        <w:gridCol w:w="2845"/>
        <w:gridCol w:w="1324"/>
        <w:gridCol w:w="1017"/>
        <w:gridCol w:w="1637"/>
      </w:tblGrid>
      <w:tr w:rsidR="001D34DD" w:rsidRPr="004A3895" w14:paraId="01469B13" w14:textId="77777777" w:rsidTr="0082269D">
        <w:trPr>
          <w:cnfStyle w:val="100000000000" w:firstRow="1" w:lastRow="0" w:firstColumn="0" w:lastColumn="0" w:oddVBand="0" w:evenVBand="0" w:oddHBand="0"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noWrap/>
            <w:vAlign w:val="center"/>
            <w:hideMark/>
          </w:tcPr>
          <w:p w14:paraId="1FB8409A" w14:textId="29CA3112" w:rsidR="001D34DD" w:rsidRPr="004A3895" w:rsidRDefault="00E3061C" w:rsidP="00D83BEF">
            <w:pPr>
              <w:rPr>
                <w:rFonts w:cs="Times New Roman"/>
                <w:color w:val="000000"/>
              </w:rPr>
            </w:pPr>
            <w:r w:rsidRPr="004A3895">
              <w:rPr>
                <w:rFonts w:cs="Times New Roman"/>
                <w:color w:val="000000"/>
              </w:rPr>
              <w:t>Company Business Types</w:t>
            </w:r>
          </w:p>
        </w:tc>
        <w:tc>
          <w:tcPr>
            <w:tcW w:w="0" w:type="auto"/>
            <w:tcBorders>
              <w:top w:val="single" w:sz="4" w:space="0" w:color="7F7F7F" w:themeColor="text1" w:themeTint="80"/>
              <w:bottom w:val="single" w:sz="4" w:space="0" w:color="auto"/>
            </w:tcBorders>
            <w:vAlign w:val="center"/>
            <w:hideMark/>
          </w:tcPr>
          <w:p w14:paraId="7A9322EB" w14:textId="77777777" w:rsidR="001D34DD" w:rsidRPr="004A3895" w:rsidRDefault="001D34DD" w:rsidP="00D83BEF">
            <w:pPr>
              <w:cnfStyle w:val="100000000000" w:firstRow="1" w:lastRow="0" w:firstColumn="0" w:lastColumn="0" w:oddVBand="0" w:evenVBand="0" w:oddHBand="0" w:evenHBand="0" w:firstRowFirstColumn="0" w:firstRowLastColumn="0" w:lastRowFirstColumn="0" w:lastRowLastColumn="0"/>
              <w:rPr>
                <w:rFonts w:cs="Times New Roman"/>
                <w:color w:val="000000"/>
              </w:rPr>
            </w:pPr>
            <w:r w:rsidRPr="004A3895">
              <w:rPr>
                <w:rFonts w:cs="Times New Roman"/>
                <w:color w:val="000000"/>
              </w:rPr>
              <w:t>Frequency</w:t>
            </w:r>
          </w:p>
        </w:tc>
        <w:tc>
          <w:tcPr>
            <w:tcW w:w="0" w:type="auto"/>
            <w:tcBorders>
              <w:top w:val="single" w:sz="4" w:space="0" w:color="7F7F7F" w:themeColor="text1" w:themeTint="80"/>
              <w:bottom w:val="single" w:sz="4" w:space="0" w:color="auto"/>
            </w:tcBorders>
            <w:vAlign w:val="center"/>
            <w:hideMark/>
          </w:tcPr>
          <w:p w14:paraId="79AF7C71" w14:textId="77777777" w:rsidR="001D34DD" w:rsidRPr="004A3895" w:rsidRDefault="001D34DD" w:rsidP="00D83BEF">
            <w:pPr>
              <w:cnfStyle w:val="100000000000" w:firstRow="1" w:lastRow="0" w:firstColumn="0" w:lastColumn="0" w:oddVBand="0" w:evenVBand="0" w:oddHBand="0" w:evenHBand="0" w:firstRowFirstColumn="0" w:firstRowLastColumn="0" w:lastRowFirstColumn="0" w:lastRowLastColumn="0"/>
              <w:rPr>
                <w:rFonts w:cs="Times New Roman"/>
                <w:color w:val="000000"/>
              </w:rPr>
            </w:pPr>
            <w:r w:rsidRPr="004A3895">
              <w:rPr>
                <w:rFonts w:cs="Times New Roman"/>
                <w:color w:val="000000"/>
              </w:rPr>
              <w:t>Percent</w:t>
            </w:r>
          </w:p>
        </w:tc>
        <w:tc>
          <w:tcPr>
            <w:tcW w:w="0" w:type="auto"/>
            <w:tcBorders>
              <w:top w:val="single" w:sz="4" w:space="0" w:color="7F7F7F" w:themeColor="text1" w:themeTint="80"/>
              <w:bottom w:val="single" w:sz="4" w:space="0" w:color="auto"/>
            </w:tcBorders>
            <w:vAlign w:val="center"/>
            <w:hideMark/>
          </w:tcPr>
          <w:p w14:paraId="5C45EA9E" w14:textId="77777777" w:rsidR="001D34DD" w:rsidRPr="004A3895" w:rsidRDefault="001D34DD" w:rsidP="00D83BEF">
            <w:pPr>
              <w:cnfStyle w:val="100000000000" w:firstRow="1" w:lastRow="0" w:firstColumn="0" w:lastColumn="0" w:oddVBand="0" w:evenVBand="0" w:oddHBand="0" w:evenHBand="0" w:firstRowFirstColumn="0" w:firstRowLastColumn="0" w:lastRowFirstColumn="0" w:lastRowLastColumn="0"/>
              <w:rPr>
                <w:rFonts w:cs="Times New Roman"/>
                <w:color w:val="000000"/>
              </w:rPr>
            </w:pPr>
            <w:r w:rsidRPr="004A3895">
              <w:rPr>
                <w:rFonts w:cs="Times New Roman"/>
                <w:color w:val="000000"/>
              </w:rPr>
              <w:t>Valid Percent</w:t>
            </w:r>
          </w:p>
        </w:tc>
      </w:tr>
      <w:tr w:rsidR="001D34DD" w:rsidRPr="004A3895" w14:paraId="6208319C" w14:textId="77777777" w:rsidTr="0082269D">
        <w:trPr>
          <w:cnfStyle w:val="000000100000" w:firstRow="0" w:lastRow="0" w:firstColumn="0" w:lastColumn="0" w:oddVBand="0" w:evenVBand="0" w:oddHBand="1"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vAlign w:val="center"/>
            <w:hideMark/>
          </w:tcPr>
          <w:p w14:paraId="01FF2D8E" w14:textId="77777777" w:rsidR="001D34DD" w:rsidRPr="004A3895" w:rsidRDefault="001D34DD" w:rsidP="00D83BEF">
            <w:pPr>
              <w:rPr>
                <w:rFonts w:cs="Times New Roman"/>
                <w:b w:val="0"/>
                <w:bCs w:val="0"/>
                <w:color w:val="000000"/>
              </w:rPr>
            </w:pPr>
            <w:r w:rsidRPr="004A3895">
              <w:rPr>
                <w:rFonts w:cs="Times New Roman"/>
                <w:b w:val="0"/>
                <w:bCs w:val="0"/>
                <w:color w:val="000000"/>
              </w:rPr>
              <w:t>Sole Proprietorship</w:t>
            </w:r>
          </w:p>
        </w:tc>
        <w:tc>
          <w:tcPr>
            <w:tcW w:w="0" w:type="auto"/>
            <w:tcBorders>
              <w:top w:val="single" w:sz="4" w:space="0" w:color="auto"/>
              <w:bottom w:val="nil"/>
            </w:tcBorders>
            <w:noWrap/>
            <w:vAlign w:val="center"/>
            <w:hideMark/>
          </w:tcPr>
          <w:p w14:paraId="35835A78" w14:textId="77777777" w:rsidR="001D34DD" w:rsidRPr="004A3895" w:rsidRDefault="001D34DD" w:rsidP="00D83BEF">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4A3895">
              <w:rPr>
                <w:rFonts w:cs="Times New Roman"/>
                <w:color w:val="000000"/>
              </w:rPr>
              <w:t>18</w:t>
            </w:r>
          </w:p>
        </w:tc>
        <w:tc>
          <w:tcPr>
            <w:tcW w:w="0" w:type="auto"/>
            <w:tcBorders>
              <w:top w:val="single" w:sz="4" w:space="0" w:color="auto"/>
              <w:bottom w:val="nil"/>
            </w:tcBorders>
            <w:noWrap/>
            <w:vAlign w:val="center"/>
            <w:hideMark/>
          </w:tcPr>
          <w:p w14:paraId="0B32806F" w14:textId="77777777" w:rsidR="001D34DD" w:rsidRPr="004A3895" w:rsidRDefault="001D34DD" w:rsidP="00D83BEF">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4A3895">
              <w:rPr>
                <w:rFonts w:cs="Times New Roman"/>
                <w:color w:val="000000"/>
              </w:rPr>
              <w:t>75</w:t>
            </w:r>
          </w:p>
        </w:tc>
        <w:tc>
          <w:tcPr>
            <w:tcW w:w="0" w:type="auto"/>
            <w:tcBorders>
              <w:top w:val="single" w:sz="4" w:space="0" w:color="auto"/>
              <w:bottom w:val="nil"/>
            </w:tcBorders>
            <w:noWrap/>
            <w:vAlign w:val="center"/>
            <w:hideMark/>
          </w:tcPr>
          <w:p w14:paraId="2B75D20E" w14:textId="77777777" w:rsidR="001D34DD" w:rsidRPr="004A3895" w:rsidRDefault="001D34DD" w:rsidP="00D83BEF">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4A3895">
              <w:rPr>
                <w:rFonts w:cs="Times New Roman"/>
                <w:color w:val="000000"/>
              </w:rPr>
              <w:t>92.3</w:t>
            </w:r>
          </w:p>
        </w:tc>
      </w:tr>
      <w:tr w:rsidR="001D34DD" w:rsidRPr="004A3895" w14:paraId="6A0EA531" w14:textId="77777777" w:rsidTr="0082269D">
        <w:trPr>
          <w:trHeight w:val="43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hideMark/>
          </w:tcPr>
          <w:p w14:paraId="6F64154C" w14:textId="20864FDC" w:rsidR="001D34DD" w:rsidRPr="004A3895" w:rsidRDefault="001D34DD" w:rsidP="00D83BEF">
            <w:pPr>
              <w:rPr>
                <w:rFonts w:cs="Times New Roman"/>
                <w:b w:val="0"/>
                <w:bCs w:val="0"/>
                <w:color w:val="000000"/>
              </w:rPr>
            </w:pPr>
            <w:r w:rsidRPr="004A3895">
              <w:rPr>
                <w:rFonts w:cs="Times New Roman"/>
                <w:b w:val="0"/>
                <w:bCs w:val="0"/>
                <w:color w:val="000000"/>
              </w:rPr>
              <w:t>Corporation</w:t>
            </w:r>
          </w:p>
        </w:tc>
        <w:tc>
          <w:tcPr>
            <w:tcW w:w="0" w:type="auto"/>
            <w:tcBorders>
              <w:top w:val="nil"/>
              <w:bottom w:val="nil"/>
            </w:tcBorders>
            <w:noWrap/>
            <w:vAlign w:val="center"/>
            <w:hideMark/>
          </w:tcPr>
          <w:p w14:paraId="6D91E677" w14:textId="77777777" w:rsidR="001D34DD" w:rsidRPr="004A3895" w:rsidRDefault="001D34DD" w:rsidP="00D83BEF">
            <w:pP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4A3895">
              <w:rPr>
                <w:rFonts w:cs="Times New Roman"/>
                <w:color w:val="000000"/>
              </w:rPr>
              <w:t>6</w:t>
            </w:r>
          </w:p>
        </w:tc>
        <w:tc>
          <w:tcPr>
            <w:tcW w:w="0" w:type="auto"/>
            <w:tcBorders>
              <w:top w:val="nil"/>
              <w:bottom w:val="nil"/>
            </w:tcBorders>
            <w:noWrap/>
            <w:vAlign w:val="center"/>
            <w:hideMark/>
          </w:tcPr>
          <w:p w14:paraId="114345C4" w14:textId="77777777" w:rsidR="001D34DD" w:rsidRPr="004A3895" w:rsidRDefault="001D34DD" w:rsidP="00D83BEF">
            <w:pP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4A3895">
              <w:rPr>
                <w:rFonts w:cs="Times New Roman"/>
                <w:color w:val="000000"/>
              </w:rPr>
              <w:t>25</w:t>
            </w:r>
          </w:p>
        </w:tc>
        <w:tc>
          <w:tcPr>
            <w:tcW w:w="0" w:type="auto"/>
            <w:tcBorders>
              <w:top w:val="nil"/>
              <w:bottom w:val="nil"/>
            </w:tcBorders>
            <w:noWrap/>
            <w:vAlign w:val="center"/>
            <w:hideMark/>
          </w:tcPr>
          <w:p w14:paraId="5CD81E48" w14:textId="77777777" w:rsidR="001D34DD" w:rsidRPr="004A3895" w:rsidRDefault="001D34DD" w:rsidP="00D83BEF">
            <w:pP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4A3895">
              <w:rPr>
                <w:rFonts w:cs="Times New Roman"/>
                <w:color w:val="000000"/>
              </w:rPr>
              <w:t>7.7</w:t>
            </w:r>
          </w:p>
        </w:tc>
      </w:tr>
      <w:tr w:rsidR="001D34DD" w:rsidRPr="004A3895" w14:paraId="6D7BD91D" w14:textId="77777777" w:rsidTr="0082269D">
        <w:trPr>
          <w:cnfStyle w:val="000000100000" w:firstRow="0" w:lastRow="0" w:firstColumn="0" w:lastColumn="0" w:oddVBand="0" w:evenVBand="0" w:oddHBand="1" w:evenHBand="0" w:firstRowFirstColumn="0" w:firstRowLastColumn="0" w:lastRowFirstColumn="0" w:lastRowLastColumn="0"/>
          <w:trHeight w:val="435"/>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hideMark/>
          </w:tcPr>
          <w:p w14:paraId="4EE43E5D" w14:textId="342615C2" w:rsidR="001D34DD" w:rsidRPr="004A3895" w:rsidRDefault="001D34DD" w:rsidP="00D83BEF">
            <w:pPr>
              <w:rPr>
                <w:rFonts w:cs="Times New Roman"/>
                <w:b w:val="0"/>
                <w:bCs w:val="0"/>
                <w:color w:val="000000"/>
              </w:rPr>
            </w:pPr>
            <w:r w:rsidRPr="004A3895">
              <w:rPr>
                <w:rFonts w:cs="Times New Roman"/>
                <w:b w:val="0"/>
                <w:bCs w:val="0"/>
                <w:color w:val="000000"/>
              </w:rPr>
              <w:t>Total</w:t>
            </w:r>
          </w:p>
        </w:tc>
        <w:tc>
          <w:tcPr>
            <w:tcW w:w="0" w:type="auto"/>
            <w:tcBorders>
              <w:top w:val="nil"/>
            </w:tcBorders>
            <w:noWrap/>
            <w:vAlign w:val="center"/>
            <w:hideMark/>
          </w:tcPr>
          <w:p w14:paraId="25394F67" w14:textId="77777777" w:rsidR="001D34DD" w:rsidRPr="004A3895" w:rsidRDefault="001D34DD" w:rsidP="00D83BEF">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4A3895">
              <w:rPr>
                <w:rFonts w:cs="Times New Roman"/>
                <w:color w:val="000000"/>
              </w:rPr>
              <w:t>24</w:t>
            </w:r>
          </w:p>
        </w:tc>
        <w:tc>
          <w:tcPr>
            <w:tcW w:w="0" w:type="auto"/>
            <w:tcBorders>
              <w:top w:val="nil"/>
            </w:tcBorders>
            <w:noWrap/>
            <w:vAlign w:val="center"/>
            <w:hideMark/>
          </w:tcPr>
          <w:p w14:paraId="22A7DF30" w14:textId="77777777" w:rsidR="001D34DD" w:rsidRPr="004A3895" w:rsidRDefault="001D34DD" w:rsidP="00D83BEF">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4A3895">
              <w:rPr>
                <w:rFonts w:cs="Times New Roman"/>
                <w:color w:val="000000"/>
              </w:rPr>
              <w:t>100.0</w:t>
            </w:r>
          </w:p>
        </w:tc>
        <w:tc>
          <w:tcPr>
            <w:tcW w:w="0" w:type="auto"/>
            <w:tcBorders>
              <w:top w:val="nil"/>
            </w:tcBorders>
            <w:noWrap/>
            <w:vAlign w:val="center"/>
            <w:hideMark/>
          </w:tcPr>
          <w:p w14:paraId="1D29F3D4" w14:textId="77777777" w:rsidR="001D34DD" w:rsidRPr="004A3895" w:rsidRDefault="001D34DD" w:rsidP="00D83BEF">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4A3895">
              <w:rPr>
                <w:rFonts w:cs="Times New Roman"/>
                <w:color w:val="000000"/>
              </w:rPr>
              <w:t>100.0</w:t>
            </w:r>
          </w:p>
        </w:tc>
      </w:tr>
    </w:tbl>
    <w:p w14:paraId="5CDCAF2A" w14:textId="724A9478" w:rsidR="00D83BEF" w:rsidRPr="00D83BEF" w:rsidRDefault="00927204" w:rsidP="00D83BEF">
      <w:pPr>
        <w:keepNext/>
        <w:spacing w:line="240" w:lineRule="auto"/>
        <w:jc w:val="left"/>
        <w:rPr>
          <w:rFonts w:cs="Times New Roman"/>
          <w:iCs/>
          <w:sz w:val="20"/>
          <w:szCs w:val="20"/>
        </w:rPr>
      </w:pPr>
      <w:r>
        <w:rPr>
          <w:rFonts w:cs="Times New Roman"/>
          <w:iCs/>
          <w:noProof/>
          <w:sz w:val="20"/>
          <w:szCs w:val="20"/>
        </w:rPr>
        <mc:AlternateContent>
          <mc:Choice Requires="wpg">
            <w:drawing>
              <wp:anchor distT="0" distB="0" distL="114300" distR="114300" simplePos="0" relativeHeight="251751424" behindDoc="0" locked="0" layoutInCell="1" allowOverlap="1" wp14:anchorId="322EA6FF" wp14:editId="0608AB2B">
                <wp:simplePos x="0" y="0"/>
                <wp:positionH relativeFrom="column">
                  <wp:posOffset>-1190847</wp:posOffset>
                </wp:positionH>
                <wp:positionV relativeFrom="paragraph">
                  <wp:posOffset>96490</wp:posOffset>
                </wp:positionV>
                <wp:extent cx="1903228" cy="1722475"/>
                <wp:effectExtent l="0" t="38100" r="20955" b="11430"/>
                <wp:wrapNone/>
                <wp:docPr id="71" name="Group 71"/>
                <wp:cNvGraphicFramePr/>
                <a:graphic xmlns:a="http://schemas.openxmlformats.org/drawingml/2006/main">
                  <a:graphicData uri="http://schemas.microsoft.com/office/word/2010/wordprocessingGroup">
                    <wpg:wgp>
                      <wpg:cNvGrpSpPr/>
                      <wpg:grpSpPr>
                        <a:xfrm>
                          <a:off x="0" y="0"/>
                          <a:ext cx="1903228" cy="1722475"/>
                          <a:chOff x="0" y="0"/>
                          <a:chExt cx="1903228" cy="1722475"/>
                        </a:xfrm>
                      </wpg:grpSpPr>
                      <wps:wsp>
                        <wps:cNvPr id="31" name="คำบรรยายภาพแบบเส้น 2 12"/>
                        <wps:cNvSpPr/>
                        <wps:spPr>
                          <a:xfrm>
                            <a:off x="0" y="637954"/>
                            <a:ext cx="1903228" cy="1084521"/>
                          </a:xfrm>
                          <a:prstGeom prst="rect">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660F7B2C" w14:textId="77777777" w:rsidR="005C5753" w:rsidRDefault="005C5753" w:rsidP="002F7A5C">
                              <w:pPr>
                                <w:pStyle w:val="Cmtbox"/>
                              </w:pPr>
                              <w:r>
                                <w:t>Source:</w:t>
                              </w:r>
                            </w:p>
                            <w:p w14:paraId="7AF54589" w14:textId="77777777" w:rsidR="005C5753" w:rsidRDefault="005C5753" w:rsidP="002F7A5C">
                              <w:pPr>
                                <w:pStyle w:val="Cmtbox"/>
                              </w:pPr>
                              <w:r>
                                <w:t>Font: Time New Roman 10pt</w:t>
                              </w:r>
                            </w:p>
                            <w:p w14:paraId="2E7990F5" w14:textId="691CEF62" w:rsidR="005C5753" w:rsidRDefault="005C5753" w:rsidP="002F7A5C">
                              <w:pPr>
                                <w:pStyle w:val="Cmtbox"/>
                              </w:pPr>
                              <w:r>
                                <w:t>One empty line (double space) before new paragraph</w:t>
                              </w:r>
                            </w:p>
                            <w:p w14:paraId="08BAC7F8" w14:textId="77777777" w:rsidR="005C5753" w:rsidRDefault="005C5753" w:rsidP="002F7A5C">
                              <w:pPr>
                                <w:pStyle w:val="Cmtbox"/>
                              </w:pPr>
                              <w:r>
                                <w:t>Source: reference followed APP 6th full components</w:t>
                              </w:r>
                            </w:p>
                            <w:p w14:paraId="07142A96" w14:textId="30A28685" w:rsidR="005C5753" w:rsidRPr="00AD32A5" w:rsidRDefault="005C5753" w:rsidP="002F7A5C">
                              <w:pPr>
                                <w:pStyle w:val="Cmtbox"/>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flipV="1">
                            <a:off x="946298" y="0"/>
                            <a:ext cx="148856" cy="637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2EA6FF" id="Group 71" o:spid="_x0000_s1087" style="position:absolute;margin-left:-93.75pt;margin-top:7.6pt;width:149.85pt;height:135.65pt;z-index:251751424" coordsize="19032,17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">
                <v:rect id="_x0000_s1088" style="position:absolute;top:6379;width:19032;height:10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PE9MEA&#10;AADbAAAADwAAAGRycy9kb3ducmV2LnhtbESPT4vCMBTE78J+h/AW9qapLoh0TYsUFtRb/XN/NG+b&#10;YvPSbaKt394IgsdhZn7DrPPRtuJGvW8cK5jPEhDEldMN1wpOx9/pCoQPyBpbx6TgTh7y7GOyxlS7&#10;gUu6HUItIoR9igpMCF0qpa8MWfQz1xFH78/1FkOUfS11j0OE21YukmQpLTYcFwx2VBiqLoerVZDU&#10;u/+jG3aDWXFRFPe23OO5VOrrc9z8gAg0hnf41d5qBd9zeH6JP0B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zxPTBAAAA2wAAAA8AAAAAAAAAAAAAAAAAmAIAAGRycy9kb3du&#10;cmV2LnhtbFBLBQYAAAAABAAEAPUAAACGAwAAAAA=&#10;" fillcolor="#d8d8d8 [2732]" strokecolor="black [3213]" strokeweight="1pt">
                  <v:textbox>
                    <w:txbxContent>
                      <w:p w14:paraId="660F7B2C" w14:textId="77777777" w:rsidR="005C5753" w:rsidRDefault="005C5753" w:rsidP="002F7A5C">
                        <w:pPr>
                          <w:pStyle w:val="Cmtbox"/>
                        </w:pPr>
                        <w:r>
                          <w:t>Source:</w:t>
                        </w:r>
                      </w:p>
                      <w:p w14:paraId="7AF54589" w14:textId="77777777" w:rsidR="005C5753" w:rsidRDefault="005C5753" w:rsidP="002F7A5C">
                        <w:pPr>
                          <w:pStyle w:val="Cmtbox"/>
                        </w:pPr>
                        <w:r>
                          <w:t>Font: Time New Roman 10pt</w:t>
                        </w:r>
                      </w:p>
                      <w:p w14:paraId="2E7990F5" w14:textId="691CEF62" w:rsidR="005C5753" w:rsidRDefault="005C5753" w:rsidP="002F7A5C">
                        <w:pPr>
                          <w:pStyle w:val="Cmtbox"/>
                        </w:pPr>
                        <w:r>
                          <w:t>One empty line (double space) before new paragraph</w:t>
                        </w:r>
                      </w:p>
                      <w:p w14:paraId="08BAC7F8" w14:textId="77777777" w:rsidR="005C5753" w:rsidRDefault="005C5753" w:rsidP="002F7A5C">
                        <w:pPr>
                          <w:pStyle w:val="Cmtbox"/>
                        </w:pPr>
                        <w:r>
                          <w:t>Source: reference followed APP 6th full components</w:t>
                        </w:r>
                      </w:p>
                      <w:p w14:paraId="07142A96" w14:textId="30A28685" w:rsidR="005C5753" w:rsidRPr="00AD32A5" w:rsidRDefault="005C5753" w:rsidP="002F7A5C">
                        <w:pPr>
                          <w:pStyle w:val="Cmtbox"/>
                        </w:pPr>
                      </w:p>
                    </w:txbxContent>
                  </v:textbox>
                </v:rect>
                <v:shape id="Straight Arrow Connector 70" o:spid="_x0000_s1089" type="#_x0000_t32" style="position:absolute;left:9462;width:1489;height:6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pt68EAAADbAAAADwAAAGRycy9kb3ducmV2LnhtbERPu2rDMBTdA/kHcQvdEjkd3OJGDqEQ&#10;COkQYgfa8WJdPxrryliqrfx9NBQ6Hs57uwumFxONrrOsYLNOQBBXVnfcKLiWh9UbCOeRNfaWScGd&#10;HOzy5WKLmbYzX2gqfCNiCLsMFbTeD5mUrmrJoFvbgThytR0N+gjHRuoR5xhuevmSJKk02HFsaHGg&#10;j5aqW/FrFJy+fupSXruApgjp6TM5nPvvjVLPT2H/DsJT8P/iP/dRK3iN6+OX+ANk/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ym3rwQAAANsAAAAPAAAAAAAAAAAAAAAA&#10;AKECAABkcnMvZG93bnJldi54bWxQSwUGAAAAAAQABAD5AAAAjwMAAAAA&#10;" strokecolor="black [3040]">
                  <v:stroke endarrow="block"/>
                </v:shape>
              </v:group>
            </w:pict>
          </mc:Fallback>
        </mc:AlternateContent>
      </w:r>
      <w:r w:rsidR="00D83BEF" w:rsidRPr="00D83BEF">
        <w:rPr>
          <w:rFonts w:cs="Times New Roman"/>
          <w:iCs/>
          <w:sz w:val="20"/>
          <w:szCs w:val="20"/>
        </w:rPr>
        <w:t>Source: IPCC, I. P. o. C. C. (2015). Climate Change 2014: Mitigation of Climate Change (Vol. 3): Cambridge University Press.</w:t>
      </w:r>
    </w:p>
    <w:p w14:paraId="065C6BD2" w14:textId="22D930F5" w:rsidR="00FD36E3" w:rsidRDefault="00FD36E3">
      <w:pPr>
        <w:spacing w:after="200" w:line="276" w:lineRule="auto"/>
        <w:jc w:val="left"/>
        <w:rPr>
          <w:rFonts w:cs="Times New Roman"/>
        </w:rPr>
      </w:pPr>
      <w:r>
        <w:rPr>
          <w:rFonts w:cs="Times New Roman"/>
        </w:rPr>
        <w:br w:type="page"/>
      </w:r>
    </w:p>
    <w:p w14:paraId="22387144" w14:textId="3884044D" w:rsidR="00D32788" w:rsidRDefault="00D32788" w:rsidP="00746931">
      <w:pPr>
        <w:pStyle w:val="Heading1"/>
        <w:numPr>
          <w:ilvl w:val="0"/>
          <w:numId w:val="22"/>
        </w:numPr>
        <w:ind w:left="0" w:firstLine="0"/>
      </w:pPr>
      <w:r>
        <w:lastRenderedPageBreak/>
        <w:br/>
      </w:r>
      <w:bookmarkStart w:id="49" w:name="_Toc483347156"/>
      <w:r>
        <w:t>CONCLUSIONS AND RECOMMENDATIONS</w:t>
      </w:r>
      <w:bookmarkEnd w:id="49"/>
    </w:p>
    <w:p w14:paraId="3E88D85A" w14:textId="77777777" w:rsidR="002F7A5C" w:rsidRDefault="002F7A5C" w:rsidP="00FD36E3">
      <w:pPr>
        <w:rPr>
          <w:rFonts w:cs="Times New Roman"/>
        </w:rPr>
      </w:pPr>
    </w:p>
    <w:p w14:paraId="771A1AD2" w14:textId="77777777" w:rsidR="00FD36E3" w:rsidRDefault="00FD36E3" w:rsidP="00FD36E3">
      <w:pPr>
        <w:rPr>
          <w:rFonts w:cs="Times New Roman"/>
        </w:rPr>
        <w:sectPr w:rsidR="00FD36E3" w:rsidSect="002F4FA2">
          <w:footerReference w:type="default" r:id="rId13"/>
          <w:footnotePr>
            <w:numFmt w:val="lowerLetter"/>
          </w:footnotePr>
          <w:pgSz w:w="11909" w:h="16834" w:code="9"/>
          <w:pgMar w:top="1440" w:right="1440" w:bottom="1440" w:left="2160" w:header="0" w:footer="0" w:gutter="0"/>
          <w:pgNumType w:start="1"/>
          <w:cols w:space="720"/>
          <w:docGrid w:linePitch="326"/>
        </w:sectPr>
      </w:pPr>
    </w:p>
    <w:p w14:paraId="431990B6" w14:textId="68F563CF" w:rsidR="00232BAB" w:rsidRDefault="00671F16" w:rsidP="00746931">
      <w:pPr>
        <w:pStyle w:val="Heading1"/>
      </w:pPr>
      <w:bookmarkStart w:id="50" w:name="_Toc483347157"/>
      <w:r>
        <w:rPr>
          <w:noProof/>
        </w:rPr>
        <w:lastRenderedPageBreak/>
        <mc:AlternateContent>
          <mc:Choice Requires="wpg">
            <w:drawing>
              <wp:anchor distT="0" distB="0" distL="114300" distR="114300" simplePos="0" relativeHeight="251754496" behindDoc="0" locked="0" layoutInCell="1" allowOverlap="1" wp14:anchorId="2902D84A" wp14:editId="159B4AC5">
                <wp:simplePos x="0" y="0"/>
                <wp:positionH relativeFrom="column">
                  <wp:posOffset>-786809</wp:posOffset>
                </wp:positionH>
                <wp:positionV relativeFrom="paragraph">
                  <wp:posOffset>-457200</wp:posOffset>
                </wp:positionV>
                <wp:extent cx="1424762" cy="1063684"/>
                <wp:effectExtent l="0" t="0" r="23495" b="60325"/>
                <wp:wrapNone/>
                <wp:docPr id="74" name="Group 74"/>
                <wp:cNvGraphicFramePr/>
                <a:graphic xmlns:a="http://schemas.openxmlformats.org/drawingml/2006/main">
                  <a:graphicData uri="http://schemas.microsoft.com/office/word/2010/wordprocessingGroup">
                    <wpg:wgp>
                      <wpg:cNvGrpSpPr/>
                      <wpg:grpSpPr>
                        <a:xfrm>
                          <a:off x="0" y="0"/>
                          <a:ext cx="1424762" cy="1063684"/>
                          <a:chOff x="0" y="0"/>
                          <a:chExt cx="1424762" cy="1063684"/>
                        </a:xfrm>
                      </wpg:grpSpPr>
                      <wps:wsp>
                        <wps:cNvPr id="72" name="Text Box 72"/>
                        <wps:cNvSpPr txBox="1"/>
                        <wps:spPr>
                          <a:xfrm>
                            <a:off x="0" y="0"/>
                            <a:ext cx="1424762" cy="595423"/>
                          </a:xfrm>
                          <a:prstGeom prst="rect">
                            <a:avLst/>
                          </a:prstGeom>
                          <a:solidFill>
                            <a:schemeClr val="bg1">
                              <a:lumMod val="85000"/>
                            </a:schemeClr>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F2636C" w14:textId="1E25A1BF" w:rsidR="005C5753" w:rsidRDefault="005C5753" w:rsidP="00671F16">
                              <w:pPr>
                                <w:pStyle w:val="Cmtbox"/>
                              </w:pPr>
                              <w:r>
                                <w:t>Reference shall be in APA 6</w:t>
                              </w:r>
                              <w:r w:rsidRPr="00671F16">
                                <w:rPr>
                                  <w:vertAlign w:val="superscript"/>
                                </w:rPr>
                                <w:t>th</w:t>
                              </w:r>
                              <w:r>
                                <w:t xml:space="preserve"> ed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Straight Arrow Connector 73"/>
                        <wps:cNvCnPr/>
                        <wps:spPr>
                          <a:xfrm>
                            <a:off x="765544" y="595423"/>
                            <a:ext cx="457200" cy="468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902D84A" id="Group 74" o:spid="_x0000_s1090" style="position:absolute;left:0;text-align:left;margin-left:-61.95pt;margin-top:-36pt;width:112.2pt;height:83.75pt;z-index:251754496" coordsize="14247,10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">
                <v:shape id="Text Box 72" o:spid="_x0000_s1091" type="#_x0000_t202" style="position:absolute;width:14247;height:5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JS3cQA&#10;AADbAAAADwAAAGRycy9kb3ducmV2LnhtbESPQWvCQBSE7wX/w/IEb3UTD7ZEVxFtQLCHGhWvj+wz&#10;CWbfptk1Sf99t1DwOMzMN8xyPZhadNS6yrKCeBqBIM6trrhQcD6lr+8gnEfWWFsmBT/kYL0avSwx&#10;0bbnI3WZL0SAsEtQQel9k0jp8pIMuqltiIN3s61BH2RbSN1iH+CmlrMomkuDFYeFEhvalpTfs4dR&#10;sKtPX5dr1seft0eKx/6Qfn90sVKT8bBZgPA0+Gf4v73XCt5m8Pcl/A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iUt3EAAAA2wAAAA8AAAAAAAAAAAAAAAAAmAIAAGRycy9k&#10;b3ducmV2LnhtbFBLBQYAAAAABAAEAPUAAACJAwAAAAA=&#10;" fillcolor="#d8d8d8 [2732]" strokecolor="black [3213]" strokeweight="1pt">
                  <v:textbox>
                    <w:txbxContent>
                      <w:p w14:paraId="79F2636C" w14:textId="1E25A1BF" w:rsidR="005C5753" w:rsidRDefault="005C5753" w:rsidP="00671F16">
                        <w:pPr>
                          <w:pStyle w:val="Cmtbox"/>
                        </w:pPr>
                        <w:r>
                          <w:t>Reference shall be in APA 6</w:t>
                        </w:r>
                        <w:r w:rsidRPr="00671F16">
                          <w:rPr>
                            <w:vertAlign w:val="superscript"/>
                          </w:rPr>
                          <w:t>th</w:t>
                        </w:r>
                        <w:r>
                          <w:t xml:space="preserve"> edition.</w:t>
                        </w:r>
                      </w:p>
                    </w:txbxContent>
                  </v:textbox>
                </v:shape>
                <v:shape id="Straight Arrow Connector 73" o:spid="_x0000_s1092" type="#_x0000_t32" style="position:absolute;left:7655;top:5954;width:4572;height:4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q8cEAAADbAAAADwAAAGRycy9kb3ducmV2LnhtbESP3WoCMRSE7wu+QzhCb4pmbUVlNYoI&#10;he2lPw9w2Bw3i5uTJcn+9O2bguDlMDPfMLvDaBvRkw+1YwWLeQaCuHS65krB7fo924AIEVlj45gU&#10;/FKAw37ytsNcu4HP1F9iJRKEQ44KTIxtLmUoDVkMc9cSJ+/uvMWYpK+k9jgkuG3kZ5atpMWa04LB&#10;lk6Gyselswpcz+Zn+WHjQ3bl9YhdcRp8odT7dDxuQUQa4yv8bBdawfoL/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SSrxwQAAANsAAAAPAAAAAAAAAAAAAAAA&#10;AKECAABkcnMvZG93bnJldi54bWxQSwUGAAAAAAQABAD5AAAAjwMAAAAA&#10;" strokecolor="black [3040]">
                  <v:stroke endarrow="block"/>
                </v:shape>
              </v:group>
            </w:pict>
          </mc:Fallback>
        </mc:AlternateContent>
      </w:r>
      <w:r w:rsidR="00232BAB">
        <w:t>REFERENCES</w:t>
      </w:r>
      <w:bookmarkEnd w:id="50"/>
    </w:p>
    <w:p w14:paraId="716637A2" w14:textId="77777777" w:rsidR="00A03399" w:rsidRPr="00A03399" w:rsidRDefault="00A03399" w:rsidP="00A03399"/>
    <w:p w14:paraId="7471427B" w14:textId="77777777" w:rsidR="00343C51" w:rsidRPr="00343C51" w:rsidRDefault="00343C51" w:rsidP="00343C51">
      <w:pPr>
        <w:spacing w:after="100" w:afterAutospacing="1" w:line="240" w:lineRule="auto"/>
        <w:ind w:left="720" w:hanging="720"/>
        <w:jc w:val="left"/>
      </w:pPr>
      <w:bookmarkStart w:id="51" w:name="_ENREF_1"/>
      <w:proofErr w:type="spellStart"/>
      <w:r w:rsidRPr="00343C51">
        <w:t>Aldy</w:t>
      </w:r>
      <w:proofErr w:type="spellEnd"/>
      <w:r w:rsidRPr="00343C51">
        <w:t xml:space="preserve">, J. E., &amp; </w:t>
      </w:r>
      <w:proofErr w:type="spellStart"/>
      <w:r w:rsidRPr="00343C51">
        <w:t>Stavins</w:t>
      </w:r>
      <w:proofErr w:type="spellEnd"/>
      <w:r w:rsidRPr="00343C51">
        <w:t>, R. N. (2011). The Promise and Problems of Pricing Carbon: Theory and Experience.</w:t>
      </w:r>
      <w:bookmarkEnd w:id="51"/>
    </w:p>
    <w:p w14:paraId="381055C8" w14:textId="77777777" w:rsidR="00343C51" w:rsidRPr="00343C51" w:rsidRDefault="00343C51" w:rsidP="00343C51">
      <w:pPr>
        <w:spacing w:after="100" w:afterAutospacing="1" w:line="240" w:lineRule="auto"/>
        <w:ind w:left="720" w:hanging="720"/>
        <w:jc w:val="left"/>
      </w:pPr>
      <w:bookmarkStart w:id="52" w:name="_ENREF_2"/>
      <w:proofErr w:type="spellStart"/>
      <w:r w:rsidRPr="00343C51">
        <w:t>Antimiani</w:t>
      </w:r>
      <w:proofErr w:type="spellEnd"/>
      <w:r w:rsidRPr="00343C51">
        <w:t xml:space="preserve">, A., </w:t>
      </w:r>
      <w:proofErr w:type="spellStart"/>
      <w:r w:rsidRPr="00343C51">
        <w:t>Costantini</w:t>
      </w:r>
      <w:proofErr w:type="spellEnd"/>
      <w:r w:rsidRPr="00343C51">
        <w:t xml:space="preserve">, V., </w:t>
      </w:r>
      <w:proofErr w:type="spellStart"/>
      <w:r w:rsidRPr="00343C51">
        <w:t>Kuik</w:t>
      </w:r>
      <w:proofErr w:type="spellEnd"/>
      <w:r w:rsidRPr="00343C51">
        <w:t xml:space="preserve">, O., &amp; </w:t>
      </w:r>
      <w:proofErr w:type="spellStart"/>
      <w:r w:rsidRPr="00343C51">
        <w:t>Paglialunga</w:t>
      </w:r>
      <w:proofErr w:type="spellEnd"/>
      <w:r w:rsidRPr="00343C51">
        <w:t xml:space="preserve">, E. (2016). Mitigation of adverse effects on competitiveness and leakage of unilateral EU climate policy: An assessment of policy instruments. </w:t>
      </w:r>
      <w:r w:rsidRPr="00343C51">
        <w:rPr>
          <w:i/>
        </w:rPr>
        <w:t>Ecological Economics, 128</w:t>
      </w:r>
      <w:r w:rsidRPr="00343C51">
        <w:t xml:space="preserve">, 246-259. </w:t>
      </w:r>
      <w:proofErr w:type="spellStart"/>
      <w:proofErr w:type="gramStart"/>
      <w:r w:rsidRPr="00343C51">
        <w:t>doi</w:t>
      </w:r>
      <w:proofErr w:type="spellEnd"/>
      <w:proofErr w:type="gramEnd"/>
      <w:r w:rsidRPr="00343C51">
        <w:t xml:space="preserve">: </w:t>
      </w:r>
      <w:hyperlink r:id="rId14" w:history="1">
        <w:r w:rsidRPr="00343C51">
          <w:rPr>
            <w:rStyle w:val="Hyperlink"/>
          </w:rPr>
          <w:t>http://dx.doi.org/10.1016/j.ecolecon.2016.05.003</w:t>
        </w:r>
        <w:bookmarkEnd w:id="52"/>
      </w:hyperlink>
    </w:p>
    <w:p w14:paraId="65B79F1D" w14:textId="77777777" w:rsidR="00343C51" w:rsidRPr="00343C51" w:rsidRDefault="00343C51" w:rsidP="00343C51">
      <w:pPr>
        <w:spacing w:after="100" w:afterAutospacing="1" w:line="240" w:lineRule="auto"/>
        <w:ind w:left="720" w:hanging="720"/>
        <w:jc w:val="left"/>
      </w:pPr>
      <w:bookmarkStart w:id="53" w:name="_ENREF_3"/>
      <w:proofErr w:type="spellStart"/>
      <w:r w:rsidRPr="00343C51">
        <w:t>Antimiani</w:t>
      </w:r>
      <w:proofErr w:type="spellEnd"/>
      <w:r w:rsidRPr="00343C51">
        <w:t xml:space="preserve">, A., </w:t>
      </w:r>
      <w:proofErr w:type="spellStart"/>
      <w:r w:rsidRPr="00343C51">
        <w:t>Costantini</w:t>
      </w:r>
      <w:proofErr w:type="spellEnd"/>
      <w:r w:rsidRPr="00343C51">
        <w:t xml:space="preserve">, V., Martini, C., </w:t>
      </w:r>
      <w:proofErr w:type="spellStart"/>
      <w:r w:rsidRPr="00343C51">
        <w:t>Salvatici</w:t>
      </w:r>
      <w:proofErr w:type="spellEnd"/>
      <w:r w:rsidRPr="00343C51">
        <w:t xml:space="preserve">, L., &amp; </w:t>
      </w:r>
      <w:proofErr w:type="spellStart"/>
      <w:r w:rsidRPr="00343C51">
        <w:t>Tommasino</w:t>
      </w:r>
      <w:proofErr w:type="spellEnd"/>
      <w:r w:rsidRPr="00343C51">
        <w:t xml:space="preserve">, M. C. (2013). Assessing alternative solutions to carbon leakage. </w:t>
      </w:r>
      <w:r w:rsidRPr="00343C51">
        <w:rPr>
          <w:i/>
        </w:rPr>
        <w:t>Energy Economics, 36</w:t>
      </w:r>
      <w:r w:rsidRPr="00343C51">
        <w:t xml:space="preserve">, 299-311. </w:t>
      </w:r>
      <w:proofErr w:type="spellStart"/>
      <w:proofErr w:type="gramStart"/>
      <w:r w:rsidRPr="00343C51">
        <w:t>doi</w:t>
      </w:r>
      <w:proofErr w:type="spellEnd"/>
      <w:proofErr w:type="gramEnd"/>
      <w:r w:rsidRPr="00343C51">
        <w:t xml:space="preserve">: </w:t>
      </w:r>
      <w:hyperlink r:id="rId15" w:history="1">
        <w:r w:rsidRPr="00343C51">
          <w:rPr>
            <w:rStyle w:val="Hyperlink"/>
          </w:rPr>
          <w:t>http://dx.doi.org/10.1016/j.eneco.2012.08.042</w:t>
        </w:r>
        <w:bookmarkEnd w:id="53"/>
      </w:hyperlink>
    </w:p>
    <w:p w14:paraId="506003FC" w14:textId="77777777" w:rsidR="00343C51" w:rsidRPr="00343C51" w:rsidRDefault="00343C51" w:rsidP="00343C51">
      <w:pPr>
        <w:spacing w:after="100" w:afterAutospacing="1" w:line="240" w:lineRule="auto"/>
        <w:ind w:left="720" w:hanging="720"/>
        <w:jc w:val="left"/>
      </w:pPr>
      <w:bookmarkStart w:id="54" w:name="_ENREF_4"/>
      <w:r w:rsidRPr="00343C51">
        <w:t xml:space="preserve">Chan, C. C. (2002). The state of the art of electric and hybrid vehicles. </w:t>
      </w:r>
      <w:r w:rsidRPr="00343C51">
        <w:rPr>
          <w:i/>
        </w:rPr>
        <w:t>Proceedings of the IEEE, 90</w:t>
      </w:r>
      <w:r w:rsidRPr="00343C51">
        <w:t xml:space="preserve">(2), 247-275. </w:t>
      </w:r>
      <w:proofErr w:type="spellStart"/>
      <w:proofErr w:type="gramStart"/>
      <w:r w:rsidRPr="00343C51">
        <w:t>doi</w:t>
      </w:r>
      <w:proofErr w:type="spellEnd"/>
      <w:proofErr w:type="gramEnd"/>
      <w:r w:rsidRPr="00343C51">
        <w:t>: 10.1109/5.989873</w:t>
      </w:r>
      <w:bookmarkEnd w:id="54"/>
    </w:p>
    <w:p w14:paraId="0E85BC55" w14:textId="77777777" w:rsidR="00343C51" w:rsidRPr="00343C51" w:rsidRDefault="00343C51" w:rsidP="00343C51">
      <w:pPr>
        <w:spacing w:after="100" w:afterAutospacing="1" w:line="240" w:lineRule="auto"/>
        <w:ind w:left="720" w:hanging="720"/>
        <w:jc w:val="left"/>
      </w:pPr>
      <w:bookmarkStart w:id="55" w:name="_ENREF_5"/>
      <w:r w:rsidRPr="00343C51">
        <w:t xml:space="preserve">Cheng, Y.-H., Chang, Y.-H., &amp; Lu, I. J. (2015). Urban transportation energy and carbon dioxide emission reduction strategies. </w:t>
      </w:r>
      <w:r w:rsidRPr="00343C51">
        <w:rPr>
          <w:i/>
        </w:rPr>
        <w:t>Applied Energy, 157</w:t>
      </w:r>
      <w:r w:rsidRPr="00343C51">
        <w:t xml:space="preserve">, 953-973. </w:t>
      </w:r>
      <w:proofErr w:type="spellStart"/>
      <w:proofErr w:type="gramStart"/>
      <w:r w:rsidRPr="00343C51">
        <w:t>doi</w:t>
      </w:r>
      <w:proofErr w:type="spellEnd"/>
      <w:proofErr w:type="gramEnd"/>
      <w:r w:rsidRPr="00343C51">
        <w:t xml:space="preserve">: </w:t>
      </w:r>
      <w:hyperlink r:id="rId16" w:history="1">
        <w:r w:rsidRPr="00343C51">
          <w:rPr>
            <w:rStyle w:val="Hyperlink"/>
          </w:rPr>
          <w:t>http://dx.doi.org/10.1016/j.apenergy.2015.01.126</w:t>
        </w:r>
        <w:bookmarkEnd w:id="55"/>
      </w:hyperlink>
    </w:p>
    <w:p w14:paraId="3B96BDEE" w14:textId="77777777" w:rsidR="00343C51" w:rsidRPr="00343C51" w:rsidRDefault="00343C51" w:rsidP="00343C51">
      <w:pPr>
        <w:spacing w:after="100" w:afterAutospacing="1" w:line="240" w:lineRule="auto"/>
        <w:ind w:left="720" w:hanging="720"/>
        <w:jc w:val="left"/>
      </w:pPr>
      <w:bookmarkStart w:id="56" w:name="_ENREF_6"/>
      <w:r w:rsidRPr="00343C51">
        <w:t>CSCMP. (2016). CSCMP Supply Chain Management Definitions and Glossary. Retrieved from Council of Supply Chain Management Professionals (CSCMP) website: https://cscmp.org/supply-chain-management-definitions</w:t>
      </w:r>
      <w:bookmarkEnd w:id="56"/>
    </w:p>
    <w:p w14:paraId="25524812" w14:textId="4493FFAC" w:rsidR="00D32788" w:rsidRDefault="00D32788">
      <w:r>
        <w:br w:type="page"/>
      </w:r>
    </w:p>
    <w:p w14:paraId="7CC43ED3" w14:textId="6E284229" w:rsidR="00343C51" w:rsidRDefault="00D32788" w:rsidP="00746931">
      <w:pPr>
        <w:pStyle w:val="Heading1"/>
      </w:pPr>
      <w:bookmarkStart w:id="57" w:name="_Toc483347158"/>
      <w:r>
        <w:lastRenderedPageBreak/>
        <w:t>APPE</w:t>
      </w:r>
      <w:r w:rsidR="00746931">
        <w:t>NDIX A</w:t>
      </w:r>
      <w:bookmarkEnd w:id="57"/>
    </w:p>
    <w:p w14:paraId="197F229F" w14:textId="3D5FEDD3" w:rsidR="00746931" w:rsidRDefault="00746931">
      <w:r>
        <w:br w:type="page"/>
      </w:r>
    </w:p>
    <w:p w14:paraId="24339D1B" w14:textId="301A2EC3" w:rsidR="00746931" w:rsidRPr="00746931" w:rsidRDefault="00746931" w:rsidP="00746931">
      <w:pPr>
        <w:pStyle w:val="Heading1"/>
      </w:pPr>
      <w:bookmarkStart w:id="58" w:name="_Toc483347159"/>
      <w:r>
        <w:lastRenderedPageBreak/>
        <w:t>APPENDIX B</w:t>
      </w:r>
      <w:bookmarkEnd w:id="58"/>
    </w:p>
    <w:p w14:paraId="1BBA7C15" w14:textId="77777777" w:rsidR="00343C51" w:rsidRDefault="00343C51" w:rsidP="002F4665">
      <w:pPr>
        <w:pStyle w:val="BodyThesis"/>
      </w:pPr>
      <w:r>
        <w:br w:type="page"/>
      </w:r>
    </w:p>
    <w:p w14:paraId="128168CE" w14:textId="022C33EB" w:rsidR="00B06420" w:rsidRDefault="00B06420" w:rsidP="00746931">
      <w:pPr>
        <w:pStyle w:val="Heading1"/>
      </w:pPr>
      <w:bookmarkStart w:id="59" w:name="_Toc483347160"/>
      <w:r w:rsidRPr="004A3895">
        <w:lastRenderedPageBreak/>
        <w:t>AUTHOR BIOGRAPHY</w:t>
      </w:r>
      <w:bookmarkEnd w:id="59"/>
    </w:p>
    <w:p w14:paraId="39881BC0" w14:textId="6530D029" w:rsidR="00A63514" w:rsidRPr="00A63514" w:rsidRDefault="00746931" w:rsidP="004D6BFA">
      <w:pPr>
        <w:spacing w:line="360" w:lineRule="auto"/>
      </w:pPr>
      <w:r w:rsidRPr="00EB6832">
        <w:rPr>
          <w:rFonts w:cs="Times New Roman"/>
          <w:b/>
          <w:bCs/>
          <w:noProof/>
        </w:rPr>
        <mc:AlternateContent>
          <mc:Choice Requires="wps">
            <w:drawing>
              <wp:anchor distT="0" distB="0" distL="114300" distR="114300" simplePos="0" relativeHeight="251726848" behindDoc="0" locked="0" layoutInCell="1" allowOverlap="1" wp14:anchorId="69F88539" wp14:editId="0190193F">
                <wp:simplePos x="0" y="0"/>
                <wp:positionH relativeFrom="column">
                  <wp:posOffset>3083442</wp:posOffset>
                </wp:positionH>
                <wp:positionV relativeFrom="paragraph">
                  <wp:posOffset>126956</wp:posOffset>
                </wp:positionV>
                <wp:extent cx="1200150" cy="1157288"/>
                <wp:effectExtent l="0" t="0" r="19050" b="24130"/>
                <wp:wrapNone/>
                <wp:docPr id="45" name="Text Box 45"/>
                <wp:cNvGraphicFramePr/>
                <a:graphic xmlns:a="http://schemas.openxmlformats.org/drawingml/2006/main">
                  <a:graphicData uri="http://schemas.microsoft.com/office/word/2010/wordprocessingShape">
                    <wps:wsp>
                      <wps:cNvSpPr txBox="1"/>
                      <wps:spPr>
                        <a:xfrm>
                          <a:off x="0" y="0"/>
                          <a:ext cx="1200150" cy="1157288"/>
                        </a:xfrm>
                        <a:prstGeom prst="rect">
                          <a:avLst/>
                        </a:prstGeom>
                        <a:solidFill>
                          <a:sysClr val="window" lastClr="FFFFFF">
                            <a:lumMod val="85000"/>
                          </a:sysClr>
                        </a:solidFill>
                        <a:ln w="6350">
                          <a:solidFill>
                            <a:prstClr val="black"/>
                          </a:solidFill>
                        </a:ln>
                        <a:effectLst/>
                      </wps:spPr>
                      <wps:txbx>
                        <w:txbxContent>
                          <w:p w14:paraId="311C6503" w14:textId="77777777" w:rsidR="005C5753" w:rsidRPr="003C2A90" w:rsidRDefault="005C5753" w:rsidP="00746931">
                            <w:pPr>
                              <w:pStyle w:val="Cmtbox"/>
                            </w:pPr>
                            <w:r w:rsidRPr="003C2A90">
                              <w:t>Tables with no boundary line</w:t>
                            </w:r>
                          </w:p>
                          <w:p w14:paraId="295BE701" w14:textId="77777777" w:rsidR="005C5753" w:rsidRPr="003C2A90" w:rsidRDefault="005C5753" w:rsidP="00746931">
                            <w:pPr>
                              <w:pStyle w:val="Cmtbox"/>
                            </w:pPr>
                            <w:r w:rsidRPr="003C2A90">
                              <w:t>Margin:</w:t>
                            </w:r>
                          </w:p>
                          <w:p w14:paraId="45B9CCB5" w14:textId="77777777" w:rsidR="005C5753" w:rsidRPr="003C2A90" w:rsidRDefault="005C5753" w:rsidP="00746931">
                            <w:pPr>
                              <w:pStyle w:val="Cmtbox"/>
                            </w:pPr>
                            <w:r w:rsidRPr="003C2A90">
                              <w:t>Left: 0.08”</w:t>
                            </w:r>
                          </w:p>
                          <w:p w14:paraId="03EF1034" w14:textId="77777777" w:rsidR="005C5753" w:rsidRPr="003C2A90" w:rsidRDefault="005C5753" w:rsidP="00746931">
                            <w:pPr>
                              <w:pStyle w:val="Cmtbox"/>
                            </w:pPr>
                            <w:r w:rsidRPr="003C2A90">
                              <w:t>Right: 0.08”</w:t>
                            </w:r>
                          </w:p>
                          <w:p w14:paraId="054D4335" w14:textId="77777777" w:rsidR="005C5753" w:rsidRPr="003C2A90" w:rsidRDefault="005C5753" w:rsidP="00746931">
                            <w:pPr>
                              <w:pStyle w:val="Cmtbox"/>
                            </w:pPr>
                            <w:r w:rsidRPr="003C2A90">
                              <w:t>Top: 0.04”</w:t>
                            </w:r>
                          </w:p>
                          <w:p w14:paraId="0017F118" w14:textId="77777777" w:rsidR="005C5753" w:rsidRPr="003C2A90" w:rsidRDefault="005C5753" w:rsidP="00746931">
                            <w:pPr>
                              <w:pStyle w:val="Cmtbox"/>
                            </w:pPr>
                            <w:r w:rsidRPr="003C2A90">
                              <w:t xml:space="preserve">Bottom: 0.0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F88539" id="Text Box 45" o:spid="_x0000_s1093" type="#_x0000_t202" style="position:absolute;left:0;text-align:left;margin-left:242.8pt;margin-top:10pt;width:94.5pt;height:91.1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" fillcolor="#d9d9d9" strokeweight=".5pt">
                <v:textbox>
                  <w:txbxContent>
                    <w:p w14:paraId="311C6503" w14:textId="77777777" w:rsidR="005C5753" w:rsidRPr="003C2A90" w:rsidRDefault="005C5753" w:rsidP="00746931">
                      <w:pPr>
                        <w:pStyle w:val="Cmtbox"/>
                      </w:pPr>
                      <w:r w:rsidRPr="003C2A90">
                        <w:t>Tables with no boundary line</w:t>
                      </w:r>
                    </w:p>
                    <w:p w14:paraId="295BE701" w14:textId="77777777" w:rsidR="005C5753" w:rsidRPr="003C2A90" w:rsidRDefault="005C5753" w:rsidP="00746931">
                      <w:pPr>
                        <w:pStyle w:val="Cmtbox"/>
                      </w:pPr>
                      <w:r w:rsidRPr="003C2A90">
                        <w:t>Margin:</w:t>
                      </w:r>
                    </w:p>
                    <w:p w14:paraId="45B9CCB5" w14:textId="77777777" w:rsidR="005C5753" w:rsidRPr="003C2A90" w:rsidRDefault="005C5753" w:rsidP="00746931">
                      <w:pPr>
                        <w:pStyle w:val="Cmtbox"/>
                      </w:pPr>
                      <w:r w:rsidRPr="003C2A90">
                        <w:t>Left: 0.08”</w:t>
                      </w:r>
                    </w:p>
                    <w:p w14:paraId="03EF1034" w14:textId="77777777" w:rsidR="005C5753" w:rsidRPr="003C2A90" w:rsidRDefault="005C5753" w:rsidP="00746931">
                      <w:pPr>
                        <w:pStyle w:val="Cmtbox"/>
                      </w:pPr>
                      <w:r w:rsidRPr="003C2A90">
                        <w:t>Right: 0.08”</w:t>
                      </w:r>
                    </w:p>
                    <w:p w14:paraId="054D4335" w14:textId="77777777" w:rsidR="005C5753" w:rsidRPr="003C2A90" w:rsidRDefault="005C5753" w:rsidP="00746931">
                      <w:pPr>
                        <w:pStyle w:val="Cmtbox"/>
                      </w:pPr>
                      <w:r w:rsidRPr="003C2A90">
                        <w:t>Top: 0.04”</w:t>
                      </w:r>
                    </w:p>
                    <w:p w14:paraId="0017F118" w14:textId="77777777" w:rsidR="005C5753" w:rsidRPr="003C2A90" w:rsidRDefault="005C5753" w:rsidP="00746931">
                      <w:pPr>
                        <w:pStyle w:val="Cmtbox"/>
                      </w:pPr>
                      <w:r w:rsidRPr="003C2A90">
                        <w:t xml:space="preserve">Bottom: 0.04” </w:t>
                      </w:r>
                    </w:p>
                  </w:txbxContent>
                </v:textbox>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0" w:type="dxa"/>
          <w:bottom w:w="58" w:type="dxa"/>
          <w:right w:w="115" w:type="dxa"/>
        </w:tblCellMar>
        <w:tblLook w:val="04A0" w:firstRow="1" w:lastRow="0" w:firstColumn="1" w:lastColumn="0" w:noHBand="0" w:noVBand="1"/>
      </w:tblPr>
      <w:tblGrid>
        <w:gridCol w:w="2065"/>
        <w:gridCol w:w="6234"/>
      </w:tblGrid>
      <w:tr w:rsidR="00A03399" w14:paraId="44F8B41E" w14:textId="77777777" w:rsidTr="00ED311A">
        <w:tc>
          <w:tcPr>
            <w:tcW w:w="2065" w:type="dxa"/>
            <w:vAlign w:val="center"/>
          </w:tcPr>
          <w:p w14:paraId="10C88BB2" w14:textId="22A1E38F" w:rsidR="00A03399" w:rsidRPr="00A63514" w:rsidRDefault="00A03399" w:rsidP="00A63514">
            <w:pPr>
              <w:jc w:val="left"/>
              <w:rPr>
                <w:b/>
                <w:bCs/>
              </w:rPr>
            </w:pPr>
            <w:r w:rsidRPr="00A63514">
              <w:rPr>
                <w:b/>
                <w:bCs/>
              </w:rPr>
              <w:t>Author:</w:t>
            </w:r>
          </w:p>
        </w:tc>
        <w:tc>
          <w:tcPr>
            <w:tcW w:w="6234" w:type="dxa"/>
          </w:tcPr>
          <w:p w14:paraId="78A3F4F1" w14:textId="40F5699F" w:rsidR="00A03399" w:rsidRDefault="00A63514" w:rsidP="00746931">
            <w:pPr>
              <w:jc w:val="left"/>
            </w:pPr>
            <w:r>
              <w:t xml:space="preserve">Mr. </w:t>
            </w:r>
            <w:proofErr w:type="spellStart"/>
            <w:r>
              <w:t>Sattra</w:t>
            </w:r>
            <w:proofErr w:type="spellEnd"/>
            <w:r>
              <w:t xml:space="preserve"> </w:t>
            </w:r>
            <w:proofErr w:type="spellStart"/>
            <w:r>
              <w:t>Vuthy</w:t>
            </w:r>
            <w:proofErr w:type="spellEnd"/>
          </w:p>
        </w:tc>
      </w:tr>
      <w:tr w:rsidR="00A03399" w14:paraId="5A80315B" w14:textId="77777777" w:rsidTr="00ED311A">
        <w:tc>
          <w:tcPr>
            <w:tcW w:w="2065" w:type="dxa"/>
            <w:vAlign w:val="center"/>
          </w:tcPr>
          <w:p w14:paraId="1422B266" w14:textId="4AC58835" w:rsidR="00A03399" w:rsidRPr="00A63514" w:rsidRDefault="00A03399" w:rsidP="00A63514">
            <w:pPr>
              <w:jc w:val="left"/>
              <w:rPr>
                <w:b/>
                <w:bCs/>
              </w:rPr>
            </w:pPr>
            <w:r w:rsidRPr="00A63514">
              <w:rPr>
                <w:b/>
                <w:bCs/>
              </w:rPr>
              <w:t>Degree:</w:t>
            </w:r>
          </w:p>
        </w:tc>
        <w:tc>
          <w:tcPr>
            <w:tcW w:w="6234" w:type="dxa"/>
          </w:tcPr>
          <w:p w14:paraId="1222C22F" w14:textId="443E33C0" w:rsidR="00A03399" w:rsidRDefault="00ED311A" w:rsidP="00746931">
            <w:pPr>
              <w:jc w:val="left"/>
            </w:pPr>
            <w:r>
              <w:t>Master of Science</w:t>
            </w:r>
          </w:p>
        </w:tc>
      </w:tr>
      <w:tr w:rsidR="00A03399" w14:paraId="42756AE4" w14:textId="77777777" w:rsidTr="00ED311A">
        <w:tc>
          <w:tcPr>
            <w:tcW w:w="2065" w:type="dxa"/>
            <w:vAlign w:val="center"/>
          </w:tcPr>
          <w:p w14:paraId="02F25750" w14:textId="08D2B1CB" w:rsidR="00A03399" w:rsidRPr="00A63514" w:rsidRDefault="00A03399" w:rsidP="00A63514">
            <w:pPr>
              <w:jc w:val="left"/>
              <w:rPr>
                <w:b/>
                <w:bCs/>
              </w:rPr>
            </w:pPr>
            <w:r w:rsidRPr="00A63514">
              <w:rPr>
                <w:b/>
                <w:bCs/>
              </w:rPr>
              <w:t>Date:</w:t>
            </w:r>
          </w:p>
        </w:tc>
        <w:tc>
          <w:tcPr>
            <w:tcW w:w="6234" w:type="dxa"/>
          </w:tcPr>
          <w:p w14:paraId="260C5714" w14:textId="6A51377C" w:rsidR="00A03399" w:rsidRDefault="00ED311A" w:rsidP="00746931">
            <w:pPr>
              <w:jc w:val="left"/>
            </w:pPr>
            <w:r>
              <w:t>13</w:t>
            </w:r>
            <w:r w:rsidRPr="00ED311A">
              <w:rPr>
                <w:vertAlign w:val="superscript"/>
              </w:rPr>
              <w:t>th</w:t>
            </w:r>
            <w:r>
              <w:t xml:space="preserve"> May 2017</w:t>
            </w:r>
          </w:p>
        </w:tc>
      </w:tr>
      <w:tr w:rsidR="00A03399" w14:paraId="04350BA0" w14:textId="77777777" w:rsidTr="00ED311A">
        <w:tc>
          <w:tcPr>
            <w:tcW w:w="2065" w:type="dxa"/>
            <w:vAlign w:val="center"/>
          </w:tcPr>
          <w:p w14:paraId="2D928864" w14:textId="3441C8D8" w:rsidR="00A03399" w:rsidRPr="00A63514" w:rsidRDefault="00A03399" w:rsidP="00A63514">
            <w:pPr>
              <w:jc w:val="left"/>
              <w:rPr>
                <w:b/>
                <w:bCs/>
              </w:rPr>
            </w:pPr>
            <w:r w:rsidRPr="00A63514">
              <w:rPr>
                <w:b/>
                <w:bCs/>
              </w:rPr>
              <w:t>Date of Birth:</w:t>
            </w:r>
          </w:p>
        </w:tc>
        <w:tc>
          <w:tcPr>
            <w:tcW w:w="6234" w:type="dxa"/>
          </w:tcPr>
          <w:p w14:paraId="69873CD1" w14:textId="6733DF77" w:rsidR="00A03399" w:rsidRDefault="00ED311A" w:rsidP="00746931">
            <w:pPr>
              <w:jc w:val="left"/>
            </w:pPr>
            <w:r>
              <w:t>20</w:t>
            </w:r>
            <w:r w:rsidRPr="00ED311A">
              <w:rPr>
                <w:vertAlign w:val="superscript"/>
              </w:rPr>
              <w:t>th</w:t>
            </w:r>
            <w:r>
              <w:t xml:space="preserve"> May 1992</w:t>
            </w:r>
          </w:p>
        </w:tc>
      </w:tr>
      <w:tr w:rsidR="00A03399" w14:paraId="1D52382B" w14:textId="77777777" w:rsidTr="00ED311A">
        <w:tc>
          <w:tcPr>
            <w:tcW w:w="2065" w:type="dxa"/>
            <w:vAlign w:val="center"/>
          </w:tcPr>
          <w:p w14:paraId="020BA99C" w14:textId="5AC2D06C" w:rsidR="00A03399" w:rsidRPr="00A63514" w:rsidRDefault="00A03399" w:rsidP="00A63514">
            <w:pPr>
              <w:jc w:val="left"/>
              <w:rPr>
                <w:b/>
                <w:bCs/>
              </w:rPr>
            </w:pPr>
            <w:r w:rsidRPr="00A63514">
              <w:rPr>
                <w:b/>
                <w:bCs/>
              </w:rPr>
              <w:t>Place of Birth:</w:t>
            </w:r>
          </w:p>
        </w:tc>
        <w:tc>
          <w:tcPr>
            <w:tcW w:w="6234" w:type="dxa"/>
          </w:tcPr>
          <w:p w14:paraId="147666CB" w14:textId="7E481133" w:rsidR="00A03399" w:rsidRDefault="00ED311A" w:rsidP="00746931">
            <w:pPr>
              <w:jc w:val="left"/>
            </w:pPr>
            <w:proofErr w:type="spellStart"/>
            <w:r>
              <w:t>Battambang</w:t>
            </w:r>
            <w:proofErr w:type="spellEnd"/>
            <w:r>
              <w:t>, Cambodia</w:t>
            </w:r>
          </w:p>
        </w:tc>
      </w:tr>
    </w:tbl>
    <w:p w14:paraId="2260E6E4" w14:textId="1CAE8EA9" w:rsidR="00746931" w:rsidRDefault="00746931" w:rsidP="00746931">
      <w:pPr>
        <w:tabs>
          <w:tab w:val="left" w:pos="540"/>
          <w:tab w:val="left" w:pos="1980"/>
        </w:tabs>
        <w:spacing w:after="240" w:line="240" w:lineRule="auto"/>
        <w:rPr>
          <w:rFonts w:cs="Times New Roman"/>
          <w:b/>
          <w:bCs/>
        </w:rPr>
      </w:pPr>
      <w:r w:rsidRPr="00EB6832">
        <w:rPr>
          <w:rFonts w:cs="Times New Roman"/>
          <w:b/>
          <w:bCs/>
          <w:noProof/>
        </w:rPr>
        <mc:AlternateContent>
          <mc:Choice Requires="wps">
            <w:drawing>
              <wp:anchor distT="0" distB="0" distL="114300" distR="114300" simplePos="0" relativeHeight="251728896" behindDoc="0" locked="0" layoutInCell="1" allowOverlap="1" wp14:anchorId="2A472CA6" wp14:editId="102549C6">
                <wp:simplePos x="0" y="0"/>
                <wp:positionH relativeFrom="column">
                  <wp:posOffset>4678326</wp:posOffset>
                </wp:positionH>
                <wp:positionV relativeFrom="paragraph">
                  <wp:posOffset>130278</wp:posOffset>
                </wp:positionV>
                <wp:extent cx="1200150" cy="1062990"/>
                <wp:effectExtent l="666750" t="0" r="19050" b="22860"/>
                <wp:wrapNone/>
                <wp:docPr id="46" name="Text Box 46"/>
                <wp:cNvGraphicFramePr/>
                <a:graphic xmlns:a="http://schemas.openxmlformats.org/drawingml/2006/main">
                  <a:graphicData uri="http://schemas.microsoft.com/office/word/2010/wordprocessingShape">
                    <wps:wsp>
                      <wps:cNvSpPr txBox="1"/>
                      <wps:spPr>
                        <a:xfrm>
                          <a:off x="0" y="0"/>
                          <a:ext cx="1200150" cy="1062990"/>
                        </a:xfrm>
                        <a:prstGeom prst="borderCallout1">
                          <a:avLst>
                            <a:gd name="adj1" fmla="val 18750"/>
                            <a:gd name="adj2" fmla="val -8333"/>
                            <a:gd name="adj3" fmla="val 28272"/>
                            <a:gd name="adj4" fmla="val -54280"/>
                          </a:avLst>
                        </a:prstGeom>
                        <a:solidFill>
                          <a:sysClr val="window" lastClr="FFFFFF">
                            <a:lumMod val="85000"/>
                          </a:sysClr>
                        </a:solidFill>
                        <a:ln w="6350">
                          <a:solidFill>
                            <a:prstClr val="black"/>
                          </a:solidFill>
                        </a:ln>
                        <a:effectLst/>
                      </wps:spPr>
                      <wps:txbx>
                        <w:txbxContent>
                          <w:p w14:paraId="327815FB" w14:textId="77777777" w:rsidR="005C5753" w:rsidRDefault="005C5753" w:rsidP="00746931">
                            <w:pPr>
                              <w:pStyle w:val="Cmtbox"/>
                            </w:pPr>
                            <w:r>
                              <w:t>One empty line (single space) before this</w:t>
                            </w:r>
                          </w:p>
                          <w:p w14:paraId="560A97B6" w14:textId="43F01C25" w:rsidR="005C5753" w:rsidRPr="003C2A90" w:rsidRDefault="005C5753" w:rsidP="00746931">
                            <w:pPr>
                              <w:pStyle w:val="Cmtbox"/>
                            </w:pPr>
                            <w:r>
                              <w:t>After spacing: 12pt between below 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472CA6"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Text Box 46" o:spid="_x0000_s1094" type="#_x0000_t47" style="position:absolute;left:0;text-align:left;margin-left:368.35pt;margin-top:10.25pt;width:94.5pt;height:83.7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" adj="-11724,6107" fillcolor="#d9d9d9" strokeweight=".5pt">
                <v:textbox>
                  <w:txbxContent>
                    <w:p w14:paraId="327815FB" w14:textId="77777777" w:rsidR="005C5753" w:rsidRDefault="005C5753" w:rsidP="00746931">
                      <w:pPr>
                        <w:pStyle w:val="Cmtbox"/>
                      </w:pPr>
                      <w:r>
                        <w:t>One empty line (single space) before this</w:t>
                      </w:r>
                    </w:p>
                    <w:p w14:paraId="560A97B6" w14:textId="43F01C25" w:rsidR="005C5753" w:rsidRPr="003C2A90" w:rsidRDefault="005C5753" w:rsidP="00746931">
                      <w:pPr>
                        <w:pStyle w:val="Cmtbox"/>
                      </w:pPr>
                      <w:r>
                        <w:t>After spacing: 12pt between below text</w:t>
                      </w:r>
                    </w:p>
                  </w:txbxContent>
                </v:textbox>
                <o:callout v:ext="edit" minusy="t"/>
              </v:shape>
            </w:pict>
          </mc:Fallback>
        </mc:AlternateContent>
      </w:r>
    </w:p>
    <w:p w14:paraId="55715CA6" w14:textId="0762C6BC" w:rsidR="00ED311A" w:rsidRDefault="00ED311A" w:rsidP="00746931">
      <w:pPr>
        <w:tabs>
          <w:tab w:val="left" w:pos="540"/>
          <w:tab w:val="left" w:pos="1980"/>
        </w:tabs>
        <w:spacing w:after="240"/>
        <w:rPr>
          <w:rFonts w:cs="Times New Roman"/>
          <w:b/>
          <w:bCs/>
        </w:rPr>
      </w:pPr>
      <w:r w:rsidRPr="00ED311A">
        <w:rPr>
          <w:rFonts w:cs="Times New Roman"/>
          <w:b/>
          <w:bCs/>
        </w:rPr>
        <w:t>Undergraduate and Graduate Education:</w:t>
      </w:r>
      <w:r w:rsidR="00F95462" w:rsidRPr="00F95462">
        <w:rPr>
          <w:rFonts w:eastAsia="Cordia New" w:cs="Times New Roman"/>
          <w:b/>
          <w:bCs/>
          <w:caps/>
          <w:noProof/>
        </w:rPr>
        <w:t xml:space="preserve"> </w:t>
      </w:r>
    </w:p>
    <w:p w14:paraId="3D6AE806" w14:textId="37FF1B2F" w:rsidR="00ED311A" w:rsidRDefault="00ED311A" w:rsidP="00ED311A">
      <w:pPr>
        <w:spacing w:after="240" w:line="240" w:lineRule="auto"/>
        <w:jc w:val="left"/>
        <w:rPr>
          <w:rFonts w:cs="Times New Roman"/>
        </w:rPr>
      </w:pPr>
      <w:r>
        <w:rPr>
          <w:rFonts w:cs="Times New Roman"/>
        </w:rPr>
        <w:t>Master of Science in Logistics and Supply Chain Management</w:t>
      </w:r>
      <w:proofErr w:type="gramStart"/>
      <w:r>
        <w:rPr>
          <w:rFonts w:cs="Times New Roman"/>
        </w:rPr>
        <w:t>,</w:t>
      </w:r>
      <w:proofErr w:type="gramEnd"/>
      <w:r>
        <w:rPr>
          <w:rFonts w:cs="Times New Roman"/>
        </w:rPr>
        <w:br/>
        <w:t xml:space="preserve">King Mongkut’s Institute of Technology </w:t>
      </w:r>
      <w:proofErr w:type="spellStart"/>
      <w:r>
        <w:rPr>
          <w:rFonts w:cs="Times New Roman"/>
        </w:rPr>
        <w:t>Ladkrabang</w:t>
      </w:r>
      <w:proofErr w:type="spellEnd"/>
      <w:r>
        <w:rPr>
          <w:rFonts w:cs="Times New Roman"/>
        </w:rPr>
        <w:t>, Bangkok, 2017</w:t>
      </w:r>
    </w:p>
    <w:p w14:paraId="3EAE957B" w14:textId="50C2B7F5" w:rsidR="00ED311A" w:rsidRDefault="00746931" w:rsidP="00ED311A">
      <w:pPr>
        <w:spacing w:after="240" w:line="240" w:lineRule="auto"/>
        <w:jc w:val="left"/>
        <w:rPr>
          <w:rFonts w:cs="Times New Roman"/>
        </w:rPr>
      </w:pPr>
      <w:r>
        <w:rPr>
          <w:rFonts w:eastAsia="Cordia New" w:cs="Times New Roman"/>
          <w:b/>
          <w:bCs/>
          <w:caps/>
          <w:noProof/>
        </w:rPr>
        <mc:AlternateContent>
          <mc:Choice Requires="wps">
            <w:drawing>
              <wp:anchor distT="0" distB="0" distL="114300" distR="114300" simplePos="0" relativeHeight="251651072" behindDoc="0" locked="0" layoutInCell="1" allowOverlap="1" wp14:anchorId="1B4D9EEC" wp14:editId="018BFA24">
                <wp:simplePos x="0" y="0"/>
                <wp:positionH relativeFrom="margin">
                  <wp:posOffset>4678326</wp:posOffset>
                </wp:positionH>
                <wp:positionV relativeFrom="paragraph">
                  <wp:posOffset>317234</wp:posOffset>
                </wp:positionV>
                <wp:extent cx="1219200" cy="485775"/>
                <wp:effectExtent l="457200" t="476250" r="19050" b="28575"/>
                <wp:wrapNone/>
                <wp:docPr id="3" name="คำบรรยายภาพแบบเส้น 2 3"/>
                <wp:cNvGraphicFramePr/>
                <a:graphic xmlns:a="http://schemas.openxmlformats.org/drawingml/2006/main">
                  <a:graphicData uri="http://schemas.microsoft.com/office/word/2010/wordprocessingShape">
                    <wps:wsp>
                      <wps:cNvSpPr/>
                      <wps:spPr>
                        <a:xfrm>
                          <a:off x="0" y="0"/>
                          <a:ext cx="1219200" cy="485775"/>
                        </a:xfrm>
                        <a:prstGeom prst="borderCallout2">
                          <a:avLst>
                            <a:gd name="adj1" fmla="val 18750"/>
                            <a:gd name="adj2" fmla="val -8333"/>
                            <a:gd name="adj3" fmla="val 18750"/>
                            <a:gd name="adj4" fmla="val -16667"/>
                            <a:gd name="adj5" fmla="val -95256"/>
                            <a:gd name="adj6" fmla="val -37298"/>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A1D9EBE" w14:textId="77777777" w:rsidR="005C5753" w:rsidRPr="00F95462" w:rsidRDefault="005C5753" w:rsidP="00746931">
                            <w:pPr>
                              <w:pStyle w:val="Cmtbox"/>
                            </w:pPr>
                            <w:r w:rsidRPr="00F95462">
                              <w:t>List the most</w:t>
                            </w:r>
                          </w:p>
                          <w:p w14:paraId="2C1572A8" w14:textId="42BDDECF" w:rsidR="005C5753" w:rsidRPr="00F95462" w:rsidRDefault="005C5753" w:rsidP="00746931">
                            <w:pPr>
                              <w:pStyle w:val="Cmtbox"/>
                            </w:pPr>
                            <w:r w:rsidRPr="00F95462">
                              <w:t>Recent</w:t>
                            </w:r>
                            <w:r>
                              <w:t xml:space="preserve"> </w:t>
                            </w:r>
                            <w:r w:rsidRPr="00F95462">
                              <w:t>degree fir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D9EEC" id="คำบรรยายภาพแบบเส้น 2 3" o:spid="_x0000_s1095" type="#_x0000_t48" style="position:absolute;margin-left:368.35pt;margin-top:25pt;width:96pt;height:38.2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" adj="-8056,-20575" fillcolor="#d8d8d8 [2732]" strokecolor="black [3213]" strokeweight="1pt">
                <v:textbox>
                  <w:txbxContent>
                    <w:p w14:paraId="0A1D9EBE" w14:textId="77777777" w:rsidR="005C5753" w:rsidRPr="00F95462" w:rsidRDefault="005C5753" w:rsidP="00746931">
                      <w:pPr>
                        <w:pStyle w:val="Cmtbox"/>
                      </w:pPr>
                      <w:r w:rsidRPr="00F95462">
                        <w:t>List the most</w:t>
                      </w:r>
                    </w:p>
                    <w:p w14:paraId="2C1572A8" w14:textId="42BDDECF" w:rsidR="005C5753" w:rsidRPr="00F95462" w:rsidRDefault="005C5753" w:rsidP="00746931">
                      <w:pPr>
                        <w:pStyle w:val="Cmtbox"/>
                      </w:pPr>
                      <w:r w:rsidRPr="00F95462">
                        <w:t>Recent</w:t>
                      </w:r>
                      <w:r>
                        <w:t xml:space="preserve"> </w:t>
                      </w:r>
                      <w:r w:rsidRPr="00F95462">
                        <w:t>degree first</w:t>
                      </w:r>
                    </w:p>
                  </w:txbxContent>
                </v:textbox>
                <w10:wrap anchorx="margin"/>
              </v:shape>
            </w:pict>
          </mc:Fallback>
        </mc:AlternateContent>
      </w:r>
      <w:r w:rsidR="00ED311A">
        <w:rPr>
          <w:rFonts w:cs="Times New Roman"/>
        </w:rPr>
        <w:t>Bachelor degree in Business Management</w:t>
      </w:r>
      <w:proofErr w:type="gramStart"/>
      <w:r w:rsidR="00ED311A">
        <w:rPr>
          <w:rFonts w:cs="Times New Roman"/>
        </w:rPr>
        <w:t>,</w:t>
      </w:r>
      <w:proofErr w:type="gramEnd"/>
      <w:r w:rsidR="00ED311A">
        <w:rPr>
          <w:rFonts w:cs="Times New Roman"/>
        </w:rPr>
        <w:br/>
        <w:t>University of Cambodia, Phnom Penh, 2014</w:t>
      </w:r>
    </w:p>
    <w:p w14:paraId="4D78F59C" w14:textId="446D665F" w:rsidR="00ED311A" w:rsidRDefault="00ED311A" w:rsidP="00720620">
      <w:pPr>
        <w:tabs>
          <w:tab w:val="left" w:pos="2070"/>
        </w:tabs>
        <w:jc w:val="left"/>
        <w:rPr>
          <w:rFonts w:cs="Times New Roman"/>
        </w:rPr>
      </w:pPr>
      <w:r w:rsidRPr="00ED311A">
        <w:rPr>
          <w:rFonts w:cs="Times New Roman"/>
          <w:b/>
          <w:bCs/>
        </w:rPr>
        <w:t>Major:</w:t>
      </w:r>
      <w:r>
        <w:rPr>
          <w:rFonts w:cs="Times New Roman"/>
          <w:b/>
          <w:bCs/>
        </w:rPr>
        <w:tab/>
      </w:r>
      <w:r w:rsidRPr="00ED311A">
        <w:rPr>
          <w:rFonts w:cs="Times New Roman"/>
        </w:rPr>
        <w:t>Logistics and Supply Chain Management</w:t>
      </w:r>
    </w:p>
    <w:p w14:paraId="1909BAFD" w14:textId="65900DC8" w:rsidR="00720620" w:rsidRDefault="00720620" w:rsidP="00ED311A">
      <w:pPr>
        <w:tabs>
          <w:tab w:val="left" w:pos="2160"/>
        </w:tabs>
        <w:jc w:val="left"/>
        <w:rPr>
          <w:rFonts w:cs="Times New Roman"/>
          <w:b/>
          <w:bCs/>
        </w:rPr>
      </w:pPr>
      <w:r>
        <w:rPr>
          <w:rFonts w:cs="Times New Roman"/>
          <w:b/>
          <w:bCs/>
        </w:rPr>
        <w:t>Presentations and Publications:</w:t>
      </w:r>
    </w:p>
    <w:p w14:paraId="63FFC0B0" w14:textId="0D8012EB" w:rsidR="00720620" w:rsidRPr="00720620" w:rsidRDefault="00720620" w:rsidP="00720620">
      <w:pPr>
        <w:tabs>
          <w:tab w:val="left" w:pos="2160"/>
        </w:tabs>
        <w:spacing w:line="240" w:lineRule="auto"/>
        <w:ind w:left="720" w:hanging="720"/>
        <w:jc w:val="left"/>
        <w:rPr>
          <w:rFonts w:cs="Times New Roman"/>
        </w:rPr>
      </w:pPr>
      <w:r>
        <w:rPr>
          <w:rFonts w:cs="Times New Roman"/>
        </w:rPr>
        <w:t xml:space="preserve">Vuthy S., Tiyarattanachai. R., and </w:t>
      </w:r>
      <w:proofErr w:type="spellStart"/>
      <w:r>
        <w:rPr>
          <w:rFonts w:cs="Times New Roman"/>
        </w:rPr>
        <w:t>Prabnasak</w:t>
      </w:r>
      <w:proofErr w:type="spellEnd"/>
      <w:r>
        <w:rPr>
          <w:rFonts w:cs="Times New Roman"/>
        </w:rPr>
        <w:t xml:space="preserve"> J.</w:t>
      </w:r>
      <w:r w:rsidRPr="00720620">
        <w:t xml:space="preserve"> </w:t>
      </w:r>
      <w:r w:rsidRPr="00720620">
        <w:rPr>
          <w:rFonts w:cs="Times New Roman"/>
        </w:rPr>
        <w:t>“</w:t>
      </w:r>
      <w:r w:rsidR="00607A17">
        <w:rPr>
          <w:rFonts w:cs="Times New Roman"/>
        </w:rPr>
        <w:t>Carbon Pricing Systems for Vehicles Used in Freight Transport</w:t>
      </w:r>
      <w:r w:rsidRPr="00720620">
        <w:rPr>
          <w:rFonts w:cs="Times New Roman"/>
        </w:rPr>
        <w:t xml:space="preserve">,” Proceedings of the </w:t>
      </w:r>
      <w:r w:rsidR="00607A17">
        <w:rPr>
          <w:rFonts w:cs="Times New Roman"/>
        </w:rPr>
        <w:t>7</w:t>
      </w:r>
      <w:r w:rsidR="00607A17" w:rsidRPr="00607A17">
        <w:rPr>
          <w:rFonts w:cs="Times New Roman"/>
          <w:vertAlign w:val="superscript"/>
        </w:rPr>
        <w:t>th</w:t>
      </w:r>
      <w:r w:rsidR="00607A17">
        <w:rPr>
          <w:rFonts w:cs="Times New Roman"/>
        </w:rPr>
        <w:t xml:space="preserve"> International</w:t>
      </w:r>
      <w:r w:rsidRPr="00720620">
        <w:rPr>
          <w:rFonts w:cs="Times New Roman"/>
        </w:rPr>
        <w:t xml:space="preserve"> Conference on</w:t>
      </w:r>
      <w:r w:rsidR="00607A17">
        <w:rPr>
          <w:rFonts w:cs="Times New Roman"/>
        </w:rPr>
        <w:t xml:space="preserve"> Operation and Supply Chain Management, </w:t>
      </w:r>
      <w:r w:rsidR="00576066">
        <w:rPr>
          <w:rFonts w:cs="Times New Roman"/>
        </w:rPr>
        <w:t>Phuket</w:t>
      </w:r>
      <w:r w:rsidR="00607A17">
        <w:rPr>
          <w:rFonts w:cs="Times New Roman"/>
        </w:rPr>
        <w:t xml:space="preserve">, </w:t>
      </w:r>
      <w:r w:rsidR="00576066">
        <w:rPr>
          <w:rFonts w:cs="Times New Roman"/>
        </w:rPr>
        <w:t>Thailand</w:t>
      </w:r>
      <w:r w:rsidR="00607A17">
        <w:rPr>
          <w:rFonts w:cs="Times New Roman"/>
        </w:rPr>
        <w:t>, pp. 429-440</w:t>
      </w:r>
      <w:r w:rsidRPr="00720620">
        <w:rPr>
          <w:rFonts w:cs="Times New Roman"/>
        </w:rPr>
        <w:t xml:space="preserve">, </w:t>
      </w:r>
      <w:r w:rsidR="00607A17">
        <w:rPr>
          <w:rFonts w:cs="Times New Roman"/>
        </w:rPr>
        <w:t>December</w:t>
      </w:r>
      <w:r w:rsidRPr="00720620">
        <w:rPr>
          <w:rFonts w:cs="Times New Roman"/>
        </w:rPr>
        <w:t xml:space="preserve"> </w:t>
      </w:r>
      <w:r w:rsidR="00607A17">
        <w:rPr>
          <w:rFonts w:cs="Times New Roman"/>
        </w:rPr>
        <w:t>2016</w:t>
      </w:r>
      <w:r w:rsidRPr="00720620">
        <w:rPr>
          <w:rFonts w:cs="Times New Roman"/>
        </w:rPr>
        <w:t>.</w:t>
      </w:r>
    </w:p>
    <w:p w14:paraId="0EF00E64" w14:textId="630FD910" w:rsidR="00ED311A" w:rsidRPr="00ED311A" w:rsidRDefault="00F95462" w:rsidP="00ED311A">
      <w:pPr>
        <w:tabs>
          <w:tab w:val="left" w:pos="2160"/>
        </w:tabs>
        <w:jc w:val="left"/>
        <w:rPr>
          <w:rFonts w:cs="Times New Roman"/>
          <w:b/>
          <w:bCs/>
        </w:rPr>
      </w:pPr>
      <w:r>
        <w:rPr>
          <w:rFonts w:eastAsia="Cordia New" w:cs="Times New Roman"/>
          <w:b/>
          <w:bCs/>
          <w:caps/>
          <w:noProof/>
        </w:rPr>
        <mc:AlternateContent>
          <mc:Choice Requires="wps">
            <w:drawing>
              <wp:anchor distT="0" distB="0" distL="114300" distR="114300" simplePos="0" relativeHeight="251649024" behindDoc="0" locked="0" layoutInCell="1" allowOverlap="1" wp14:anchorId="42D0A68C" wp14:editId="7207E173">
                <wp:simplePos x="0" y="0"/>
                <wp:positionH relativeFrom="column">
                  <wp:posOffset>2072772</wp:posOffset>
                </wp:positionH>
                <wp:positionV relativeFrom="paragraph">
                  <wp:posOffset>315847</wp:posOffset>
                </wp:positionV>
                <wp:extent cx="1743739" cy="446567"/>
                <wp:effectExtent l="533400" t="400050" r="27940" b="10795"/>
                <wp:wrapNone/>
                <wp:docPr id="2" name="คำบรรยายภาพแบบเส้น 2 2"/>
                <wp:cNvGraphicFramePr/>
                <a:graphic xmlns:a="http://schemas.openxmlformats.org/drawingml/2006/main">
                  <a:graphicData uri="http://schemas.microsoft.com/office/word/2010/wordprocessingShape">
                    <wps:wsp>
                      <wps:cNvSpPr/>
                      <wps:spPr>
                        <a:xfrm>
                          <a:off x="0" y="0"/>
                          <a:ext cx="1743739" cy="446567"/>
                        </a:xfrm>
                        <a:prstGeom prst="borderCallout2">
                          <a:avLst>
                            <a:gd name="adj1" fmla="val 18750"/>
                            <a:gd name="adj2" fmla="val -8333"/>
                            <a:gd name="adj3" fmla="val 18750"/>
                            <a:gd name="adj4" fmla="val -16667"/>
                            <a:gd name="adj5" fmla="val -92076"/>
                            <a:gd name="adj6" fmla="val -30491"/>
                          </a:avLst>
                        </a:prstGeom>
                        <a:solidFill>
                          <a:schemeClr val="bg1">
                            <a:lumMod val="85000"/>
                          </a:schemeClr>
                        </a:solidFill>
                        <a:ln w="12700">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4411398E" w14:textId="38DC03F7" w:rsidR="005C5753" w:rsidRPr="00F95462" w:rsidRDefault="005C5753" w:rsidP="00746931">
                            <w:pPr>
                              <w:pStyle w:val="Cmtbox"/>
                            </w:pPr>
                            <w:r>
                              <w:t xml:space="preserve">Paragraph &gt; Indentation &gt; </w:t>
                            </w:r>
                            <w:r w:rsidRPr="00F95462">
                              <w:t>Use hanging</w:t>
                            </w:r>
                            <w:r>
                              <w:t xml:space="preserve"> by 0.05</w:t>
                            </w:r>
                          </w:p>
                          <w:p w14:paraId="46951A02" w14:textId="02F2A2C3" w:rsidR="005C5753" w:rsidRPr="00F95462" w:rsidRDefault="005C5753" w:rsidP="00746931">
                            <w:pPr>
                              <w:pStyle w:val="Cmtbox"/>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0A68C" id="คำบรรยายภาพแบบเส้น 2 2" o:spid="_x0000_s1096" type="#_x0000_t48" style="position:absolute;margin-left:163.2pt;margin-top:24.85pt;width:137.3pt;height:35.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" adj="-6586,-19888" fillcolor="#d8d8d8 [2732]" strokecolor="black [3213]" strokeweight="1pt">
                <v:textbox>
                  <w:txbxContent>
                    <w:p w14:paraId="4411398E" w14:textId="38DC03F7" w:rsidR="005C5753" w:rsidRPr="00F95462" w:rsidRDefault="005C5753" w:rsidP="00746931">
                      <w:pPr>
                        <w:pStyle w:val="Cmtbox"/>
                      </w:pPr>
                      <w:r>
                        <w:t xml:space="preserve">Paragraph &gt; Indentation &gt; </w:t>
                      </w:r>
                      <w:r w:rsidRPr="00F95462">
                        <w:t>Use hanging</w:t>
                      </w:r>
                      <w:r>
                        <w:t xml:space="preserve"> by 0.05</w:t>
                      </w:r>
                    </w:p>
                    <w:p w14:paraId="46951A02" w14:textId="02F2A2C3" w:rsidR="005C5753" w:rsidRPr="00F95462" w:rsidRDefault="005C5753" w:rsidP="00746931">
                      <w:pPr>
                        <w:pStyle w:val="Cmtbox"/>
                      </w:pPr>
                    </w:p>
                  </w:txbxContent>
                </v:textbox>
              </v:shape>
            </w:pict>
          </mc:Fallback>
        </mc:AlternateContent>
      </w:r>
      <w:r w:rsidR="00ED311A" w:rsidRPr="00ED311A">
        <w:rPr>
          <w:rFonts w:cs="Times New Roman"/>
          <w:b/>
          <w:bCs/>
        </w:rPr>
        <w:br/>
      </w:r>
    </w:p>
    <w:sectPr w:rsidR="00ED311A" w:rsidRPr="00ED311A" w:rsidSect="00DC4E40">
      <w:footnotePr>
        <w:numFmt w:val="lowerLetter"/>
      </w:footnotePr>
      <w:pgSz w:w="11909" w:h="16834" w:code="9"/>
      <w:pgMar w:top="1440" w:right="1440" w:bottom="1440" w:left="216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E380D" w14:textId="77777777" w:rsidR="002F107F" w:rsidRDefault="002F107F">
      <w:r>
        <w:separator/>
      </w:r>
    </w:p>
  </w:endnote>
  <w:endnote w:type="continuationSeparator" w:id="0">
    <w:p w14:paraId="691B349B" w14:textId="77777777" w:rsidR="002F107F" w:rsidRDefault="002F1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H SarabunPSK">
    <w:altName w:val="TH Sarabun New"/>
    <w:panose1 w:val="020B0500040200020003"/>
    <w:charset w:val="00"/>
    <w:family w:val="swiss"/>
    <w:pitch w:val="variable"/>
    <w:sig w:usb0="A100006F" w:usb1="5000205A" w:usb2="00000000" w:usb3="00000000" w:csb0="0001018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pperplate Gothic Bold">
    <w:panose1 w:val="020E07050202060204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9626528"/>
      <w:docPartObj>
        <w:docPartGallery w:val="Page Numbers (Bottom of Page)"/>
        <w:docPartUnique/>
      </w:docPartObj>
    </w:sdtPr>
    <w:sdtEndPr>
      <w:rPr>
        <w:noProof/>
      </w:rPr>
    </w:sdtEndPr>
    <w:sdtContent>
      <w:p w14:paraId="4FC786EC" w14:textId="67AB27B8" w:rsidR="005C5753" w:rsidRDefault="005C5753">
        <w:pPr>
          <w:pStyle w:val="Footer"/>
        </w:pPr>
        <w:r>
          <w:fldChar w:fldCharType="begin"/>
        </w:r>
        <w:r>
          <w:instrText xml:space="preserve"> PAGE   \* MERGEFORMAT </w:instrText>
        </w:r>
        <w:r>
          <w:fldChar w:fldCharType="separate"/>
        </w:r>
        <w:r w:rsidR="006E2480">
          <w:rPr>
            <w:noProof/>
          </w:rPr>
          <w:t>IX</w:t>
        </w:r>
        <w:r>
          <w:rPr>
            <w:noProof/>
          </w:rPr>
          <w:fldChar w:fldCharType="end"/>
        </w:r>
      </w:p>
    </w:sdtContent>
  </w:sdt>
  <w:p w14:paraId="348FE413" w14:textId="77777777" w:rsidR="005C5753" w:rsidRDefault="005C57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286640"/>
      <w:docPartObj>
        <w:docPartGallery w:val="Page Numbers (Bottom of Page)"/>
        <w:docPartUnique/>
      </w:docPartObj>
    </w:sdtPr>
    <w:sdtEndPr>
      <w:rPr>
        <w:b/>
        <w:bCs/>
        <w:noProof/>
      </w:rPr>
    </w:sdtEndPr>
    <w:sdtContent>
      <w:p w14:paraId="62A5E401" w14:textId="013CD76D" w:rsidR="005C5753" w:rsidRPr="00891128" w:rsidRDefault="005C5753">
        <w:pPr>
          <w:pStyle w:val="Footer"/>
          <w:rPr>
            <w:b/>
            <w:bCs/>
          </w:rPr>
        </w:pPr>
        <w:r w:rsidRPr="00891128">
          <w:rPr>
            <w:b/>
            <w:bCs/>
          </w:rPr>
          <w:fldChar w:fldCharType="begin"/>
        </w:r>
        <w:r w:rsidRPr="00891128">
          <w:rPr>
            <w:b/>
            <w:bCs/>
          </w:rPr>
          <w:instrText xml:space="preserve"> PAGE   \* MERGEFORMAT </w:instrText>
        </w:r>
        <w:r w:rsidRPr="00891128">
          <w:rPr>
            <w:b/>
            <w:bCs/>
          </w:rPr>
          <w:fldChar w:fldCharType="separate"/>
        </w:r>
        <w:r w:rsidR="006E2480">
          <w:rPr>
            <w:b/>
            <w:bCs/>
            <w:noProof/>
          </w:rPr>
          <w:t>9</w:t>
        </w:r>
        <w:r w:rsidRPr="00891128">
          <w:rPr>
            <w:b/>
            <w:bCs/>
            <w:noProof/>
          </w:rPr>
          <w:fldChar w:fldCharType="end"/>
        </w:r>
      </w:p>
    </w:sdtContent>
  </w:sdt>
  <w:p w14:paraId="1128F77F" w14:textId="77777777" w:rsidR="005C5753" w:rsidRDefault="005C57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8B1583" w14:textId="77777777" w:rsidR="002F107F" w:rsidRDefault="002F107F">
      <w:r>
        <w:separator/>
      </w:r>
    </w:p>
  </w:footnote>
  <w:footnote w:type="continuationSeparator" w:id="0">
    <w:p w14:paraId="72B0CC66" w14:textId="77777777" w:rsidR="002F107F" w:rsidRDefault="002F10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8F861" w14:textId="77777777" w:rsidR="005C5753" w:rsidRDefault="005C5753">
    <w:pPr>
      <w:pStyle w:val="Header"/>
      <w:framePr w:wrap="around" w:vAnchor="text" w:hAnchor="margin" w:xAlign="right" w:y="1"/>
      <w:rPr>
        <w:rStyle w:val="PageNumber"/>
        <w:rFonts w:eastAsia="Cordia New"/>
      </w:rPr>
    </w:pPr>
    <w:r>
      <w:rPr>
        <w:rStyle w:val="PageNumber"/>
        <w:rFonts w:eastAsia="Cordia New"/>
      </w:rPr>
      <w:fldChar w:fldCharType="begin"/>
    </w:r>
    <w:r>
      <w:rPr>
        <w:rStyle w:val="PageNumber"/>
        <w:rFonts w:eastAsia="Cordia New"/>
      </w:rPr>
      <w:instrText xml:space="preserve">PAGE  </w:instrText>
    </w:r>
    <w:r>
      <w:rPr>
        <w:rStyle w:val="PageNumber"/>
        <w:rFonts w:eastAsia="Cordia New"/>
      </w:rPr>
      <w:fldChar w:fldCharType="separate"/>
    </w:r>
    <w:r>
      <w:rPr>
        <w:rStyle w:val="PageNumber"/>
        <w:rFonts w:eastAsia="Cordia New"/>
        <w:noProof/>
      </w:rPr>
      <w:t>8</w:t>
    </w:r>
    <w:r>
      <w:rPr>
        <w:rStyle w:val="PageNumber"/>
        <w:rFonts w:eastAsia="Cordia New"/>
      </w:rPr>
      <w:fldChar w:fldCharType="end"/>
    </w:r>
  </w:p>
  <w:p w14:paraId="384D7C47" w14:textId="77777777" w:rsidR="005C5753" w:rsidRDefault="005C5753">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F0FE4"/>
    <w:multiLevelType w:val="hybridMultilevel"/>
    <w:tmpl w:val="8312BB82"/>
    <w:lvl w:ilvl="0" w:tplc="DD989C98">
      <w:start w:val="1"/>
      <w:numFmt w:val="decimal"/>
      <w:lvlText w:val="CHAPTER %1"/>
      <w:lvlJc w:val="center"/>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C9659E"/>
    <w:multiLevelType w:val="multilevel"/>
    <w:tmpl w:val="B6461C42"/>
    <w:lvl w:ilvl="0">
      <w:start w:val="1"/>
      <w:numFmt w:val="upperRoman"/>
      <w:pStyle w:val="H1Thesis"/>
      <w:isLgl/>
      <w:lvlText w:val="CHAPTER %1"/>
      <w:lvlJc w:val="left"/>
      <w:pPr>
        <w:tabs>
          <w:tab w:val="num" w:pos="720"/>
        </w:tabs>
        <w:ind w:left="720" w:hanging="360"/>
      </w:pPr>
      <w:rPr>
        <w:rFonts w:ascii="TH SarabunPSK" w:hAnsi="TH SarabunPSK" w:hint="default"/>
        <w:b/>
        <w:i w:val="0"/>
        <w:sz w:val="40"/>
      </w:rPr>
    </w:lvl>
    <w:lvl w:ilvl="1">
      <w:start w:val="1"/>
      <w:numFmt w:val="decimal"/>
      <w:lvlText w:val="%2.%1"/>
      <w:lvlJc w:val="left"/>
      <w:pPr>
        <w:ind w:left="720" w:firstLine="0"/>
      </w:pPr>
      <w:rPr>
        <w:rFonts w:ascii="TH SarabunPSK" w:hAnsi="TH SarabunPSK" w:hint="default"/>
        <w:b/>
        <w:i w:val="0"/>
        <w:caps w:val="0"/>
        <w:sz w:val="32"/>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A892E82"/>
    <w:multiLevelType w:val="multilevel"/>
    <w:tmpl w:val="BB7C08E6"/>
    <w:lvl w:ilvl="0">
      <w:start w:val="1"/>
      <w:numFmt w:val="decimal"/>
      <w:lvlText w:val="CHAPTER %1"/>
      <w:lvlJc w:val="left"/>
      <w:pPr>
        <w:ind w:left="360" w:hanging="360"/>
      </w:pPr>
      <w:rPr>
        <w:rFonts w:ascii="TH SarabunPSK" w:hAnsi="TH SarabunPSK" w:hint="default"/>
        <w:b/>
        <w:i w:val="0"/>
        <w:sz w:val="40"/>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1F413138"/>
    <w:multiLevelType w:val="hybridMultilevel"/>
    <w:tmpl w:val="CFCC617C"/>
    <w:lvl w:ilvl="0" w:tplc="C966D9F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C86A5C"/>
    <w:multiLevelType w:val="hybridMultilevel"/>
    <w:tmpl w:val="55B0AB2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3496AAC"/>
    <w:multiLevelType w:val="multilevel"/>
    <w:tmpl w:val="4E0C9BF4"/>
    <w:lvl w:ilvl="0">
      <w:start w:val="1"/>
      <w:numFmt w:val="decimal"/>
      <w:lvlText w:val="CHAPTER %1"/>
      <w:lvlJc w:val="center"/>
      <w:pPr>
        <w:ind w:left="720" w:hanging="360"/>
      </w:pPr>
      <w:rPr>
        <w:rFonts w:ascii="TH SarabunPSK" w:hAnsi="TH SarabunPSK" w:hint="default"/>
        <w:b/>
        <w:i w:val="0"/>
        <w:sz w:val="40"/>
      </w:rPr>
    </w:lvl>
    <w:lvl w:ilvl="1">
      <w:start w:val="1"/>
      <w:numFmt w:val="decimal"/>
      <w:lvlText w:val="%2.%1"/>
      <w:lvlJc w:val="left"/>
      <w:pPr>
        <w:ind w:left="720" w:firstLine="0"/>
      </w:pPr>
      <w:rPr>
        <w:rFonts w:ascii="TH SarabunPSK" w:hAnsi="TH SarabunPSK" w:hint="default"/>
        <w:b/>
        <w:i w:val="0"/>
        <w:caps w:val="0"/>
        <w:sz w:val="32"/>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341003F5"/>
    <w:multiLevelType w:val="hybridMultilevel"/>
    <w:tmpl w:val="F7261E2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4F72C62"/>
    <w:multiLevelType w:val="hybridMultilevel"/>
    <w:tmpl w:val="DA7A2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BB7749"/>
    <w:multiLevelType w:val="hybridMultilevel"/>
    <w:tmpl w:val="B65A26DE"/>
    <w:lvl w:ilvl="0" w:tplc="B25AA1A6">
      <w:start w:val="1"/>
      <w:numFmt w:val="decimal"/>
      <w:lvlText w:val="CHAPTER %1"/>
      <w:lvlJc w:val="left"/>
      <w:pPr>
        <w:ind w:left="720" w:hanging="360"/>
      </w:pPr>
      <w:rPr>
        <w:rFonts w:ascii="Times New Roman" w:hAnsi="Times New Roman" w:cs="TH SarabunPSK" w:hint="default"/>
        <w:b/>
        <w:i w:val="0"/>
        <w:caps/>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693D0A"/>
    <w:multiLevelType w:val="hybridMultilevel"/>
    <w:tmpl w:val="FACADDBE"/>
    <w:lvl w:ilvl="0" w:tplc="360CE8B4">
      <w:start w:val="1"/>
      <w:numFmt w:val="decimal"/>
      <w:lvlText w:val="CHAPTER %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504E1A"/>
    <w:multiLevelType w:val="hybridMultilevel"/>
    <w:tmpl w:val="F6A81FF0"/>
    <w:lvl w:ilvl="0" w:tplc="CA96953E">
      <w:start w:val="1"/>
      <w:numFmt w:val="decimal"/>
      <w:lvlText w:val="CHAPTER %1"/>
      <w:lvlJc w:val="left"/>
      <w:pPr>
        <w:ind w:left="720" w:hanging="360"/>
      </w:pPr>
      <w:rPr>
        <w:rFonts w:ascii="TH SarabunPSK" w:hAnsi="TH SarabunPSK" w:hint="default"/>
        <w:b/>
        <w:i w:val="0"/>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F337C9"/>
    <w:multiLevelType w:val="multilevel"/>
    <w:tmpl w:val="8962FB84"/>
    <w:lvl w:ilvl="0">
      <w:start w:val="5"/>
      <w:numFmt w:val="decimal"/>
      <w:lvlText w:val="CHAPTER %1"/>
      <w:lvlJc w:val="left"/>
      <w:pPr>
        <w:ind w:left="360" w:hanging="360"/>
      </w:pPr>
      <w:rPr>
        <w:rFonts w:ascii="TH SarabunPSK" w:hAnsi="TH SarabunPSK" w:hint="default"/>
        <w:b/>
        <w:i w:val="0"/>
        <w:sz w:val="40"/>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nsid w:val="45F64111"/>
    <w:multiLevelType w:val="hybridMultilevel"/>
    <w:tmpl w:val="BD223C62"/>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DFB5528"/>
    <w:multiLevelType w:val="hybridMultilevel"/>
    <w:tmpl w:val="55506F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3774F5E"/>
    <w:multiLevelType w:val="hybridMultilevel"/>
    <w:tmpl w:val="FBEC3E94"/>
    <w:lvl w:ilvl="0" w:tplc="3B3609D4">
      <w:start w:val="1"/>
      <w:numFmt w:val="decimal"/>
      <w:lvlText w:val="CHAPTER %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C90DB3"/>
    <w:multiLevelType w:val="multilevel"/>
    <w:tmpl w:val="FFEE1412"/>
    <w:lvl w:ilvl="0">
      <w:start w:val="1"/>
      <w:numFmt w:val="decimal"/>
      <w:lvlText w:val="%1"/>
      <w:lvlJc w:val="left"/>
      <w:pPr>
        <w:ind w:left="360" w:hanging="360"/>
      </w:pPr>
      <w:rPr>
        <w:rFonts w:hint="default"/>
      </w:rPr>
    </w:lvl>
    <w:lvl w:ilvl="1">
      <w:start w:val="1"/>
      <w:numFmt w:val="decimal"/>
      <w:pStyle w:val="H2Thesis"/>
      <w:lvlText w:val="%1.%2"/>
      <w:lvlJc w:val="left"/>
      <w:pPr>
        <w:ind w:left="1080" w:hanging="360"/>
      </w:pPr>
      <w:rPr>
        <w:rFonts w:hint="default"/>
      </w:rPr>
    </w:lvl>
    <w:lvl w:ilvl="2">
      <w:start w:val="1"/>
      <w:numFmt w:val="decimal"/>
      <w:pStyle w:val="H3Theis"/>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nsid w:val="591C4B38"/>
    <w:multiLevelType w:val="hybridMultilevel"/>
    <w:tmpl w:val="317E3288"/>
    <w:lvl w:ilvl="0" w:tplc="88A24CF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B00E36"/>
    <w:multiLevelType w:val="hybridMultilevel"/>
    <w:tmpl w:val="ABC66B9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7574B3C"/>
    <w:multiLevelType w:val="hybridMultilevel"/>
    <w:tmpl w:val="F30A508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87C185F"/>
    <w:multiLevelType w:val="hybridMultilevel"/>
    <w:tmpl w:val="A0C4FD1C"/>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C562F394">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8D16633"/>
    <w:multiLevelType w:val="multilevel"/>
    <w:tmpl w:val="56D6AB34"/>
    <w:lvl w:ilvl="0">
      <w:start w:val="1"/>
      <w:numFmt w:val="decimal"/>
      <w:lvlText w:val="CHAPTER %1"/>
      <w:lvlJc w:val="left"/>
      <w:pPr>
        <w:ind w:left="432" w:hanging="432"/>
      </w:pPr>
      <w:rPr>
        <w:rFonts w:ascii="Times New Roman" w:hAnsi="Times New Roman" w:cs="TH SarabunPSK" w:hint="default"/>
        <w:b/>
        <w:i w:val="0"/>
        <w:caps/>
        <w:sz w:val="24"/>
        <w:szCs w:val="32"/>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6F492319"/>
    <w:multiLevelType w:val="multilevel"/>
    <w:tmpl w:val="BE2ACE28"/>
    <w:lvl w:ilvl="0">
      <w:start w:val="1"/>
      <w:numFmt w:val="decimal"/>
      <w:pStyle w:val="Style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1"/>
  </w:num>
  <w:num w:numId="2">
    <w:abstractNumId w:val="17"/>
  </w:num>
  <w:num w:numId="3">
    <w:abstractNumId w:val="19"/>
  </w:num>
  <w:num w:numId="4">
    <w:abstractNumId w:val="4"/>
  </w:num>
  <w:num w:numId="5">
    <w:abstractNumId w:val="6"/>
  </w:num>
  <w:num w:numId="6">
    <w:abstractNumId w:val="3"/>
  </w:num>
  <w:num w:numId="7">
    <w:abstractNumId w:val="1"/>
  </w:num>
  <w:num w:numId="8">
    <w:abstractNumId w:val="18"/>
  </w:num>
  <w:num w:numId="9">
    <w:abstractNumId w:val="13"/>
  </w:num>
  <w:num w:numId="10">
    <w:abstractNumId w:val="5"/>
  </w:num>
  <w:num w:numId="11">
    <w:abstractNumId w:val="2"/>
  </w:num>
  <w:num w:numId="12">
    <w:abstractNumId w:val="15"/>
  </w:num>
  <w:num w:numId="13">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2"/>
  </w:num>
  <w:num w:numId="16">
    <w:abstractNumId w:val="20"/>
  </w:num>
  <w:num w:numId="17">
    <w:abstractNumId w:val="8"/>
  </w:num>
  <w:num w:numId="18">
    <w:abstractNumId w:val="7"/>
  </w:num>
  <w:num w:numId="19">
    <w:abstractNumId w:val="16"/>
  </w:num>
  <w:num w:numId="20">
    <w:abstractNumId w:val="10"/>
  </w:num>
  <w:num w:numId="21">
    <w:abstractNumId w:val="0"/>
  </w:num>
  <w:num w:numId="22">
    <w:abstractNumId w:val="9"/>
  </w:num>
  <w:num w:numId="23">
    <w:abstractNumId w:val="20"/>
  </w:num>
  <w:num w:numId="24">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H SarabunPSK&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z09sdvnxpf0oeffappp50ma0t2e9d029f2&quot;&gt;Thesis-Saved&lt;record-ids&gt;&lt;item&gt;3&lt;/item&gt;&lt;item&gt;8&lt;/item&gt;&lt;item&gt;9&lt;/item&gt;&lt;item&gt;12&lt;/item&gt;&lt;item&gt;13&lt;/item&gt;&lt;item&gt;15&lt;/item&gt;&lt;item&gt;16&lt;/item&gt;&lt;item&gt;17&lt;/item&gt;&lt;item&gt;19&lt;/item&gt;&lt;item&gt;20&lt;/item&gt;&lt;item&gt;34&lt;/item&gt;&lt;item&gt;35&lt;/item&gt;&lt;item&gt;36&lt;/item&gt;&lt;item&gt;38&lt;/item&gt;&lt;item&gt;40&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2&lt;/item&gt;&lt;item&gt;63&lt;/item&gt;&lt;item&gt;65&lt;/item&gt;&lt;item&gt;68&lt;/item&gt;&lt;item&gt;79&lt;/item&gt;&lt;item&gt;83&lt;/item&gt;&lt;item&gt;85&lt;/item&gt;&lt;item&gt;87&lt;/item&gt;&lt;item&gt;90&lt;/item&gt;&lt;item&gt;448&lt;/item&gt;&lt;item&gt;569&lt;/item&gt;&lt;item&gt;574&lt;/item&gt;&lt;item&gt;821&lt;/item&gt;&lt;item&gt;956&lt;/item&gt;&lt;item&gt;1104&lt;/item&gt;&lt;item&gt;1106&lt;/item&gt;&lt;item&gt;1108&lt;/item&gt;&lt;item&gt;1109&lt;/item&gt;&lt;item&gt;1110&lt;/item&gt;&lt;item&gt;1111&lt;/item&gt;&lt;item&gt;1112&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481AD7"/>
    <w:rsid w:val="00003D78"/>
    <w:rsid w:val="0000574F"/>
    <w:rsid w:val="000058E6"/>
    <w:rsid w:val="00011320"/>
    <w:rsid w:val="000120B8"/>
    <w:rsid w:val="000132F2"/>
    <w:rsid w:val="00013922"/>
    <w:rsid w:val="000226DC"/>
    <w:rsid w:val="000303B8"/>
    <w:rsid w:val="000368ED"/>
    <w:rsid w:val="000373C0"/>
    <w:rsid w:val="000447D9"/>
    <w:rsid w:val="00045D62"/>
    <w:rsid w:val="000468AE"/>
    <w:rsid w:val="000469A5"/>
    <w:rsid w:val="00047250"/>
    <w:rsid w:val="0004728D"/>
    <w:rsid w:val="00050754"/>
    <w:rsid w:val="0005224D"/>
    <w:rsid w:val="0005303D"/>
    <w:rsid w:val="00054A2D"/>
    <w:rsid w:val="000556D4"/>
    <w:rsid w:val="000601E4"/>
    <w:rsid w:val="000607E8"/>
    <w:rsid w:val="00060E11"/>
    <w:rsid w:val="00063574"/>
    <w:rsid w:val="00063653"/>
    <w:rsid w:val="000642B3"/>
    <w:rsid w:val="00071547"/>
    <w:rsid w:val="00071B43"/>
    <w:rsid w:val="0007280A"/>
    <w:rsid w:val="00072CAE"/>
    <w:rsid w:val="000826DC"/>
    <w:rsid w:val="000841DE"/>
    <w:rsid w:val="0008587C"/>
    <w:rsid w:val="0009136E"/>
    <w:rsid w:val="00091BEC"/>
    <w:rsid w:val="000A29E9"/>
    <w:rsid w:val="000B13C1"/>
    <w:rsid w:val="000B2904"/>
    <w:rsid w:val="000B50CA"/>
    <w:rsid w:val="000C177E"/>
    <w:rsid w:val="000C1A4E"/>
    <w:rsid w:val="000C2973"/>
    <w:rsid w:val="000D0FE0"/>
    <w:rsid w:val="000D1A8F"/>
    <w:rsid w:val="000D2945"/>
    <w:rsid w:val="000D433B"/>
    <w:rsid w:val="000D5B54"/>
    <w:rsid w:val="000D6E1D"/>
    <w:rsid w:val="000D7A81"/>
    <w:rsid w:val="000D7B7C"/>
    <w:rsid w:val="000E2B0E"/>
    <w:rsid w:val="000E33CA"/>
    <w:rsid w:val="000E48E6"/>
    <w:rsid w:val="000E4C94"/>
    <w:rsid w:val="000E6A43"/>
    <w:rsid w:val="000F2E16"/>
    <w:rsid w:val="000F75A2"/>
    <w:rsid w:val="001032F1"/>
    <w:rsid w:val="00104D5C"/>
    <w:rsid w:val="00105F2A"/>
    <w:rsid w:val="00106A0E"/>
    <w:rsid w:val="00113112"/>
    <w:rsid w:val="001136CE"/>
    <w:rsid w:val="00117F46"/>
    <w:rsid w:val="001219D5"/>
    <w:rsid w:val="00122CD3"/>
    <w:rsid w:val="0012488C"/>
    <w:rsid w:val="00124AF4"/>
    <w:rsid w:val="00125AEF"/>
    <w:rsid w:val="00130258"/>
    <w:rsid w:val="00130378"/>
    <w:rsid w:val="00131B56"/>
    <w:rsid w:val="00132129"/>
    <w:rsid w:val="0013339B"/>
    <w:rsid w:val="00136748"/>
    <w:rsid w:val="00137D48"/>
    <w:rsid w:val="00141994"/>
    <w:rsid w:val="00141BF1"/>
    <w:rsid w:val="00146729"/>
    <w:rsid w:val="00150201"/>
    <w:rsid w:val="00151744"/>
    <w:rsid w:val="00151B25"/>
    <w:rsid w:val="00151E48"/>
    <w:rsid w:val="00151FEF"/>
    <w:rsid w:val="001520E8"/>
    <w:rsid w:val="00156113"/>
    <w:rsid w:val="00156996"/>
    <w:rsid w:val="00157410"/>
    <w:rsid w:val="00163482"/>
    <w:rsid w:val="00165B2E"/>
    <w:rsid w:val="001660F6"/>
    <w:rsid w:val="00166487"/>
    <w:rsid w:val="0017072A"/>
    <w:rsid w:val="00181A95"/>
    <w:rsid w:val="00181F96"/>
    <w:rsid w:val="00183D0D"/>
    <w:rsid w:val="00184510"/>
    <w:rsid w:val="00185E61"/>
    <w:rsid w:val="001929DF"/>
    <w:rsid w:val="00195B36"/>
    <w:rsid w:val="001960E9"/>
    <w:rsid w:val="001A095C"/>
    <w:rsid w:val="001A7872"/>
    <w:rsid w:val="001B571E"/>
    <w:rsid w:val="001B585B"/>
    <w:rsid w:val="001B701B"/>
    <w:rsid w:val="001B75D5"/>
    <w:rsid w:val="001C073F"/>
    <w:rsid w:val="001C3F01"/>
    <w:rsid w:val="001C5F4F"/>
    <w:rsid w:val="001C6168"/>
    <w:rsid w:val="001C7518"/>
    <w:rsid w:val="001D0595"/>
    <w:rsid w:val="001D29E8"/>
    <w:rsid w:val="001D34DD"/>
    <w:rsid w:val="001D4E3B"/>
    <w:rsid w:val="001D5BC0"/>
    <w:rsid w:val="001E0913"/>
    <w:rsid w:val="001E116E"/>
    <w:rsid w:val="001E1A2F"/>
    <w:rsid w:val="001E7185"/>
    <w:rsid w:val="001F4AB5"/>
    <w:rsid w:val="0020201C"/>
    <w:rsid w:val="002025AD"/>
    <w:rsid w:val="00206E98"/>
    <w:rsid w:val="00207614"/>
    <w:rsid w:val="00214477"/>
    <w:rsid w:val="002159C7"/>
    <w:rsid w:val="00215DCD"/>
    <w:rsid w:val="00216DDC"/>
    <w:rsid w:val="0021725E"/>
    <w:rsid w:val="00221C13"/>
    <w:rsid w:val="002221F2"/>
    <w:rsid w:val="002232F3"/>
    <w:rsid w:val="00227824"/>
    <w:rsid w:val="00232BAB"/>
    <w:rsid w:val="0023505E"/>
    <w:rsid w:val="00236961"/>
    <w:rsid w:val="002409BF"/>
    <w:rsid w:val="002437E0"/>
    <w:rsid w:val="00244D69"/>
    <w:rsid w:val="002454F5"/>
    <w:rsid w:val="00253B5E"/>
    <w:rsid w:val="00254F6E"/>
    <w:rsid w:val="00256F23"/>
    <w:rsid w:val="0026024A"/>
    <w:rsid w:val="002609FE"/>
    <w:rsid w:val="00260FCE"/>
    <w:rsid w:val="00262612"/>
    <w:rsid w:val="0026309D"/>
    <w:rsid w:val="00264843"/>
    <w:rsid w:val="00271C01"/>
    <w:rsid w:val="00272FFF"/>
    <w:rsid w:val="00280272"/>
    <w:rsid w:val="002825FC"/>
    <w:rsid w:val="00282648"/>
    <w:rsid w:val="00295374"/>
    <w:rsid w:val="00295885"/>
    <w:rsid w:val="00297855"/>
    <w:rsid w:val="00297A07"/>
    <w:rsid w:val="002A09F4"/>
    <w:rsid w:val="002B0D24"/>
    <w:rsid w:val="002B4CBE"/>
    <w:rsid w:val="002B6DEB"/>
    <w:rsid w:val="002B701F"/>
    <w:rsid w:val="002C1930"/>
    <w:rsid w:val="002C263C"/>
    <w:rsid w:val="002D01DC"/>
    <w:rsid w:val="002D052E"/>
    <w:rsid w:val="002D0E55"/>
    <w:rsid w:val="002D3181"/>
    <w:rsid w:val="002D65CF"/>
    <w:rsid w:val="002E4666"/>
    <w:rsid w:val="002E470A"/>
    <w:rsid w:val="002E493C"/>
    <w:rsid w:val="002E6BD3"/>
    <w:rsid w:val="002F107F"/>
    <w:rsid w:val="002F1193"/>
    <w:rsid w:val="002F12C3"/>
    <w:rsid w:val="002F4665"/>
    <w:rsid w:val="002F4E0E"/>
    <w:rsid w:val="002F4FA2"/>
    <w:rsid w:val="002F7A1F"/>
    <w:rsid w:val="002F7A5C"/>
    <w:rsid w:val="00300BE2"/>
    <w:rsid w:val="00301803"/>
    <w:rsid w:val="00302991"/>
    <w:rsid w:val="00302CED"/>
    <w:rsid w:val="00304C0C"/>
    <w:rsid w:val="0030515A"/>
    <w:rsid w:val="00307300"/>
    <w:rsid w:val="00307C0F"/>
    <w:rsid w:val="00307DD6"/>
    <w:rsid w:val="00311E88"/>
    <w:rsid w:val="0031309A"/>
    <w:rsid w:val="00315F7C"/>
    <w:rsid w:val="00316A87"/>
    <w:rsid w:val="003212A4"/>
    <w:rsid w:val="00321777"/>
    <w:rsid w:val="00323387"/>
    <w:rsid w:val="00323F25"/>
    <w:rsid w:val="0032552A"/>
    <w:rsid w:val="00326008"/>
    <w:rsid w:val="00330915"/>
    <w:rsid w:val="00331F50"/>
    <w:rsid w:val="0033285A"/>
    <w:rsid w:val="00336217"/>
    <w:rsid w:val="00336E27"/>
    <w:rsid w:val="003405E3"/>
    <w:rsid w:val="00341530"/>
    <w:rsid w:val="00343C51"/>
    <w:rsid w:val="00343DB6"/>
    <w:rsid w:val="00345611"/>
    <w:rsid w:val="00346021"/>
    <w:rsid w:val="00347C7C"/>
    <w:rsid w:val="00351E62"/>
    <w:rsid w:val="00352DD7"/>
    <w:rsid w:val="00355331"/>
    <w:rsid w:val="00356ADA"/>
    <w:rsid w:val="00357950"/>
    <w:rsid w:val="00361229"/>
    <w:rsid w:val="0036325E"/>
    <w:rsid w:val="00363F28"/>
    <w:rsid w:val="00363F84"/>
    <w:rsid w:val="00367ACD"/>
    <w:rsid w:val="00372016"/>
    <w:rsid w:val="003720E3"/>
    <w:rsid w:val="003733BB"/>
    <w:rsid w:val="00373C66"/>
    <w:rsid w:val="00374A19"/>
    <w:rsid w:val="00377FE3"/>
    <w:rsid w:val="003809AB"/>
    <w:rsid w:val="00386333"/>
    <w:rsid w:val="003866D0"/>
    <w:rsid w:val="00386A8B"/>
    <w:rsid w:val="003912D5"/>
    <w:rsid w:val="00391E21"/>
    <w:rsid w:val="003953B7"/>
    <w:rsid w:val="0039627A"/>
    <w:rsid w:val="003A26B0"/>
    <w:rsid w:val="003A68D7"/>
    <w:rsid w:val="003B04ED"/>
    <w:rsid w:val="003C76EB"/>
    <w:rsid w:val="003D27DF"/>
    <w:rsid w:val="003D4E2A"/>
    <w:rsid w:val="003E00BB"/>
    <w:rsid w:val="003E411B"/>
    <w:rsid w:val="003E5279"/>
    <w:rsid w:val="003E6F6C"/>
    <w:rsid w:val="003F231C"/>
    <w:rsid w:val="003F4B6B"/>
    <w:rsid w:val="004018D8"/>
    <w:rsid w:val="00413435"/>
    <w:rsid w:val="004134E3"/>
    <w:rsid w:val="00420541"/>
    <w:rsid w:val="00423833"/>
    <w:rsid w:val="0042656F"/>
    <w:rsid w:val="00426E98"/>
    <w:rsid w:val="00430272"/>
    <w:rsid w:val="00435D29"/>
    <w:rsid w:val="0043660D"/>
    <w:rsid w:val="004366AB"/>
    <w:rsid w:val="00437B6A"/>
    <w:rsid w:val="00440EC0"/>
    <w:rsid w:val="00441FB0"/>
    <w:rsid w:val="0044787E"/>
    <w:rsid w:val="00450006"/>
    <w:rsid w:val="00451946"/>
    <w:rsid w:val="00452B18"/>
    <w:rsid w:val="00453265"/>
    <w:rsid w:val="00457B57"/>
    <w:rsid w:val="00461A8F"/>
    <w:rsid w:val="00470508"/>
    <w:rsid w:val="00473436"/>
    <w:rsid w:val="0047409F"/>
    <w:rsid w:val="0047468D"/>
    <w:rsid w:val="00474DF5"/>
    <w:rsid w:val="004767C7"/>
    <w:rsid w:val="00481AD7"/>
    <w:rsid w:val="00482CD2"/>
    <w:rsid w:val="004878D9"/>
    <w:rsid w:val="0049135A"/>
    <w:rsid w:val="00491C57"/>
    <w:rsid w:val="00495A7E"/>
    <w:rsid w:val="004A03C3"/>
    <w:rsid w:val="004A3895"/>
    <w:rsid w:val="004A3DF1"/>
    <w:rsid w:val="004A443E"/>
    <w:rsid w:val="004A495F"/>
    <w:rsid w:val="004A62E3"/>
    <w:rsid w:val="004A643F"/>
    <w:rsid w:val="004B13EB"/>
    <w:rsid w:val="004B43AD"/>
    <w:rsid w:val="004B4FB0"/>
    <w:rsid w:val="004B64F9"/>
    <w:rsid w:val="004B6C84"/>
    <w:rsid w:val="004B74CE"/>
    <w:rsid w:val="004C0B2C"/>
    <w:rsid w:val="004C0C4D"/>
    <w:rsid w:val="004C2B7C"/>
    <w:rsid w:val="004C688B"/>
    <w:rsid w:val="004C6B2D"/>
    <w:rsid w:val="004D11D0"/>
    <w:rsid w:val="004D22A9"/>
    <w:rsid w:val="004D45E6"/>
    <w:rsid w:val="004D6312"/>
    <w:rsid w:val="004D6BFA"/>
    <w:rsid w:val="004E0B7B"/>
    <w:rsid w:val="004E1E07"/>
    <w:rsid w:val="004E2334"/>
    <w:rsid w:val="004E29C4"/>
    <w:rsid w:val="004E3054"/>
    <w:rsid w:val="004F0668"/>
    <w:rsid w:val="004F073C"/>
    <w:rsid w:val="004F0F12"/>
    <w:rsid w:val="004F2A61"/>
    <w:rsid w:val="004F34F2"/>
    <w:rsid w:val="004F3BDD"/>
    <w:rsid w:val="004F5ECC"/>
    <w:rsid w:val="005014DF"/>
    <w:rsid w:val="00503312"/>
    <w:rsid w:val="00503D79"/>
    <w:rsid w:val="00504720"/>
    <w:rsid w:val="00506729"/>
    <w:rsid w:val="005079C8"/>
    <w:rsid w:val="00510B53"/>
    <w:rsid w:val="005110D2"/>
    <w:rsid w:val="00514316"/>
    <w:rsid w:val="005147D4"/>
    <w:rsid w:val="00514FF5"/>
    <w:rsid w:val="00515ADD"/>
    <w:rsid w:val="0051632C"/>
    <w:rsid w:val="00525F96"/>
    <w:rsid w:val="0052615F"/>
    <w:rsid w:val="00526545"/>
    <w:rsid w:val="005271ED"/>
    <w:rsid w:val="00531E92"/>
    <w:rsid w:val="0053437F"/>
    <w:rsid w:val="00537707"/>
    <w:rsid w:val="00537B26"/>
    <w:rsid w:val="00542BCF"/>
    <w:rsid w:val="0054306F"/>
    <w:rsid w:val="005456FA"/>
    <w:rsid w:val="0054796C"/>
    <w:rsid w:val="005531FD"/>
    <w:rsid w:val="00554352"/>
    <w:rsid w:val="00554559"/>
    <w:rsid w:val="00554669"/>
    <w:rsid w:val="00554BB5"/>
    <w:rsid w:val="00560255"/>
    <w:rsid w:val="00570C31"/>
    <w:rsid w:val="00573373"/>
    <w:rsid w:val="0057445F"/>
    <w:rsid w:val="00575F2F"/>
    <w:rsid w:val="00576066"/>
    <w:rsid w:val="00576751"/>
    <w:rsid w:val="00576C09"/>
    <w:rsid w:val="00580582"/>
    <w:rsid w:val="005817E5"/>
    <w:rsid w:val="00581B8A"/>
    <w:rsid w:val="0058260D"/>
    <w:rsid w:val="00584AF2"/>
    <w:rsid w:val="00591F91"/>
    <w:rsid w:val="00593932"/>
    <w:rsid w:val="005A6DBB"/>
    <w:rsid w:val="005B1791"/>
    <w:rsid w:val="005B2475"/>
    <w:rsid w:val="005B24DB"/>
    <w:rsid w:val="005B438B"/>
    <w:rsid w:val="005B790E"/>
    <w:rsid w:val="005C1A99"/>
    <w:rsid w:val="005C4FB7"/>
    <w:rsid w:val="005C5753"/>
    <w:rsid w:val="005C6468"/>
    <w:rsid w:val="005D36B3"/>
    <w:rsid w:val="005D72D9"/>
    <w:rsid w:val="005E3189"/>
    <w:rsid w:val="005E368B"/>
    <w:rsid w:val="005E5965"/>
    <w:rsid w:val="005E5C78"/>
    <w:rsid w:val="005E676C"/>
    <w:rsid w:val="005E77FE"/>
    <w:rsid w:val="005F03E0"/>
    <w:rsid w:val="005F65FF"/>
    <w:rsid w:val="005F6F6A"/>
    <w:rsid w:val="005F7AB2"/>
    <w:rsid w:val="00600E3D"/>
    <w:rsid w:val="00604CBF"/>
    <w:rsid w:val="00606708"/>
    <w:rsid w:val="006074F4"/>
    <w:rsid w:val="00607A17"/>
    <w:rsid w:val="00607CE2"/>
    <w:rsid w:val="00610D5B"/>
    <w:rsid w:val="00612CDC"/>
    <w:rsid w:val="00614BDD"/>
    <w:rsid w:val="00615D5D"/>
    <w:rsid w:val="00615E81"/>
    <w:rsid w:val="00622942"/>
    <w:rsid w:val="00622B58"/>
    <w:rsid w:val="006239D4"/>
    <w:rsid w:val="006256AB"/>
    <w:rsid w:val="00625C45"/>
    <w:rsid w:val="0063487C"/>
    <w:rsid w:val="00634EF5"/>
    <w:rsid w:val="00634F33"/>
    <w:rsid w:val="00635858"/>
    <w:rsid w:val="006371A2"/>
    <w:rsid w:val="0064499A"/>
    <w:rsid w:val="00646C17"/>
    <w:rsid w:val="00646D66"/>
    <w:rsid w:val="00647915"/>
    <w:rsid w:val="006503A2"/>
    <w:rsid w:val="00656D57"/>
    <w:rsid w:val="0065717E"/>
    <w:rsid w:val="00660367"/>
    <w:rsid w:val="006624CB"/>
    <w:rsid w:val="00671F16"/>
    <w:rsid w:val="006722D3"/>
    <w:rsid w:val="00672556"/>
    <w:rsid w:val="006734BB"/>
    <w:rsid w:val="00675F31"/>
    <w:rsid w:val="00681A74"/>
    <w:rsid w:val="00682E5E"/>
    <w:rsid w:val="006858DA"/>
    <w:rsid w:val="00691126"/>
    <w:rsid w:val="0069730B"/>
    <w:rsid w:val="006A0828"/>
    <w:rsid w:val="006A0F3F"/>
    <w:rsid w:val="006A1638"/>
    <w:rsid w:val="006A2F3F"/>
    <w:rsid w:val="006A4021"/>
    <w:rsid w:val="006A53CE"/>
    <w:rsid w:val="006A7FB0"/>
    <w:rsid w:val="006B1D1A"/>
    <w:rsid w:val="006B1D49"/>
    <w:rsid w:val="006B2B10"/>
    <w:rsid w:val="006B5248"/>
    <w:rsid w:val="006B70EA"/>
    <w:rsid w:val="006B746B"/>
    <w:rsid w:val="006C123F"/>
    <w:rsid w:val="006C1B72"/>
    <w:rsid w:val="006C3416"/>
    <w:rsid w:val="006C361A"/>
    <w:rsid w:val="006C4EEE"/>
    <w:rsid w:val="006C71CC"/>
    <w:rsid w:val="006C7B08"/>
    <w:rsid w:val="006D0488"/>
    <w:rsid w:val="006D0DFF"/>
    <w:rsid w:val="006D0EF7"/>
    <w:rsid w:val="006D3CB4"/>
    <w:rsid w:val="006D48B9"/>
    <w:rsid w:val="006E2480"/>
    <w:rsid w:val="006E2FEB"/>
    <w:rsid w:val="006E708D"/>
    <w:rsid w:val="006F00BA"/>
    <w:rsid w:val="006F51B0"/>
    <w:rsid w:val="006F64B3"/>
    <w:rsid w:val="007034BD"/>
    <w:rsid w:val="00703D5C"/>
    <w:rsid w:val="00705D3C"/>
    <w:rsid w:val="007144E3"/>
    <w:rsid w:val="007158A2"/>
    <w:rsid w:val="00720620"/>
    <w:rsid w:val="007226E5"/>
    <w:rsid w:val="00722B0F"/>
    <w:rsid w:val="00723CA4"/>
    <w:rsid w:val="00724AAF"/>
    <w:rsid w:val="00725DA4"/>
    <w:rsid w:val="00726860"/>
    <w:rsid w:val="00727451"/>
    <w:rsid w:val="007309CE"/>
    <w:rsid w:val="007312D1"/>
    <w:rsid w:val="00737272"/>
    <w:rsid w:val="0074373D"/>
    <w:rsid w:val="00746931"/>
    <w:rsid w:val="00747830"/>
    <w:rsid w:val="00751FE4"/>
    <w:rsid w:val="00753426"/>
    <w:rsid w:val="00757C63"/>
    <w:rsid w:val="0076183E"/>
    <w:rsid w:val="0076738F"/>
    <w:rsid w:val="00771880"/>
    <w:rsid w:val="00772D77"/>
    <w:rsid w:val="00773B20"/>
    <w:rsid w:val="00776BB8"/>
    <w:rsid w:val="0077781D"/>
    <w:rsid w:val="007808A6"/>
    <w:rsid w:val="0078272A"/>
    <w:rsid w:val="007835C8"/>
    <w:rsid w:val="0078407F"/>
    <w:rsid w:val="00785290"/>
    <w:rsid w:val="00785C2C"/>
    <w:rsid w:val="007A32EC"/>
    <w:rsid w:val="007A4274"/>
    <w:rsid w:val="007A560C"/>
    <w:rsid w:val="007A7E94"/>
    <w:rsid w:val="007B03B2"/>
    <w:rsid w:val="007B1970"/>
    <w:rsid w:val="007B415B"/>
    <w:rsid w:val="007B4D95"/>
    <w:rsid w:val="007B5DED"/>
    <w:rsid w:val="007B62E9"/>
    <w:rsid w:val="007B6941"/>
    <w:rsid w:val="007C04D1"/>
    <w:rsid w:val="007C0B52"/>
    <w:rsid w:val="007C5465"/>
    <w:rsid w:val="007D2005"/>
    <w:rsid w:val="007D2A4B"/>
    <w:rsid w:val="007D3B65"/>
    <w:rsid w:val="007D4350"/>
    <w:rsid w:val="007D4FA9"/>
    <w:rsid w:val="007E1B00"/>
    <w:rsid w:val="007E338D"/>
    <w:rsid w:val="007E4E08"/>
    <w:rsid w:val="007F0361"/>
    <w:rsid w:val="007F0E0E"/>
    <w:rsid w:val="007F1501"/>
    <w:rsid w:val="007F1A87"/>
    <w:rsid w:val="007F50B3"/>
    <w:rsid w:val="007F55E3"/>
    <w:rsid w:val="007F6D44"/>
    <w:rsid w:val="00801781"/>
    <w:rsid w:val="00802416"/>
    <w:rsid w:val="0080257B"/>
    <w:rsid w:val="008028E9"/>
    <w:rsid w:val="00803A00"/>
    <w:rsid w:val="008047A8"/>
    <w:rsid w:val="00806C36"/>
    <w:rsid w:val="008075B5"/>
    <w:rsid w:val="008114E9"/>
    <w:rsid w:val="008127FB"/>
    <w:rsid w:val="00813F09"/>
    <w:rsid w:val="00814248"/>
    <w:rsid w:val="00820341"/>
    <w:rsid w:val="0082269D"/>
    <w:rsid w:val="00823193"/>
    <w:rsid w:val="0082611B"/>
    <w:rsid w:val="00827513"/>
    <w:rsid w:val="008277BD"/>
    <w:rsid w:val="00830A96"/>
    <w:rsid w:val="00833002"/>
    <w:rsid w:val="00833F2E"/>
    <w:rsid w:val="00834BEA"/>
    <w:rsid w:val="00837BE9"/>
    <w:rsid w:val="00837E76"/>
    <w:rsid w:val="00842F09"/>
    <w:rsid w:val="0084557D"/>
    <w:rsid w:val="00846B35"/>
    <w:rsid w:val="00852190"/>
    <w:rsid w:val="008627E5"/>
    <w:rsid w:val="00864CC5"/>
    <w:rsid w:val="00864E4F"/>
    <w:rsid w:val="00866259"/>
    <w:rsid w:val="00873552"/>
    <w:rsid w:val="008735C0"/>
    <w:rsid w:val="0087404A"/>
    <w:rsid w:val="00883EA5"/>
    <w:rsid w:val="00887168"/>
    <w:rsid w:val="00890559"/>
    <w:rsid w:val="00891128"/>
    <w:rsid w:val="0089113A"/>
    <w:rsid w:val="00891522"/>
    <w:rsid w:val="00892ABD"/>
    <w:rsid w:val="00893669"/>
    <w:rsid w:val="008A04A6"/>
    <w:rsid w:val="008A1F34"/>
    <w:rsid w:val="008A2851"/>
    <w:rsid w:val="008A56D8"/>
    <w:rsid w:val="008A71D5"/>
    <w:rsid w:val="008B6687"/>
    <w:rsid w:val="008B7CAB"/>
    <w:rsid w:val="008C1017"/>
    <w:rsid w:val="008C6358"/>
    <w:rsid w:val="008C7B1A"/>
    <w:rsid w:val="008D0AD3"/>
    <w:rsid w:val="008D2420"/>
    <w:rsid w:val="008D4525"/>
    <w:rsid w:val="008D706B"/>
    <w:rsid w:val="008D75F4"/>
    <w:rsid w:val="008E10E8"/>
    <w:rsid w:val="008E14E9"/>
    <w:rsid w:val="008E1652"/>
    <w:rsid w:val="008E5C90"/>
    <w:rsid w:val="008E7318"/>
    <w:rsid w:val="008E7F71"/>
    <w:rsid w:val="008F030C"/>
    <w:rsid w:val="008F04AC"/>
    <w:rsid w:val="008F0C4E"/>
    <w:rsid w:val="008F3051"/>
    <w:rsid w:val="008F6B7B"/>
    <w:rsid w:val="008F7112"/>
    <w:rsid w:val="00900974"/>
    <w:rsid w:val="00900DC9"/>
    <w:rsid w:val="00903993"/>
    <w:rsid w:val="00903C75"/>
    <w:rsid w:val="009048C4"/>
    <w:rsid w:val="00906B39"/>
    <w:rsid w:val="00907D11"/>
    <w:rsid w:val="00912787"/>
    <w:rsid w:val="00917B71"/>
    <w:rsid w:val="009260D0"/>
    <w:rsid w:val="00926453"/>
    <w:rsid w:val="00926B76"/>
    <w:rsid w:val="00927204"/>
    <w:rsid w:val="0092729A"/>
    <w:rsid w:val="00931707"/>
    <w:rsid w:val="009344B5"/>
    <w:rsid w:val="00935697"/>
    <w:rsid w:val="00942BBC"/>
    <w:rsid w:val="00944D2F"/>
    <w:rsid w:val="00945041"/>
    <w:rsid w:val="009454BF"/>
    <w:rsid w:val="009471FA"/>
    <w:rsid w:val="0094744D"/>
    <w:rsid w:val="0094779E"/>
    <w:rsid w:val="009537B7"/>
    <w:rsid w:val="00957839"/>
    <w:rsid w:val="00960B7E"/>
    <w:rsid w:val="0096379C"/>
    <w:rsid w:val="00967A94"/>
    <w:rsid w:val="00967CB3"/>
    <w:rsid w:val="009720D0"/>
    <w:rsid w:val="00972EB5"/>
    <w:rsid w:val="009730C6"/>
    <w:rsid w:val="009730F1"/>
    <w:rsid w:val="00982D75"/>
    <w:rsid w:val="00983027"/>
    <w:rsid w:val="00985E87"/>
    <w:rsid w:val="00986324"/>
    <w:rsid w:val="009910DC"/>
    <w:rsid w:val="00991898"/>
    <w:rsid w:val="00991E5F"/>
    <w:rsid w:val="00992BE2"/>
    <w:rsid w:val="0099381D"/>
    <w:rsid w:val="0099585B"/>
    <w:rsid w:val="009A06B8"/>
    <w:rsid w:val="009A1249"/>
    <w:rsid w:val="009A52D8"/>
    <w:rsid w:val="009A7A66"/>
    <w:rsid w:val="009B72F2"/>
    <w:rsid w:val="009C38A5"/>
    <w:rsid w:val="009C62B5"/>
    <w:rsid w:val="009D5697"/>
    <w:rsid w:val="009D5C01"/>
    <w:rsid w:val="009D7375"/>
    <w:rsid w:val="009D78E7"/>
    <w:rsid w:val="009E2FF1"/>
    <w:rsid w:val="009E5027"/>
    <w:rsid w:val="009E5B56"/>
    <w:rsid w:val="009F1822"/>
    <w:rsid w:val="009F42C1"/>
    <w:rsid w:val="009F53CD"/>
    <w:rsid w:val="009F7194"/>
    <w:rsid w:val="009F75F3"/>
    <w:rsid w:val="00A00D4B"/>
    <w:rsid w:val="00A01D1C"/>
    <w:rsid w:val="00A02DD2"/>
    <w:rsid w:val="00A03399"/>
    <w:rsid w:val="00A10DA6"/>
    <w:rsid w:val="00A1177C"/>
    <w:rsid w:val="00A12BBD"/>
    <w:rsid w:val="00A13250"/>
    <w:rsid w:val="00A14734"/>
    <w:rsid w:val="00A14BE9"/>
    <w:rsid w:val="00A15594"/>
    <w:rsid w:val="00A15F70"/>
    <w:rsid w:val="00A2174D"/>
    <w:rsid w:val="00A26600"/>
    <w:rsid w:val="00A33888"/>
    <w:rsid w:val="00A34759"/>
    <w:rsid w:val="00A3551A"/>
    <w:rsid w:val="00A37557"/>
    <w:rsid w:val="00A37993"/>
    <w:rsid w:val="00A41387"/>
    <w:rsid w:val="00A417A8"/>
    <w:rsid w:val="00A42B35"/>
    <w:rsid w:val="00A430BB"/>
    <w:rsid w:val="00A46CEF"/>
    <w:rsid w:val="00A50139"/>
    <w:rsid w:val="00A50AF3"/>
    <w:rsid w:val="00A558A1"/>
    <w:rsid w:val="00A63514"/>
    <w:rsid w:val="00A66D79"/>
    <w:rsid w:val="00A70F9C"/>
    <w:rsid w:val="00A72421"/>
    <w:rsid w:val="00A72F74"/>
    <w:rsid w:val="00A73268"/>
    <w:rsid w:val="00A74219"/>
    <w:rsid w:val="00A75609"/>
    <w:rsid w:val="00A77030"/>
    <w:rsid w:val="00A812B4"/>
    <w:rsid w:val="00A81C8E"/>
    <w:rsid w:val="00A82735"/>
    <w:rsid w:val="00A8578D"/>
    <w:rsid w:val="00A8604C"/>
    <w:rsid w:val="00A86CDF"/>
    <w:rsid w:val="00A87F95"/>
    <w:rsid w:val="00A90CF6"/>
    <w:rsid w:val="00A91670"/>
    <w:rsid w:val="00A921D2"/>
    <w:rsid w:val="00A92D1B"/>
    <w:rsid w:val="00A9755B"/>
    <w:rsid w:val="00A97D33"/>
    <w:rsid w:val="00AA0969"/>
    <w:rsid w:val="00AA0CD4"/>
    <w:rsid w:val="00AA2B4D"/>
    <w:rsid w:val="00AA38D3"/>
    <w:rsid w:val="00AA5CFB"/>
    <w:rsid w:val="00AB2C74"/>
    <w:rsid w:val="00AB3585"/>
    <w:rsid w:val="00AB4CBA"/>
    <w:rsid w:val="00AB5ABC"/>
    <w:rsid w:val="00AB5DA3"/>
    <w:rsid w:val="00AC12D3"/>
    <w:rsid w:val="00AC23F2"/>
    <w:rsid w:val="00AC4374"/>
    <w:rsid w:val="00AC4D22"/>
    <w:rsid w:val="00AC5027"/>
    <w:rsid w:val="00AC6868"/>
    <w:rsid w:val="00AC7D2A"/>
    <w:rsid w:val="00AD2BBE"/>
    <w:rsid w:val="00AD32A5"/>
    <w:rsid w:val="00AD34D6"/>
    <w:rsid w:val="00AE1083"/>
    <w:rsid w:val="00AF0F70"/>
    <w:rsid w:val="00B019C2"/>
    <w:rsid w:val="00B049CF"/>
    <w:rsid w:val="00B06420"/>
    <w:rsid w:val="00B06B50"/>
    <w:rsid w:val="00B07439"/>
    <w:rsid w:val="00B12980"/>
    <w:rsid w:val="00B138BF"/>
    <w:rsid w:val="00B1565A"/>
    <w:rsid w:val="00B1566D"/>
    <w:rsid w:val="00B164BD"/>
    <w:rsid w:val="00B25031"/>
    <w:rsid w:val="00B3065C"/>
    <w:rsid w:val="00B311D5"/>
    <w:rsid w:val="00B31CD0"/>
    <w:rsid w:val="00B3619A"/>
    <w:rsid w:val="00B36379"/>
    <w:rsid w:val="00B36856"/>
    <w:rsid w:val="00B44C65"/>
    <w:rsid w:val="00B5090E"/>
    <w:rsid w:val="00B522DE"/>
    <w:rsid w:val="00B52BEE"/>
    <w:rsid w:val="00B53B10"/>
    <w:rsid w:val="00B53BC9"/>
    <w:rsid w:val="00B53C13"/>
    <w:rsid w:val="00B560B3"/>
    <w:rsid w:val="00B574CC"/>
    <w:rsid w:val="00B64E73"/>
    <w:rsid w:val="00B75209"/>
    <w:rsid w:val="00B75C15"/>
    <w:rsid w:val="00B77821"/>
    <w:rsid w:val="00B829CE"/>
    <w:rsid w:val="00B85892"/>
    <w:rsid w:val="00B9052F"/>
    <w:rsid w:val="00B90D2A"/>
    <w:rsid w:val="00B9269B"/>
    <w:rsid w:val="00B9569D"/>
    <w:rsid w:val="00B95E43"/>
    <w:rsid w:val="00B97E3D"/>
    <w:rsid w:val="00BA0683"/>
    <w:rsid w:val="00BA2874"/>
    <w:rsid w:val="00BA31A7"/>
    <w:rsid w:val="00BA7176"/>
    <w:rsid w:val="00BB08C1"/>
    <w:rsid w:val="00BB3503"/>
    <w:rsid w:val="00BB4237"/>
    <w:rsid w:val="00BB5176"/>
    <w:rsid w:val="00BB53C0"/>
    <w:rsid w:val="00BB5CA9"/>
    <w:rsid w:val="00BC04E3"/>
    <w:rsid w:val="00BC4349"/>
    <w:rsid w:val="00BC4BBE"/>
    <w:rsid w:val="00BC5288"/>
    <w:rsid w:val="00BC63E1"/>
    <w:rsid w:val="00BC658F"/>
    <w:rsid w:val="00BC6FF6"/>
    <w:rsid w:val="00BD4B82"/>
    <w:rsid w:val="00BD5435"/>
    <w:rsid w:val="00BD59A1"/>
    <w:rsid w:val="00BD6D48"/>
    <w:rsid w:val="00BE17A9"/>
    <w:rsid w:val="00BE1AC9"/>
    <w:rsid w:val="00BE58BF"/>
    <w:rsid w:val="00BF118E"/>
    <w:rsid w:val="00BF4488"/>
    <w:rsid w:val="00BF45D9"/>
    <w:rsid w:val="00BF558C"/>
    <w:rsid w:val="00BF5BE6"/>
    <w:rsid w:val="00C00BEB"/>
    <w:rsid w:val="00C02B42"/>
    <w:rsid w:val="00C02B4F"/>
    <w:rsid w:val="00C05E8F"/>
    <w:rsid w:val="00C11255"/>
    <w:rsid w:val="00C11643"/>
    <w:rsid w:val="00C16FDF"/>
    <w:rsid w:val="00C17608"/>
    <w:rsid w:val="00C17FD3"/>
    <w:rsid w:val="00C20953"/>
    <w:rsid w:val="00C2488D"/>
    <w:rsid w:val="00C25A3E"/>
    <w:rsid w:val="00C326CA"/>
    <w:rsid w:val="00C34BBB"/>
    <w:rsid w:val="00C35249"/>
    <w:rsid w:val="00C3673C"/>
    <w:rsid w:val="00C37C90"/>
    <w:rsid w:val="00C52D00"/>
    <w:rsid w:val="00C53E13"/>
    <w:rsid w:val="00C552EA"/>
    <w:rsid w:val="00C56AF1"/>
    <w:rsid w:val="00C576C5"/>
    <w:rsid w:val="00C61146"/>
    <w:rsid w:val="00C62B9A"/>
    <w:rsid w:val="00C62F56"/>
    <w:rsid w:val="00C632C1"/>
    <w:rsid w:val="00C644BF"/>
    <w:rsid w:val="00C64A0A"/>
    <w:rsid w:val="00C668A9"/>
    <w:rsid w:val="00C66B4E"/>
    <w:rsid w:val="00C71F77"/>
    <w:rsid w:val="00C724B8"/>
    <w:rsid w:val="00C7504E"/>
    <w:rsid w:val="00C76EAB"/>
    <w:rsid w:val="00C80E3C"/>
    <w:rsid w:val="00C84B00"/>
    <w:rsid w:val="00C86028"/>
    <w:rsid w:val="00C8636A"/>
    <w:rsid w:val="00C9068D"/>
    <w:rsid w:val="00C921FA"/>
    <w:rsid w:val="00CA3994"/>
    <w:rsid w:val="00CB0B47"/>
    <w:rsid w:val="00CB0FB9"/>
    <w:rsid w:val="00CB34F8"/>
    <w:rsid w:val="00CC0199"/>
    <w:rsid w:val="00CC0D25"/>
    <w:rsid w:val="00CC1CC5"/>
    <w:rsid w:val="00CC446B"/>
    <w:rsid w:val="00CC5CAB"/>
    <w:rsid w:val="00CC7765"/>
    <w:rsid w:val="00CC7D6F"/>
    <w:rsid w:val="00CD1DA2"/>
    <w:rsid w:val="00CD1E00"/>
    <w:rsid w:val="00CD3516"/>
    <w:rsid w:val="00CD42E6"/>
    <w:rsid w:val="00CD4AC4"/>
    <w:rsid w:val="00CD562C"/>
    <w:rsid w:val="00CD6AAA"/>
    <w:rsid w:val="00CD7653"/>
    <w:rsid w:val="00CE1AFC"/>
    <w:rsid w:val="00CE3392"/>
    <w:rsid w:val="00CE3B3D"/>
    <w:rsid w:val="00CE4A08"/>
    <w:rsid w:val="00CE60B9"/>
    <w:rsid w:val="00CF0A3A"/>
    <w:rsid w:val="00CF12B5"/>
    <w:rsid w:val="00CF2CD8"/>
    <w:rsid w:val="00CF4B41"/>
    <w:rsid w:val="00CF6BC1"/>
    <w:rsid w:val="00D0134F"/>
    <w:rsid w:val="00D02F00"/>
    <w:rsid w:val="00D03024"/>
    <w:rsid w:val="00D06437"/>
    <w:rsid w:val="00D078D9"/>
    <w:rsid w:val="00D1076E"/>
    <w:rsid w:val="00D11B4B"/>
    <w:rsid w:val="00D14D57"/>
    <w:rsid w:val="00D15778"/>
    <w:rsid w:val="00D17623"/>
    <w:rsid w:val="00D20BDA"/>
    <w:rsid w:val="00D2198D"/>
    <w:rsid w:val="00D21D46"/>
    <w:rsid w:val="00D226FB"/>
    <w:rsid w:val="00D254C5"/>
    <w:rsid w:val="00D26B3F"/>
    <w:rsid w:val="00D26C77"/>
    <w:rsid w:val="00D31C96"/>
    <w:rsid w:val="00D31CFE"/>
    <w:rsid w:val="00D32788"/>
    <w:rsid w:val="00D33234"/>
    <w:rsid w:val="00D336CA"/>
    <w:rsid w:val="00D3396B"/>
    <w:rsid w:val="00D34A0E"/>
    <w:rsid w:val="00D34EAB"/>
    <w:rsid w:val="00D406B7"/>
    <w:rsid w:val="00D41920"/>
    <w:rsid w:val="00D453D0"/>
    <w:rsid w:val="00D45A9D"/>
    <w:rsid w:val="00D51D52"/>
    <w:rsid w:val="00D51F1F"/>
    <w:rsid w:val="00D54E31"/>
    <w:rsid w:val="00D5715A"/>
    <w:rsid w:val="00D64889"/>
    <w:rsid w:val="00D64BCB"/>
    <w:rsid w:val="00D71C03"/>
    <w:rsid w:val="00D7314D"/>
    <w:rsid w:val="00D76B18"/>
    <w:rsid w:val="00D804BD"/>
    <w:rsid w:val="00D81C69"/>
    <w:rsid w:val="00D8389E"/>
    <w:rsid w:val="00D83BEF"/>
    <w:rsid w:val="00D853A1"/>
    <w:rsid w:val="00D86FE1"/>
    <w:rsid w:val="00D91E4E"/>
    <w:rsid w:val="00D93421"/>
    <w:rsid w:val="00D93A8A"/>
    <w:rsid w:val="00D93CCD"/>
    <w:rsid w:val="00D94D78"/>
    <w:rsid w:val="00D96DEC"/>
    <w:rsid w:val="00DA2841"/>
    <w:rsid w:val="00DA392B"/>
    <w:rsid w:val="00DA3AFB"/>
    <w:rsid w:val="00DA3EFE"/>
    <w:rsid w:val="00DA5E76"/>
    <w:rsid w:val="00DB070E"/>
    <w:rsid w:val="00DB0B36"/>
    <w:rsid w:val="00DB3298"/>
    <w:rsid w:val="00DB73A6"/>
    <w:rsid w:val="00DC091D"/>
    <w:rsid w:val="00DC3922"/>
    <w:rsid w:val="00DC4E40"/>
    <w:rsid w:val="00DC5D61"/>
    <w:rsid w:val="00DD067D"/>
    <w:rsid w:val="00DD0D09"/>
    <w:rsid w:val="00DD1EE1"/>
    <w:rsid w:val="00DD3F1F"/>
    <w:rsid w:val="00DD47C5"/>
    <w:rsid w:val="00DD5BD2"/>
    <w:rsid w:val="00DD5C12"/>
    <w:rsid w:val="00DD73AE"/>
    <w:rsid w:val="00DE339A"/>
    <w:rsid w:val="00DF412C"/>
    <w:rsid w:val="00E00086"/>
    <w:rsid w:val="00E0172E"/>
    <w:rsid w:val="00E050DA"/>
    <w:rsid w:val="00E0603B"/>
    <w:rsid w:val="00E1282E"/>
    <w:rsid w:val="00E15B27"/>
    <w:rsid w:val="00E16B8D"/>
    <w:rsid w:val="00E20726"/>
    <w:rsid w:val="00E213ED"/>
    <w:rsid w:val="00E256BF"/>
    <w:rsid w:val="00E2575C"/>
    <w:rsid w:val="00E3061C"/>
    <w:rsid w:val="00E30B69"/>
    <w:rsid w:val="00E410B4"/>
    <w:rsid w:val="00E41997"/>
    <w:rsid w:val="00E4330F"/>
    <w:rsid w:val="00E43410"/>
    <w:rsid w:val="00E43489"/>
    <w:rsid w:val="00E448D3"/>
    <w:rsid w:val="00E46522"/>
    <w:rsid w:val="00E4661A"/>
    <w:rsid w:val="00E51C64"/>
    <w:rsid w:val="00E55B90"/>
    <w:rsid w:val="00E55E9B"/>
    <w:rsid w:val="00E5676F"/>
    <w:rsid w:val="00E56CD4"/>
    <w:rsid w:val="00E60494"/>
    <w:rsid w:val="00E62B51"/>
    <w:rsid w:val="00E62CFB"/>
    <w:rsid w:val="00E63B96"/>
    <w:rsid w:val="00E64B3F"/>
    <w:rsid w:val="00E71562"/>
    <w:rsid w:val="00E7321A"/>
    <w:rsid w:val="00E77C23"/>
    <w:rsid w:val="00E77F2D"/>
    <w:rsid w:val="00E80A28"/>
    <w:rsid w:val="00E80E24"/>
    <w:rsid w:val="00E83107"/>
    <w:rsid w:val="00E85694"/>
    <w:rsid w:val="00E868E5"/>
    <w:rsid w:val="00E943E9"/>
    <w:rsid w:val="00E94463"/>
    <w:rsid w:val="00E95AB8"/>
    <w:rsid w:val="00E97A77"/>
    <w:rsid w:val="00E97CB1"/>
    <w:rsid w:val="00EA136C"/>
    <w:rsid w:val="00EA19F5"/>
    <w:rsid w:val="00EA3E5A"/>
    <w:rsid w:val="00EA7A2D"/>
    <w:rsid w:val="00EB0787"/>
    <w:rsid w:val="00EB46C5"/>
    <w:rsid w:val="00EB6832"/>
    <w:rsid w:val="00EB6A86"/>
    <w:rsid w:val="00EC0D48"/>
    <w:rsid w:val="00EC4317"/>
    <w:rsid w:val="00EC4328"/>
    <w:rsid w:val="00EC43CD"/>
    <w:rsid w:val="00EC5747"/>
    <w:rsid w:val="00ED07B7"/>
    <w:rsid w:val="00ED172D"/>
    <w:rsid w:val="00ED1BEB"/>
    <w:rsid w:val="00ED2175"/>
    <w:rsid w:val="00ED311A"/>
    <w:rsid w:val="00ED5B51"/>
    <w:rsid w:val="00ED5C36"/>
    <w:rsid w:val="00ED63AC"/>
    <w:rsid w:val="00EF531B"/>
    <w:rsid w:val="00F01101"/>
    <w:rsid w:val="00F07B21"/>
    <w:rsid w:val="00F115C5"/>
    <w:rsid w:val="00F11BD5"/>
    <w:rsid w:val="00F120A4"/>
    <w:rsid w:val="00F13A31"/>
    <w:rsid w:val="00F17028"/>
    <w:rsid w:val="00F17AA6"/>
    <w:rsid w:val="00F20F61"/>
    <w:rsid w:val="00F21904"/>
    <w:rsid w:val="00F2433D"/>
    <w:rsid w:val="00F24AB1"/>
    <w:rsid w:val="00F25B38"/>
    <w:rsid w:val="00F265A3"/>
    <w:rsid w:val="00F27596"/>
    <w:rsid w:val="00F43005"/>
    <w:rsid w:val="00F4369D"/>
    <w:rsid w:val="00F50B99"/>
    <w:rsid w:val="00F53DA2"/>
    <w:rsid w:val="00F55E45"/>
    <w:rsid w:val="00F57B0D"/>
    <w:rsid w:val="00F732D1"/>
    <w:rsid w:val="00F73DBD"/>
    <w:rsid w:val="00F80F27"/>
    <w:rsid w:val="00F81DFD"/>
    <w:rsid w:val="00F858C6"/>
    <w:rsid w:val="00F90C59"/>
    <w:rsid w:val="00F91738"/>
    <w:rsid w:val="00F92BD6"/>
    <w:rsid w:val="00F942C3"/>
    <w:rsid w:val="00F95462"/>
    <w:rsid w:val="00F97DBD"/>
    <w:rsid w:val="00FA374E"/>
    <w:rsid w:val="00FA6BD0"/>
    <w:rsid w:val="00FA7404"/>
    <w:rsid w:val="00FB5AE6"/>
    <w:rsid w:val="00FC1101"/>
    <w:rsid w:val="00FC51E2"/>
    <w:rsid w:val="00FC74EA"/>
    <w:rsid w:val="00FD02C2"/>
    <w:rsid w:val="00FD177C"/>
    <w:rsid w:val="00FD2788"/>
    <w:rsid w:val="00FD36E3"/>
    <w:rsid w:val="00FD4B8C"/>
    <w:rsid w:val="00FD6EB8"/>
    <w:rsid w:val="00FD74BD"/>
    <w:rsid w:val="00FE1E6B"/>
    <w:rsid w:val="00FE2413"/>
    <w:rsid w:val="00FE3B4D"/>
    <w:rsid w:val="00FE3E41"/>
    <w:rsid w:val="00FE4EAA"/>
    <w:rsid w:val="00FE5526"/>
    <w:rsid w:val="00FE7532"/>
    <w:rsid w:val="00FF12D1"/>
    <w:rsid w:val="00FF1BE4"/>
    <w:rsid w:val="00FF1FC1"/>
    <w:rsid w:val="00FF437B"/>
    <w:rsid w:val="00FF5643"/>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700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ja-JP" w:bidi="th-TH"/>
      </w:rPr>
    </w:rPrDefault>
    <w:pPrDefault>
      <w:pPr>
        <w:spacing w:line="480" w:lineRule="auto"/>
        <w:jc w:val="center"/>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6259"/>
    <w:rPr>
      <w:rFonts w:ascii="Times New Roman" w:eastAsia="Times New Roman" w:hAnsi="Times New Roman" w:cs="Cordia New"/>
      <w:sz w:val="24"/>
      <w:szCs w:val="24"/>
      <w:lang w:eastAsia="en-US"/>
    </w:rPr>
  </w:style>
  <w:style w:type="paragraph" w:styleId="Heading1">
    <w:name w:val="heading 1"/>
    <w:basedOn w:val="Normal"/>
    <w:next w:val="Normal"/>
    <w:link w:val="Heading1Char"/>
    <w:autoRedefine/>
    <w:qFormat/>
    <w:rsid w:val="00746931"/>
    <w:pPr>
      <w:keepNext/>
      <w:outlineLvl w:val="0"/>
    </w:pPr>
    <w:rPr>
      <w:rFonts w:eastAsia="Cordia New" w:cs="Angsana New"/>
      <w:b/>
      <w:caps/>
      <w:szCs w:val="32"/>
    </w:rPr>
  </w:style>
  <w:style w:type="paragraph" w:styleId="Heading2">
    <w:name w:val="heading 2"/>
    <w:basedOn w:val="Normal"/>
    <w:next w:val="Normal"/>
    <w:link w:val="Heading2Char"/>
    <w:qFormat/>
    <w:rsid w:val="00003D78"/>
    <w:pPr>
      <w:keepNext/>
      <w:numPr>
        <w:ilvl w:val="1"/>
        <w:numId w:val="16"/>
      </w:numPr>
      <w:outlineLvl w:val="1"/>
    </w:pPr>
    <w:rPr>
      <w:rFonts w:cs="TH SarabunPSK"/>
      <w:b/>
    </w:rPr>
  </w:style>
  <w:style w:type="paragraph" w:styleId="Heading3">
    <w:name w:val="heading 3"/>
    <w:basedOn w:val="Normal"/>
    <w:next w:val="Normal"/>
    <w:link w:val="Heading3Char"/>
    <w:autoRedefine/>
    <w:qFormat/>
    <w:rsid w:val="00215DCD"/>
    <w:pPr>
      <w:keepNext/>
      <w:numPr>
        <w:ilvl w:val="2"/>
        <w:numId w:val="16"/>
      </w:numPr>
      <w:tabs>
        <w:tab w:val="left" w:pos="990"/>
        <w:tab w:val="left" w:pos="1080"/>
      </w:tabs>
      <w:spacing w:line="240" w:lineRule="auto"/>
      <w:outlineLvl w:val="2"/>
    </w:pPr>
    <w:rPr>
      <w:rFonts w:eastAsia="Cordia New" w:cs="Angsana New"/>
      <w:b/>
      <w:bCs/>
      <w:szCs w:val="32"/>
    </w:rPr>
  </w:style>
  <w:style w:type="paragraph" w:styleId="Heading4">
    <w:name w:val="heading 4"/>
    <w:basedOn w:val="Normal"/>
    <w:next w:val="Normal"/>
    <w:link w:val="Heading4Char"/>
    <w:qFormat/>
    <w:rsid w:val="00481AD7"/>
    <w:pPr>
      <w:keepNext/>
      <w:numPr>
        <w:ilvl w:val="3"/>
        <w:numId w:val="16"/>
      </w:numPr>
      <w:tabs>
        <w:tab w:val="left" w:pos="990"/>
        <w:tab w:val="left" w:pos="1080"/>
      </w:tabs>
      <w:outlineLvl w:val="3"/>
    </w:pPr>
    <w:rPr>
      <w:rFonts w:ascii="Angsana New" w:eastAsia="Cordia New" w:hAnsi="Angsana New" w:cs="Angsana New"/>
      <w:b/>
      <w:bCs/>
      <w:sz w:val="48"/>
      <w:szCs w:val="48"/>
    </w:rPr>
  </w:style>
  <w:style w:type="paragraph" w:styleId="Heading5">
    <w:name w:val="heading 5"/>
    <w:basedOn w:val="Normal"/>
    <w:next w:val="Normal"/>
    <w:link w:val="Heading5Char"/>
    <w:qFormat/>
    <w:rsid w:val="00481AD7"/>
    <w:pPr>
      <w:keepNext/>
      <w:numPr>
        <w:ilvl w:val="4"/>
        <w:numId w:val="16"/>
      </w:numPr>
      <w:tabs>
        <w:tab w:val="left" w:pos="720"/>
        <w:tab w:val="left" w:pos="900"/>
        <w:tab w:val="left" w:pos="1260"/>
        <w:tab w:val="left" w:pos="1440"/>
      </w:tabs>
      <w:ind w:right="-429"/>
      <w:outlineLvl w:val="4"/>
    </w:pPr>
    <w:rPr>
      <w:rFonts w:ascii="Cordia New" w:hAnsi="Cordia New"/>
      <w:sz w:val="32"/>
      <w:szCs w:val="32"/>
    </w:rPr>
  </w:style>
  <w:style w:type="paragraph" w:styleId="Heading6">
    <w:name w:val="heading 6"/>
    <w:basedOn w:val="Normal"/>
    <w:next w:val="Normal"/>
    <w:link w:val="Heading6Char"/>
    <w:qFormat/>
    <w:rsid w:val="00481AD7"/>
    <w:pPr>
      <w:keepNext/>
      <w:numPr>
        <w:ilvl w:val="5"/>
        <w:numId w:val="16"/>
      </w:numPr>
      <w:outlineLvl w:val="5"/>
    </w:pPr>
    <w:rPr>
      <w:rFonts w:ascii="Cordia New" w:hAnsi="Cordia New"/>
      <w:sz w:val="40"/>
      <w:szCs w:val="40"/>
    </w:rPr>
  </w:style>
  <w:style w:type="paragraph" w:styleId="Heading7">
    <w:name w:val="heading 7"/>
    <w:basedOn w:val="Normal"/>
    <w:next w:val="Normal"/>
    <w:link w:val="Heading7Char"/>
    <w:qFormat/>
    <w:rsid w:val="00481AD7"/>
    <w:pPr>
      <w:keepNext/>
      <w:numPr>
        <w:ilvl w:val="6"/>
        <w:numId w:val="16"/>
      </w:numPr>
      <w:outlineLvl w:val="6"/>
    </w:pPr>
    <w:rPr>
      <w:rFonts w:ascii="Cordia New" w:hAnsi="Cordia New"/>
      <w:b/>
      <w:bCs/>
      <w:sz w:val="40"/>
      <w:szCs w:val="40"/>
    </w:rPr>
  </w:style>
  <w:style w:type="paragraph" w:styleId="Heading8">
    <w:name w:val="heading 8"/>
    <w:basedOn w:val="Normal"/>
    <w:next w:val="Normal"/>
    <w:link w:val="Heading8Char"/>
    <w:qFormat/>
    <w:rsid w:val="00481AD7"/>
    <w:pPr>
      <w:keepNext/>
      <w:numPr>
        <w:ilvl w:val="7"/>
        <w:numId w:val="16"/>
      </w:numPr>
      <w:outlineLvl w:val="7"/>
    </w:pPr>
    <w:rPr>
      <w:rFonts w:ascii="Cordia New" w:hAnsi="Cordia New"/>
      <w:b/>
      <w:bCs/>
      <w:sz w:val="36"/>
      <w:szCs w:val="36"/>
    </w:rPr>
  </w:style>
  <w:style w:type="paragraph" w:styleId="Heading9">
    <w:name w:val="heading 9"/>
    <w:basedOn w:val="Normal"/>
    <w:next w:val="Normal"/>
    <w:link w:val="Heading9Char"/>
    <w:qFormat/>
    <w:rsid w:val="00481AD7"/>
    <w:pPr>
      <w:keepNext/>
      <w:numPr>
        <w:ilvl w:val="8"/>
        <w:numId w:val="16"/>
      </w:numPr>
      <w:outlineLvl w:val="8"/>
    </w:pPr>
    <w:rPr>
      <w:rFonts w:ascii="Cordia New" w:hAnsi="Cordia New"/>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6931"/>
    <w:rPr>
      <w:rFonts w:ascii="Times New Roman" w:eastAsia="Cordia New" w:hAnsi="Times New Roman" w:cs="Angsana New"/>
      <w:b/>
      <w:caps/>
      <w:sz w:val="24"/>
      <w:szCs w:val="32"/>
      <w:lang w:eastAsia="en-US"/>
    </w:rPr>
  </w:style>
  <w:style w:type="character" w:customStyle="1" w:styleId="Heading2Char">
    <w:name w:val="Heading 2 Char"/>
    <w:basedOn w:val="DefaultParagraphFont"/>
    <w:link w:val="Heading2"/>
    <w:rsid w:val="00003D78"/>
    <w:rPr>
      <w:rFonts w:ascii="Times New Roman" w:eastAsia="Times New Roman" w:hAnsi="Times New Roman" w:cs="TH SarabunPSK"/>
      <w:b/>
      <w:sz w:val="24"/>
      <w:szCs w:val="24"/>
      <w:lang w:eastAsia="en-US"/>
    </w:rPr>
  </w:style>
  <w:style w:type="character" w:customStyle="1" w:styleId="Heading3Char">
    <w:name w:val="Heading 3 Char"/>
    <w:basedOn w:val="DefaultParagraphFont"/>
    <w:link w:val="Heading3"/>
    <w:rsid w:val="00215DCD"/>
    <w:rPr>
      <w:rFonts w:ascii="Times New Roman" w:eastAsia="Cordia New" w:hAnsi="Times New Roman" w:cs="Angsana New"/>
      <w:b/>
      <w:bCs/>
      <w:sz w:val="24"/>
      <w:szCs w:val="32"/>
      <w:lang w:eastAsia="en-US"/>
    </w:rPr>
  </w:style>
  <w:style w:type="character" w:customStyle="1" w:styleId="Heading4Char">
    <w:name w:val="Heading 4 Char"/>
    <w:basedOn w:val="DefaultParagraphFont"/>
    <w:link w:val="Heading4"/>
    <w:rsid w:val="00481AD7"/>
    <w:rPr>
      <w:rFonts w:ascii="Angsana New" w:eastAsia="Cordia New" w:hAnsi="Angsana New" w:cs="Angsana New"/>
      <w:b/>
      <w:bCs/>
      <w:sz w:val="48"/>
      <w:szCs w:val="48"/>
      <w:lang w:eastAsia="en-US"/>
    </w:rPr>
  </w:style>
  <w:style w:type="character" w:customStyle="1" w:styleId="Heading5Char">
    <w:name w:val="Heading 5 Char"/>
    <w:basedOn w:val="DefaultParagraphFont"/>
    <w:link w:val="Heading5"/>
    <w:rsid w:val="00481AD7"/>
    <w:rPr>
      <w:rFonts w:ascii="Cordia New" w:eastAsia="Times New Roman" w:hAnsi="Cordia New" w:cs="Cordia New"/>
      <w:sz w:val="32"/>
      <w:szCs w:val="32"/>
      <w:lang w:eastAsia="en-US"/>
    </w:rPr>
  </w:style>
  <w:style w:type="character" w:customStyle="1" w:styleId="Heading6Char">
    <w:name w:val="Heading 6 Char"/>
    <w:basedOn w:val="DefaultParagraphFont"/>
    <w:link w:val="Heading6"/>
    <w:rsid w:val="00481AD7"/>
    <w:rPr>
      <w:rFonts w:ascii="Cordia New" w:eastAsia="Times New Roman" w:hAnsi="Cordia New" w:cs="Cordia New"/>
      <w:sz w:val="40"/>
      <w:szCs w:val="40"/>
      <w:lang w:eastAsia="en-US"/>
    </w:rPr>
  </w:style>
  <w:style w:type="character" w:customStyle="1" w:styleId="Heading7Char">
    <w:name w:val="Heading 7 Char"/>
    <w:basedOn w:val="DefaultParagraphFont"/>
    <w:link w:val="Heading7"/>
    <w:rsid w:val="00481AD7"/>
    <w:rPr>
      <w:rFonts w:ascii="Cordia New" w:eastAsia="Times New Roman" w:hAnsi="Cordia New" w:cs="Cordia New"/>
      <w:b/>
      <w:bCs/>
      <w:sz w:val="40"/>
      <w:szCs w:val="40"/>
      <w:lang w:eastAsia="en-US"/>
    </w:rPr>
  </w:style>
  <w:style w:type="character" w:customStyle="1" w:styleId="Heading8Char">
    <w:name w:val="Heading 8 Char"/>
    <w:basedOn w:val="DefaultParagraphFont"/>
    <w:link w:val="Heading8"/>
    <w:rsid w:val="00481AD7"/>
    <w:rPr>
      <w:rFonts w:ascii="Cordia New" w:eastAsia="Times New Roman" w:hAnsi="Cordia New" w:cs="Cordia New"/>
      <w:b/>
      <w:bCs/>
      <w:sz w:val="36"/>
      <w:szCs w:val="36"/>
      <w:lang w:eastAsia="en-US"/>
    </w:rPr>
  </w:style>
  <w:style w:type="character" w:customStyle="1" w:styleId="Heading9Char">
    <w:name w:val="Heading 9 Char"/>
    <w:basedOn w:val="DefaultParagraphFont"/>
    <w:link w:val="Heading9"/>
    <w:rsid w:val="00481AD7"/>
    <w:rPr>
      <w:rFonts w:ascii="Cordia New" w:eastAsia="Times New Roman" w:hAnsi="Cordia New" w:cs="Cordia New"/>
      <w:b/>
      <w:bCs/>
      <w:sz w:val="32"/>
      <w:szCs w:val="32"/>
      <w:lang w:eastAsia="en-US"/>
    </w:rPr>
  </w:style>
  <w:style w:type="paragraph" w:styleId="Header">
    <w:name w:val="header"/>
    <w:basedOn w:val="Normal"/>
    <w:link w:val="HeaderChar"/>
    <w:uiPriority w:val="99"/>
    <w:rsid w:val="00481AD7"/>
    <w:pPr>
      <w:tabs>
        <w:tab w:val="center" w:pos="4153"/>
        <w:tab w:val="right" w:pos="8306"/>
      </w:tabs>
    </w:pPr>
  </w:style>
  <w:style w:type="character" w:customStyle="1" w:styleId="HeaderChar">
    <w:name w:val="Header Char"/>
    <w:basedOn w:val="DefaultParagraphFont"/>
    <w:link w:val="Header"/>
    <w:uiPriority w:val="99"/>
    <w:rsid w:val="00481AD7"/>
    <w:rPr>
      <w:rFonts w:ascii="Times New Roman" w:eastAsia="Times New Roman" w:hAnsi="Times New Roman" w:cs="Cordia New"/>
      <w:sz w:val="24"/>
      <w:szCs w:val="24"/>
      <w:lang w:eastAsia="en-US"/>
    </w:rPr>
  </w:style>
  <w:style w:type="character" w:styleId="PageNumber">
    <w:name w:val="page number"/>
    <w:basedOn w:val="DefaultParagraphFont"/>
    <w:rsid w:val="00481AD7"/>
  </w:style>
  <w:style w:type="paragraph" w:styleId="BodyTextIndent">
    <w:name w:val="Body Text Indent"/>
    <w:basedOn w:val="Normal"/>
    <w:link w:val="BodyTextIndentChar"/>
    <w:rsid w:val="00481AD7"/>
    <w:pPr>
      <w:spacing w:after="120"/>
      <w:ind w:left="283"/>
    </w:pPr>
  </w:style>
  <w:style w:type="character" w:customStyle="1" w:styleId="BodyTextIndentChar">
    <w:name w:val="Body Text Indent Char"/>
    <w:basedOn w:val="DefaultParagraphFont"/>
    <w:link w:val="BodyTextIndent"/>
    <w:rsid w:val="00481AD7"/>
    <w:rPr>
      <w:rFonts w:ascii="Times New Roman" w:eastAsia="Times New Roman" w:hAnsi="Times New Roman" w:cs="Cordia New"/>
      <w:sz w:val="24"/>
      <w:szCs w:val="24"/>
      <w:lang w:eastAsia="en-US"/>
    </w:rPr>
  </w:style>
  <w:style w:type="paragraph" w:customStyle="1" w:styleId="MediumGrid21">
    <w:name w:val="Medium Grid 21"/>
    <w:uiPriority w:val="1"/>
    <w:qFormat/>
    <w:rsid w:val="00ED2175"/>
    <w:pPr>
      <w:spacing w:line="240" w:lineRule="auto"/>
    </w:pPr>
    <w:rPr>
      <w:rFonts w:ascii="Calibri" w:eastAsia="Times New Roman" w:hAnsi="Calibri" w:cs="Cordia New"/>
      <w:lang w:eastAsia="en-US"/>
    </w:rPr>
  </w:style>
  <w:style w:type="paragraph" w:styleId="ListParagraph">
    <w:name w:val="List Paragraph"/>
    <w:basedOn w:val="Normal"/>
    <w:uiPriority w:val="34"/>
    <w:qFormat/>
    <w:rsid w:val="00AD34D6"/>
    <w:pPr>
      <w:ind w:left="720"/>
      <w:contextualSpacing/>
    </w:pPr>
    <w:rPr>
      <w:szCs w:val="30"/>
    </w:rPr>
  </w:style>
  <w:style w:type="paragraph" w:styleId="Footer">
    <w:name w:val="footer"/>
    <w:basedOn w:val="Normal"/>
    <w:link w:val="FooterChar"/>
    <w:uiPriority w:val="99"/>
    <w:unhideWhenUsed/>
    <w:rsid w:val="004018D8"/>
    <w:pPr>
      <w:tabs>
        <w:tab w:val="center" w:pos="4680"/>
        <w:tab w:val="right" w:pos="9360"/>
      </w:tabs>
    </w:pPr>
    <w:rPr>
      <w:szCs w:val="30"/>
    </w:rPr>
  </w:style>
  <w:style w:type="character" w:customStyle="1" w:styleId="FooterChar">
    <w:name w:val="Footer Char"/>
    <w:basedOn w:val="DefaultParagraphFont"/>
    <w:link w:val="Footer"/>
    <w:uiPriority w:val="99"/>
    <w:rsid w:val="004018D8"/>
    <w:rPr>
      <w:rFonts w:ascii="Times New Roman" w:eastAsia="Times New Roman" w:hAnsi="Times New Roman" w:cs="Cordia New"/>
      <w:sz w:val="24"/>
      <w:szCs w:val="30"/>
      <w:lang w:eastAsia="en-US"/>
    </w:rPr>
  </w:style>
  <w:style w:type="paragraph" w:styleId="NormalWeb">
    <w:name w:val="Normal (Web)"/>
    <w:basedOn w:val="Normal"/>
    <w:uiPriority w:val="99"/>
    <w:semiHidden/>
    <w:unhideWhenUsed/>
    <w:rsid w:val="00EB6A86"/>
    <w:pPr>
      <w:spacing w:before="100" w:beforeAutospacing="1" w:after="100" w:afterAutospacing="1"/>
    </w:pPr>
    <w:rPr>
      <w:rFonts w:eastAsiaTheme="minorEastAsia" w:cs="Times New Roman"/>
    </w:rPr>
  </w:style>
  <w:style w:type="character" w:styleId="Hyperlink">
    <w:name w:val="Hyperlink"/>
    <w:uiPriority w:val="99"/>
    <w:rsid w:val="001E0913"/>
    <w:rPr>
      <w:color w:val="0000FF"/>
      <w:u w:val="single"/>
    </w:rPr>
  </w:style>
  <w:style w:type="paragraph" w:styleId="TOCHeading">
    <w:name w:val="TOC Heading"/>
    <w:basedOn w:val="Heading1"/>
    <w:next w:val="Normal"/>
    <w:uiPriority w:val="39"/>
    <w:unhideWhenUsed/>
    <w:qFormat/>
    <w:rsid w:val="008A2851"/>
    <w:pPr>
      <w:keepLines/>
      <w:spacing w:before="240" w:line="259" w:lineRule="auto"/>
      <w:jc w:val="left"/>
      <w:outlineLvl w:val="9"/>
    </w:pPr>
    <w:rPr>
      <w:rFonts w:asciiTheme="majorHAnsi" w:eastAsiaTheme="majorEastAsia" w:hAnsiTheme="majorHAnsi" w:cstheme="majorBidi"/>
      <w:b w:val="0"/>
      <w:color w:val="365F91" w:themeColor="accent1" w:themeShade="BF"/>
      <w:sz w:val="32"/>
      <w:lang w:bidi="ar-SA"/>
    </w:rPr>
  </w:style>
  <w:style w:type="paragraph" w:styleId="TOC1">
    <w:name w:val="toc 1"/>
    <w:aliases w:val="TO1"/>
    <w:basedOn w:val="Normal"/>
    <w:next w:val="Normal"/>
    <w:autoRedefine/>
    <w:uiPriority w:val="39"/>
    <w:unhideWhenUsed/>
    <w:qFormat/>
    <w:rsid w:val="00FA6BD0"/>
    <w:rPr>
      <w:rFonts w:eastAsia="TH SarabunPSK" w:cs="TH SarabunPSK"/>
      <w:szCs w:val="28"/>
    </w:rPr>
  </w:style>
  <w:style w:type="paragraph" w:styleId="TOC2">
    <w:name w:val="toc 2"/>
    <w:basedOn w:val="Normal"/>
    <w:next w:val="Normal"/>
    <w:autoRedefine/>
    <w:uiPriority w:val="39"/>
    <w:unhideWhenUsed/>
    <w:qFormat/>
    <w:rsid w:val="00FA6BD0"/>
    <w:pPr>
      <w:tabs>
        <w:tab w:val="left" w:pos="630"/>
        <w:tab w:val="right" w:leader="dot" w:pos="8990"/>
      </w:tabs>
      <w:ind w:left="240"/>
    </w:pPr>
    <w:rPr>
      <w:szCs w:val="30"/>
    </w:rPr>
  </w:style>
  <w:style w:type="paragraph" w:styleId="TOC3">
    <w:name w:val="toc 3"/>
    <w:aliases w:val="TOC 3-THSpsk"/>
    <w:basedOn w:val="Normal"/>
    <w:next w:val="Normal"/>
    <w:autoRedefine/>
    <w:uiPriority w:val="39"/>
    <w:unhideWhenUsed/>
    <w:qFormat/>
    <w:rsid w:val="00FA6BD0"/>
    <w:pPr>
      <w:ind w:left="480"/>
    </w:pPr>
    <w:rPr>
      <w:szCs w:val="30"/>
    </w:rPr>
  </w:style>
  <w:style w:type="paragraph" w:styleId="BalloonText">
    <w:name w:val="Balloon Text"/>
    <w:basedOn w:val="Normal"/>
    <w:link w:val="BalloonTextChar"/>
    <w:uiPriority w:val="99"/>
    <w:semiHidden/>
    <w:unhideWhenUsed/>
    <w:rsid w:val="004F3BDD"/>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4F3BDD"/>
    <w:rPr>
      <w:rFonts w:ascii="Segoe UI" w:eastAsia="Times New Roman" w:hAnsi="Segoe UI" w:cs="Angsana New"/>
      <w:sz w:val="18"/>
      <w:szCs w:val="22"/>
      <w:lang w:eastAsia="en-US"/>
    </w:rPr>
  </w:style>
  <w:style w:type="paragraph" w:customStyle="1" w:styleId="Style1">
    <w:name w:val="Style1"/>
    <w:basedOn w:val="Heading1"/>
    <w:autoRedefine/>
    <w:rsid w:val="00926453"/>
    <w:pPr>
      <w:keepLines/>
      <w:numPr>
        <w:numId w:val="1"/>
      </w:numPr>
      <w:spacing w:before="240"/>
      <w:jc w:val="both"/>
    </w:pPr>
    <w:rPr>
      <w:rFonts w:eastAsiaTheme="majorEastAsia" w:cstheme="majorBidi"/>
      <w:sz w:val="32"/>
      <w:szCs w:val="40"/>
      <w:lang w:eastAsia="zh-CN"/>
    </w:rPr>
  </w:style>
  <w:style w:type="paragraph" w:customStyle="1" w:styleId="EndNoteBibliographyTitle">
    <w:name w:val="EndNote Bibliography Title"/>
    <w:basedOn w:val="Normal"/>
    <w:link w:val="EndNoteBibliographyTitleChar"/>
    <w:rsid w:val="00BC658F"/>
    <w:rPr>
      <w:rFonts w:ascii="TH SarabunPSK" w:hAnsi="TH SarabunPSK" w:cs="TH SarabunPSK"/>
      <w:noProof/>
      <w:sz w:val="28"/>
    </w:rPr>
  </w:style>
  <w:style w:type="character" w:customStyle="1" w:styleId="EndNoteBibliographyTitleChar">
    <w:name w:val="EndNote Bibliography Title Char"/>
    <w:basedOn w:val="DefaultParagraphFont"/>
    <w:link w:val="EndNoteBibliographyTitle"/>
    <w:rsid w:val="00BC658F"/>
    <w:rPr>
      <w:rFonts w:ascii="TH SarabunPSK" w:eastAsia="Times New Roman" w:hAnsi="TH SarabunPSK" w:cs="TH SarabunPSK"/>
      <w:noProof/>
      <w:sz w:val="28"/>
      <w:szCs w:val="24"/>
      <w:lang w:eastAsia="en-US"/>
    </w:rPr>
  </w:style>
  <w:style w:type="paragraph" w:customStyle="1" w:styleId="EndNoteBibliography">
    <w:name w:val="EndNote Bibliography"/>
    <w:basedOn w:val="Normal"/>
    <w:link w:val="EndNoteBibliographyChar"/>
    <w:rsid w:val="00BC658F"/>
    <w:rPr>
      <w:rFonts w:ascii="TH SarabunPSK" w:hAnsi="TH SarabunPSK" w:cs="TH SarabunPSK"/>
      <w:noProof/>
      <w:sz w:val="28"/>
    </w:rPr>
  </w:style>
  <w:style w:type="character" w:customStyle="1" w:styleId="EndNoteBibliographyChar">
    <w:name w:val="EndNote Bibliography Char"/>
    <w:basedOn w:val="DefaultParagraphFont"/>
    <w:link w:val="EndNoteBibliography"/>
    <w:rsid w:val="00BC658F"/>
    <w:rPr>
      <w:rFonts w:ascii="TH SarabunPSK" w:eastAsia="Times New Roman" w:hAnsi="TH SarabunPSK" w:cs="TH SarabunPSK"/>
      <w:noProof/>
      <w:sz w:val="28"/>
      <w:szCs w:val="24"/>
      <w:lang w:eastAsia="en-US"/>
    </w:rPr>
  </w:style>
  <w:style w:type="paragraph" w:styleId="FootnoteText">
    <w:name w:val="footnote text"/>
    <w:basedOn w:val="Normal"/>
    <w:link w:val="FootnoteTextChar"/>
    <w:uiPriority w:val="99"/>
    <w:semiHidden/>
    <w:unhideWhenUsed/>
    <w:rsid w:val="00E7321A"/>
    <w:rPr>
      <w:sz w:val="20"/>
      <w:szCs w:val="25"/>
    </w:rPr>
  </w:style>
  <w:style w:type="character" w:customStyle="1" w:styleId="FootnoteTextChar">
    <w:name w:val="Footnote Text Char"/>
    <w:basedOn w:val="DefaultParagraphFont"/>
    <w:link w:val="FootnoteText"/>
    <w:uiPriority w:val="99"/>
    <w:semiHidden/>
    <w:rsid w:val="00E7321A"/>
    <w:rPr>
      <w:rFonts w:ascii="Times New Roman" w:eastAsia="Times New Roman" w:hAnsi="Times New Roman" w:cs="Cordia New"/>
      <w:sz w:val="20"/>
      <w:szCs w:val="25"/>
      <w:lang w:eastAsia="en-US"/>
    </w:rPr>
  </w:style>
  <w:style w:type="character" w:styleId="FootnoteReference">
    <w:name w:val="footnote reference"/>
    <w:basedOn w:val="DefaultParagraphFont"/>
    <w:uiPriority w:val="99"/>
    <w:semiHidden/>
    <w:unhideWhenUsed/>
    <w:rsid w:val="00E7321A"/>
    <w:rPr>
      <w:vertAlign w:val="superscript"/>
    </w:rPr>
  </w:style>
  <w:style w:type="paragraph" w:customStyle="1" w:styleId="EndNoteCategoryHeading">
    <w:name w:val="EndNote Category Heading"/>
    <w:basedOn w:val="Normal"/>
    <w:link w:val="EndNoteCategoryHeadingChar"/>
    <w:rsid w:val="009F7194"/>
    <w:pPr>
      <w:spacing w:before="120" w:after="120"/>
    </w:pPr>
    <w:rPr>
      <w:b/>
      <w:noProof/>
    </w:rPr>
  </w:style>
  <w:style w:type="character" w:customStyle="1" w:styleId="EndNoteCategoryHeadingChar">
    <w:name w:val="EndNote Category Heading Char"/>
    <w:basedOn w:val="DefaultParagraphFont"/>
    <w:link w:val="EndNoteCategoryHeading"/>
    <w:rsid w:val="009F7194"/>
    <w:rPr>
      <w:rFonts w:ascii="Times New Roman" w:eastAsia="Times New Roman" w:hAnsi="Times New Roman" w:cs="Cordia New"/>
      <w:b/>
      <w:noProof/>
      <w:sz w:val="24"/>
      <w:szCs w:val="24"/>
      <w:lang w:eastAsia="en-US"/>
    </w:rPr>
  </w:style>
  <w:style w:type="paragraph" w:styleId="Revision">
    <w:name w:val="Revision"/>
    <w:hidden/>
    <w:uiPriority w:val="99"/>
    <w:semiHidden/>
    <w:rsid w:val="009F7194"/>
    <w:pPr>
      <w:spacing w:line="240" w:lineRule="auto"/>
    </w:pPr>
    <w:rPr>
      <w:rFonts w:ascii="Times New Roman" w:eastAsia="Times New Roman" w:hAnsi="Times New Roman" w:cs="Cordia New"/>
      <w:sz w:val="24"/>
      <w:szCs w:val="30"/>
      <w:lang w:eastAsia="en-US"/>
    </w:rPr>
  </w:style>
  <w:style w:type="character" w:styleId="CommentReference">
    <w:name w:val="annotation reference"/>
    <w:basedOn w:val="DefaultParagraphFont"/>
    <w:semiHidden/>
    <w:unhideWhenUsed/>
    <w:rsid w:val="00137D48"/>
    <w:rPr>
      <w:sz w:val="16"/>
      <w:szCs w:val="16"/>
    </w:rPr>
  </w:style>
  <w:style w:type="paragraph" w:styleId="CommentText">
    <w:name w:val="annotation text"/>
    <w:basedOn w:val="Normal"/>
    <w:link w:val="CommentTextChar"/>
    <w:unhideWhenUsed/>
    <w:rsid w:val="00137D48"/>
    <w:rPr>
      <w:sz w:val="20"/>
      <w:szCs w:val="25"/>
    </w:rPr>
  </w:style>
  <w:style w:type="character" w:customStyle="1" w:styleId="CommentTextChar">
    <w:name w:val="Comment Text Char"/>
    <w:basedOn w:val="DefaultParagraphFont"/>
    <w:link w:val="CommentText"/>
    <w:rsid w:val="00137D48"/>
    <w:rPr>
      <w:rFonts w:ascii="Times New Roman" w:eastAsia="Times New Roman" w:hAnsi="Times New Roman" w:cs="Cordia New"/>
      <w:sz w:val="20"/>
      <w:szCs w:val="25"/>
      <w:lang w:eastAsia="en-US"/>
    </w:rPr>
  </w:style>
  <w:style w:type="paragraph" w:styleId="CommentSubject">
    <w:name w:val="annotation subject"/>
    <w:basedOn w:val="CommentText"/>
    <w:next w:val="CommentText"/>
    <w:link w:val="CommentSubjectChar"/>
    <w:uiPriority w:val="99"/>
    <w:semiHidden/>
    <w:unhideWhenUsed/>
    <w:rsid w:val="00137D48"/>
    <w:rPr>
      <w:b/>
      <w:bCs/>
    </w:rPr>
  </w:style>
  <w:style w:type="character" w:customStyle="1" w:styleId="CommentSubjectChar">
    <w:name w:val="Comment Subject Char"/>
    <w:basedOn w:val="CommentTextChar"/>
    <w:link w:val="CommentSubject"/>
    <w:uiPriority w:val="99"/>
    <w:semiHidden/>
    <w:rsid w:val="00137D48"/>
    <w:rPr>
      <w:rFonts w:ascii="Times New Roman" w:eastAsia="Times New Roman" w:hAnsi="Times New Roman" w:cs="Cordia New"/>
      <w:b/>
      <w:bCs/>
      <w:sz w:val="20"/>
      <w:szCs w:val="25"/>
      <w:lang w:eastAsia="en-US"/>
    </w:rPr>
  </w:style>
  <w:style w:type="paragraph" w:customStyle="1" w:styleId="H1Thesis">
    <w:name w:val="H1Thesis"/>
    <w:basedOn w:val="Heading1"/>
    <w:link w:val="H1ThesisChar"/>
    <w:rsid w:val="00C632C1"/>
    <w:pPr>
      <w:numPr>
        <w:numId w:val="7"/>
      </w:numPr>
      <w:spacing w:before="480" w:after="480"/>
    </w:pPr>
    <w:rPr>
      <w:caps w:val="0"/>
      <w:sz w:val="40"/>
    </w:rPr>
  </w:style>
  <w:style w:type="paragraph" w:customStyle="1" w:styleId="H2Thesis">
    <w:name w:val="H2Thesis"/>
    <w:basedOn w:val="H1Thesis"/>
    <w:link w:val="H2ThesisChar"/>
    <w:autoRedefine/>
    <w:rsid w:val="00355331"/>
    <w:pPr>
      <w:numPr>
        <w:ilvl w:val="1"/>
        <w:numId w:val="12"/>
      </w:numPr>
      <w:jc w:val="left"/>
      <w:outlineLvl w:val="1"/>
      <w15:collapsed/>
    </w:pPr>
    <w:rPr>
      <w:bCs/>
      <w:caps/>
      <w:sz w:val="32"/>
    </w:rPr>
  </w:style>
  <w:style w:type="character" w:customStyle="1" w:styleId="H1ThesisChar">
    <w:name w:val="H1Thesis Char"/>
    <w:basedOn w:val="Heading1Char"/>
    <w:link w:val="H1Thesis"/>
    <w:rsid w:val="00C632C1"/>
    <w:rPr>
      <w:rFonts w:ascii="Times New Roman" w:eastAsia="Cordia New" w:hAnsi="Times New Roman" w:cs="Angsana New"/>
      <w:b/>
      <w:caps w:val="0"/>
      <w:sz w:val="40"/>
      <w:szCs w:val="32"/>
      <w:lang w:eastAsia="en-US"/>
    </w:rPr>
  </w:style>
  <w:style w:type="paragraph" w:customStyle="1" w:styleId="BodyThesis">
    <w:name w:val="BodyThesis"/>
    <w:basedOn w:val="Normal"/>
    <w:link w:val="BodyThesisChar"/>
    <w:autoRedefine/>
    <w:qFormat/>
    <w:rsid w:val="002F4665"/>
    <w:pPr>
      <w:ind w:firstLine="720"/>
      <w:jc w:val="both"/>
    </w:pPr>
    <w:rPr>
      <w:rFonts w:cs="TH SarabunPSK"/>
    </w:rPr>
  </w:style>
  <w:style w:type="character" w:customStyle="1" w:styleId="H2ThesisChar">
    <w:name w:val="H2Thesis Char"/>
    <w:basedOn w:val="Heading2Char"/>
    <w:link w:val="H2Thesis"/>
    <w:rsid w:val="00355331"/>
    <w:rPr>
      <w:rFonts w:ascii="Times New Roman" w:eastAsia="Cordia New" w:hAnsi="Times New Roman" w:cs="Angsana New"/>
      <w:b/>
      <w:bCs/>
      <w:caps/>
      <w:sz w:val="32"/>
      <w:szCs w:val="32"/>
      <w:lang w:eastAsia="en-US"/>
    </w:rPr>
  </w:style>
  <w:style w:type="paragraph" w:styleId="Caption">
    <w:name w:val="caption"/>
    <w:basedOn w:val="Normal"/>
    <w:next w:val="Normal"/>
    <w:link w:val="CaptionChar"/>
    <w:uiPriority w:val="35"/>
    <w:unhideWhenUsed/>
    <w:qFormat/>
    <w:rsid w:val="008114E9"/>
    <w:rPr>
      <w:i/>
      <w:iCs/>
      <w:color w:val="1F497D" w:themeColor="text2"/>
      <w:sz w:val="18"/>
      <w:szCs w:val="22"/>
    </w:rPr>
  </w:style>
  <w:style w:type="character" w:customStyle="1" w:styleId="BodyThesisChar">
    <w:name w:val="BodyThesis Char"/>
    <w:basedOn w:val="DefaultParagraphFont"/>
    <w:link w:val="BodyThesis"/>
    <w:rsid w:val="002F4665"/>
    <w:rPr>
      <w:rFonts w:ascii="Times New Roman" w:eastAsia="Times New Roman" w:hAnsi="Times New Roman" w:cs="TH SarabunPSK"/>
      <w:sz w:val="24"/>
      <w:szCs w:val="24"/>
      <w:lang w:eastAsia="en-US"/>
    </w:rPr>
  </w:style>
  <w:style w:type="table" w:styleId="PlainTable3">
    <w:name w:val="Plain Table 3"/>
    <w:basedOn w:val="TableNormal"/>
    <w:uiPriority w:val="43"/>
    <w:rsid w:val="00FD4B8C"/>
    <w:pPr>
      <w:spacing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59"/>
    <w:rsid w:val="00FD6EB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FD6EB8"/>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158A2"/>
    <w:rPr>
      <w:color w:val="808080"/>
    </w:rPr>
  </w:style>
  <w:style w:type="paragraph" w:customStyle="1" w:styleId="H3Theis">
    <w:name w:val="H3Theis"/>
    <w:basedOn w:val="H2Thesis"/>
    <w:link w:val="H3TheisChar"/>
    <w:rsid w:val="00E43410"/>
    <w:pPr>
      <w:numPr>
        <w:ilvl w:val="2"/>
      </w:numPr>
    </w:pPr>
  </w:style>
  <w:style w:type="paragraph" w:customStyle="1" w:styleId="CaptionThesis">
    <w:name w:val="CaptionThesis"/>
    <w:basedOn w:val="Caption"/>
    <w:link w:val="CaptionThesisChar"/>
    <w:qFormat/>
    <w:rsid w:val="00A3551A"/>
    <w:pPr>
      <w:keepNext/>
      <w:jc w:val="left"/>
    </w:pPr>
    <w:rPr>
      <w:i w:val="0"/>
      <w:color w:val="auto"/>
      <w:sz w:val="24"/>
    </w:rPr>
  </w:style>
  <w:style w:type="character" w:customStyle="1" w:styleId="H3TheisChar">
    <w:name w:val="H3Theis Char"/>
    <w:basedOn w:val="H2ThesisChar"/>
    <w:link w:val="H3Theis"/>
    <w:rsid w:val="00E43410"/>
    <w:rPr>
      <w:rFonts w:ascii="Times New Roman" w:eastAsia="Cordia New" w:hAnsi="Times New Roman" w:cs="Angsana New"/>
      <w:b/>
      <w:bCs/>
      <w:caps/>
      <w:sz w:val="32"/>
      <w:szCs w:val="32"/>
      <w:lang w:eastAsia="en-US"/>
    </w:rPr>
  </w:style>
  <w:style w:type="character" w:customStyle="1" w:styleId="CaptionChar">
    <w:name w:val="Caption Char"/>
    <w:basedOn w:val="DefaultParagraphFont"/>
    <w:link w:val="Caption"/>
    <w:uiPriority w:val="35"/>
    <w:rsid w:val="00A417A8"/>
    <w:rPr>
      <w:rFonts w:ascii="Times New Roman" w:eastAsia="Times New Roman" w:hAnsi="Times New Roman" w:cs="Cordia New"/>
      <w:i/>
      <w:iCs/>
      <w:color w:val="1F497D" w:themeColor="text2"/>
      <w:sz w:val="18"/>
      <w:szCs w:val="22"/>
      <w:lang w:eastAsia="en-US"/>
    </w:rPr>
  </w:style>
  <w:style w:type="character" w:customStyle="1" w:styleId="CaptionThesisChar">
    <w:name w:val="CaptionThesis Char"/>
    <w:basedOn w:val="CaptionChar"/>
    <w:link w:val="CaptionThesis"/>
    <w:rsid w:val="00A3551A"/>
    <w:rPr>
      <w:rFonts w:ascii="Times New Roman" w:eastAsia="Times New Roman" w:hAnsi="Times New Roman" w:cs="Cordia New"/>
      <w:i w:val="0"/>
      <w:iCs/>
      <w:color w:val="1F497D" w:themeColor="text2"/>
      <w:sz w:val="24"/>
      <w:szCs w:val="22"/>
      <w:lang w:eastAsia="en-US"/>
    </w:rPr>
  </w:style>
  <w:style w:type="paragraph" w:styleId="TableofFigures">
    <w:name w:val="table of figures"/>
    <w:basedOn w:val="Normal"/>
    <w:next w:val="Normal"/>
    <w:uiPriority w:val="99"/>
    <w:unhideWhenUsed/>
    <w:rsid w:val="00E0603B"/>
    <w:pPr>
      <w:spacing w:line="240" w:lineRule="auto"/>
      <w:jc w:val="left"/>
    </w:pPr>
    <w:rPr>
      <w:szCs w:val="30"/>
    </w:rPr>
  </w:style>
  <w:style w:type="paragraph" w:customStyle="1" w:styleId="ThesisH1">
    <w:name w:val="ThesisH1"/>
    <w:basedOn w:val="Normal"/>
    <w:link w:val="ThesisH1Char"/>
    <w:rsid w:val="00691126"/>
    <w:rPr>
      <w:b/>
      <w:caps/>
    </w:rPr>
  </w:style>
  <w:style w:type="character" w:customStyle="1" w:styleId="ThesisH1Char">
    <w:name w:val="ThesisH1 Char"/>
    <w:basedOn w:val="DefaultParagraphFont"/>
    <w:link w:val="ThesisH1"/>
    <w:rsid w:val="00691126"/>
    <w:rPr>
      <w:rFonts w:ascii="Times New Roman" w:eastAsia="Times New Roman" w:hAnsi="Times New Roman" w:cs="Cordia New"/>
      <w:b/>
      <w:caps/>
      <w:sz w:val="24"/>
      <w:szCs w:val="24"/>
      <w:lang w:eastAsia="en-US"/>
    </w:rPr>
  </w:style>
  <w:style w:type="paragraph" w:customStyle="1" w:styleId="Cmtbox">
    <w:name w:val="Cmt  box"/>
    <w:basedOn w:val="Normal"/>
    <w:link w:val="CmtboxChar"/>
    <w:qFormat/>
    <w:rsid w:val="00AD2BBE"/>
    <w:pPr>
      <w:spacing w:line="240" w:lineRule="auto"/>
      <w:jc w:val="left"/>
    </w:pPr>
    <w:rPr>
      <w:rFonts w:asciiTheme="minorHAnsi" w:hAnsiTheme="minorHAnsi"/>
      <w:sz w:val="20"/>
      <w:szCs w:val="20"/>
    </w:rPr>
  </w:style>
  <w:style w:type="table" w:customStyle="1" w:styleId="TableGrid1">
    <w:name w:val="Table Grid1"/>
    <w:basedOn w:val="TableNormal"/>
    <w:next w:val="TableGrid"/>
    <w:uiPriority w:val="59"/>
    <w:rsid w:val="00EB683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mtboxChar">
    <w:name w:val="Cmt  box Char"/>
    <w:basedOn w:val="DefaultParagraphFont"/>
    <w:link w:val="Cmtbox"/>
    <w:rsid w:val="00AD2BBE"/>
    <w:rPr>
      <w:rFonts w:eastAsia="Times New Roman" w:cs="Cordia New"/>
      <w:sz w:val="20"/>
      <w:szCs w:val="20"/>
      <w:lang w:eastAsia="en-US"/>
    </w:rPr>
  </w:style>
  <w:style w:type="character" w:customStyle="1" w:styleId="texhtml">
    <w:name w:val="texhtml"/>
    <w:basedOn w:val="DefaultParagraphFont"/>
    <w:rsid w:val="00866259"/>
  </w:style>
  <w:style w:type="character" w:customStyle="1" w:styleId="apple-converted-space">
    <w:name w:val="apple-converted-space"/>
    <w:basedOn w:val="DefaultParagraphFont"/>
    <w:rsid w:val="008662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35841">
      <w:bodyDiv w:val="1"/>
      <w:marLeft w:val="0"/>
      <w:marRight w:val="0"/>
      <w:marTop w:val="0"/>
      <w:marBottom w:val="0"/>
      <w:divBdr>
        <w:top w:val="none" w:sz="0" w:space="0" w:color="auto"/>
        <w:left w:val="none" w:sz="0" w:space="0" w:color="auto"/>
        <w:bottom w:val="none" w:sz="0" w:space="0" w:color="auto"/>
        <w:right w:val="none" w:sz="0" w:space="0" w:color="auto"/>
      </w:divBdr>
    </w:div>
    <w:div w:id="118956444">
      <w:bodyDiv w:val="1"/>
      <w:marLeft w:val="0"/>
      <w:marRight w:val="0"/>
      <w:marTop w:val="0"/>
      <w:marBottom w:val="0"/>
      <w:divBdr>
        <w:top w:val="none" w:sz="0" w:space="0" w:color="auto"/>
        <w:left w:val="none" w:sz="0" w:space="0" w:color="auto"/>
        <w:bottom w:val="none" w:sz="0" w:space="0" w:color="auto"/>
        <w:right w:val="none" w:sz="0" w:space="0" w:color="auto"/>
      </w:divBdr>
    </w:div>
    <w:div w:id="183788909">
      <w:bodyDiv w:val="1"/>
      <w:marLeft w:val="0"/>
      <w:marRight w:val="0"/>
      <w:marTop w:val="0"/>
      <w:marBottom w:val="0"/>
      <w:divBdr>
        <w:top w:val="none" w:sz="0" w:space="0" w:color="auto"/>
        <w:left w:val="none" w:sz="0" w:space="0" w:color="auto"/>
        <w:bottom w:val="none" w:sz="0" w:space="0" w:color="auto"/>
        <w:right w:val="none" w:sz="0" w:space="0" w:color="auto"/>
      </w:divBdr>
    </w:div>
    <w:div w:id="254554360">
      <w:bodyDiv w:val="1"/>
      <w:marLeft w:val="0"/>
      <w:marRight w:val="0"/>
      <w:marTop w:val="0"/>
      <w:marBottom w:val="0"/>
      <w:divBdr>
        <w:top w:val="none" w:sz="0" w:space="0" w:color="auto"/>
        <w:left w:val="none" w:sz="0" w:space="0" w:color="auto"/>
        <w:bottom w:val="none" w:sz="0" w:space="0" w:color="auto"/>
        <w:right w:val="none" w:sz="0" w:space="0" w:color="auto"/>
      </w:divBdr>
    </w:div>
    <w:div w:id="258298397">
      <w:bodyDiv w:val="1"/>
      <w:marLeft w:val="0"/>
      <w:marRight w:val="0"/>
      <w:marTop w:val="0"/>
      <w:marBottom w:val="0"/>
      <w:divBdr>
        <w:top w:val="none" w:sz="0" w:space="0" w:color="auto"/>
        <w:left w:val="none" w:sz="0" w:space="0" w:color="auto"/>
        <w:bottom w:val="none" w:sz="0" w:space="0" w:color="auto"/>
        <w:right w:val="none" w:sz="0" w:space="0" w:color="auto"/>
      </w:divBdr>
    </w:div>
    <w:div w:id="305013386">
      <w:bodyDiv w:val="1"/>
      <w:marLeft w:val="0"/>
      <w:marRight w:val="0"/>
      <w:marTop w:val="0"/>
      <w:marBottom w:val="0"/>
      <w:divBdr>
        <w:top w:val="none" w:sz="0" w:space="0" w:color="auto"/>
        <w:left w:val="none" w:sz="0" w:space="0" w:color="auto"/>
        <w:bottom w:val="none" w:sz="0" w:space="0" w:color="auto"/>
        <w:right w:val="none" w:sz="0" w:space="0" w:color="auto"/>
      </w:divBdr>
    </w:div>
    <w:div w:id="398990384">
      <w:bodyDiv w:val="1"/>
      <w:marLeft w:val="0"/>
      <w:marRight w:val="0"/>
      <w:marTop w:val="0"/>
      <w:marBottom w:val="0"/>
      <w:divBdr>
        <w:top w:val="none" w:sz="0" w:space="0" w:color="auto"/>
        <w:left w:val="none" w:sz="0" w:space="0" w:color="auto"/>
        <w:bottom w:val="none" w:sz="0" w:space="0" w:color="auto"/>
        <w:right w:val="none" w:sz="0" w:space="0" w:color="auto"/>
      </w:divBdr>
    </w:div>
    <w:div w:id="447892585">
      <w:bodyDiv w:val="1"/>
      <w:marLeft w:val="0"/>
      <w:marRight w:val="0"/>
      <w:marTop w:val="0"/>
      <w:marBottom w:val="0"/>
      <w:divBdr>
        <w:top w:val="none" w:sz="0" w:space="0" w:color="auto"/>
        <w:left w:val="none" w:sz="0" w:space="0" w:color="auto"/>
        <w:bottom w:val="none" w:sz="0" w:space="0" w:color="auto"/>
        <w:right w:val="none" w:sz="0" w:space="0" w:color="auto"/>
      </w:divBdr>
      <w:divsChild>
        <w:div w:id="322851797">
          <w:marLeft w:val="605"/>
          <w:marRight w:val="0"/>
          <w:marTop w:val="40"/>
          <w:marBottom w:val="80"/>
          <w:divBdr>
            <w:top w:val="none" w:sz="0" w:space="0" w:color="auto"/>
            <w:left w:val="none" w:sz="0" w:space="0" w:color="auto"/>
            <w:bottom w:val="none" w:sz="0" w:space="0" w:color="auto"/>
            <w:right w:val="none" w:sz="0" w:space="0" w:color="auto"/>
          </w:divBdr>
        </w:div>
        <w:div w:id="1552424799">
          <w:marLeft w:val="605"/>
          <w:marRight w:val="0"/>
          <w:marTop w:val="40"/>
          <w:marBottom w:val="80"/>
          <w:divBdr>
            <w:top w:val="none" w:sz="0" w:space="0" w:color="auto"/>
            <w:left w:val="none" w:sz="0" w:space="0" w:color="auto"/>
            <w:bottom w:val="none" w:sz="0" w:space="0" w:color="auto"/>
            <w:right w:val="none" w:sz="0" w:space="0" w:color="auto"/>
          </w:divBdr>
        </w:div>
        <w:div w:id="2047829643">
          <w:marLeft w:val="605"/>
          <w:marRight w:val="0"/>
          <w:marTop w:val="40"/>
          <w:marBottom w:val="80"/>
          <w:divBdr>
            <w:top w:val="none" w:sz="0" w:space="0" w:color="auto"/>
            <w:left w:val="none" w:sz="0" w:space="0" w:color="auto"/>
            <w:bottom w:val="none" w:sz="0" w:space="0" w:color="auto"/>
            <w:right w:val="none" w:sz="0" w:space="0" w:color="auto"/>
          </w:divBdr>
        </w:div>
      </w:divsChild>
    </w:div>
    <w:div w:id="510606948">
      <w:bodyDiv w:val="1"/>
      <w:marLeft w:val="0"/>
      <w:marRight w:val="0"/>
      <w:marTop w:val="0"/>
      <w:marBottom w:val="0"/>
      <w:divBdr>
        <w:top w:val="none" w:sz="0" w:space="0" w:color="auto"/>
        <w:left w:val="none" w:sz="0" w:space="0" w:color="auto"/>
        <w:bottom w:val="none" w:sz="0" w:space="0" w:color="auto"/>
        <w:right w:val="none" w:sz="0" w:space="0" w:color="auto"/>
      </w:divBdr>
    </w:div>
    <w:div w:id="782916470">
      <w:bodyDiv w:val="1"/>
      <w:marLeft w:val="0"/>
      <w:marRight w:val="0"/>
      <w:marTop w:val="0"/>
      <w:marBottom w:val="0"/>
      <w:divBdr>
        <w:top w:val="none" w:sz="0" w:space="0" w:color="auto"/>
        <w:left w:val="none" w:sz="0" w:space="0" w:color="auto"/>
        <w:bottom w:val="none" w:sz="0" w:space="0" w:color="auto"/>
        <w:right w:val="none" w:sz="0" w:space="0" w:color="auto"/>
      </w:divBdr>
    </w:div>
    <w:div w:id="800343178">
      <w:bodyDiv w:val="1"/>
      <w:marLeft w:val="0"/>
      <w:marRight w:val="0"/>
      <w:marTop w:val="0"/>
      <w:marBottom w:val="0"/>
      <w:divBdr>
        <w:top w:val="none" w:sz="0" w:space="0" w:color="auto"/>
        <w:left w:val="none" w:sz="0" w:space="0" w:color="auto"/>
        <w:bottom w:val="none" w:sz="0" w:space="0" w:color="auto"/>
        <w:right w:val="none" w:sz="0" w:space="0" w:color="auto"/>
      </w:divBdr>
    </w:div>
    <w:div w:id="829101983">
      <w:bodyDiv w:val="1"/>
      <w:marLeft w:val="0"/>
      <w:marRight w:val="0"/>
      <w:marTop w:val="0"/>
      <w:marBottom w:val="0"/>
      <w:divBdr>
        <w:top w:val="none" w:sz="0" w:space="0" w:color="auto"/>
        <w:left w:val="none" w:sz="0" w:space="0" w:color="auto"/>
        <w:bottom w:val="none" w:sz="0" w:space="0" w:color="auto"/>
        <w:right w:val="none" w:sz="0" w:space="0" w:color="auto"/>
      </w:divBdr>
    </w:div>
    <w:div w:id="837354616">
      <w:bodyDiv w:val="1"/>
      <w:marLeft w:val="0"/>
      <w:marRight w:val="0"/>
      <w:marTop w:val="0"/>
      <w:marBottom w:val="0"/>
      <w:divBdr>
        <w:top w:val="none" w:sz="0" w:space="0" w:color="auto"/>
        <w:left w:val="none" w:sz="0" w:space="0" w:color="auto"/>
        <w:bottom w:val="none" w:sz="0" w:space="0" w:color="auto"/>
        <w:right w:val="none" w:sz="0" w:space="0" w:color="auto"/>
      </w:divBdr>
    </w:div>
    <w:div w:id="920257950">
      <w:bodyDiv w:val="1"/>
      <w:marLeft w:val="0"/>
      <w:marRight w:val="0"/>
      <w:marTop w:val="0"/>
      <w:marBottom w:val="0"/>
      <w:divBdr>
        <w:top w:val="none" w:sz="0" w:space="0" w:color="auto"/>
        <w:left w:val="none" w:sz="0" w:space="0" w:color="auto"/>
        <w:bottom w:val="none" w:sz="0" w:space="0" w:color="auto"/>
        <w:right w:val="none" w:sz="0" w:space="0" w:color="auto"/>
      </w:divBdr>
    </w:div>
    <w:div w:id="998576241">
      <w:bodyDiv w:val="1"/>
      <w:marLeft w:val="0"/>
      <w:marRight w:val="0"/>
      <w:marTop w:val="0"/>
      <w:marBottom w:val="0"/>
      <w:divBdr>
        <w:top w:val="none" w:sz="0" w:space="0" w:color="auto"/>
        <w:left w:val="none" w:sz="0" w:space="0" w:color="auto"/>
        <w:bottom w:val="none" w:sz="0" w:space="0" w:color="auto"/>
        <w:right w:val="none" w:sz="0" w:space="0" w:color="auto"/>
      </w:divBdr>
    </w:div>
    <w:div w:id="1106190586">
      <w:bodyDiv w:val="1"/>
      <w:marLeft w:val="0"/>
      <w:marRight w:val="0"/>
      <w:marTop w:val="0"/>
      <w:marBottom w:val="0"/>
      <w:divBdr>
        <w:top w:val="none" w:sz="0" w:space="0" w:color="auto"/>
        <w:left w:val="none" w:sz="0" w:space="0" w:color="auto"/>
        <w:bottom w:val="none" w:sz="0" w:space="0" w:color="auto"/>
        <w:right w:val="none" w:sz="0" w:space="0" w:color="auto"/>
      </w:divBdr>
    </w:div>
    <w:div w:id="1157962282">
      <w:bodyDiv w:val="1"/>
      <w:marLeft w:val="0"/>
      <w:marRight w:val="0"/>
      <w:marTop w:val="0"/>
      <w:marBottom w:val="0"/>
      <w:divBdr>
        <w:top w:val="none" w:sz="0" w:space="0" w:color="auto"/>
        <w:left w:val="none" w:sz="0" w:space="0" w:color="auto"/>
        <w:bottom w:val="none" w:sz="0" w:space="0" w:color="auto"/>
        <w:right w:val="none" w:sz="0" w:space="0" w:color="auto"/>
      </w:divBdr>
    </w:div>
    <w:div w:id="1205679336">
      <w:bodyDiv w:val="1"/>
      <w:marLeft w:val="0"/>
      <w:marRight w:val="0"/>
      <w:marTop w:val="0"/>
      <w:marBottom w:val="0"/>
      <w:divBdr>
        <w:top w:val="none" w:sz="0" w:space="0" w:color="auto"/>
        <w:left w:val="none" w:sz="0" w:space="0" w:color="auto"/>
        <w:bottom w:val="none" w:sz="0" w:space="0" w:color="auto"/>
        <w:right w:val="none" w:sz="0" w:space="0" w:color="auto"/>
      </w:divBdr>
    </w:div>
    <w:div w:id="1218515342">
      <w:bodyDiv w:val="1"/>
      <w:marLeft w:val="0"/>
      <w:marRight w:val="0"/>
      <w:marTop w:val="0"/>
      <w:marBottom w:val="0"/>
      <w:divBdr>
        <w:top w:val="none" w:sz="0" w:space="0" w:color="auto"/>
        <w:left w:val="none" w:sz="0" w:space="0" w:color="auto"/>
        <w:bottom w:val="none" w:sz="0" w:space="0" w:color="auto"/>
        <w:right w:val="none" w:sz="0" w:space="0" w:color="auto"/>
      </w:divBdr>
    </w:div>
    <w:div w:id="1255623880">
      <w:bodyDiv w:val="1"/>
      <w:marLeft w:val="0"/>
      <w:marRight w:val="0"/>
      <w:marTop w:val="0"/>
      <w:marBottom w:val="0"/>
      <w:divBdr>
        <w:top w:val="none" w:sz="0" w:space="0" w:color="auto"/>
        <w:left w:val="none" w:sz="0" w:space="0" w:color="auto"/>
        <w:bottom w:val="none" w:sz="0" w:space="0" w:color="auto"/>
        <w:right w:val="none" w:sz="0" w:space="0" w:color="auto"/>
      </w:divBdr>
    </w:div>
    <w:div w:id="1270354664">
      <w:bodyDiv w:val="1"/>
      <w:marLeft w:val="0"/>
      <w:marRight w:val="0"/>
      <w:marTop w:val="0"/>
      <w:marBottom w:val="0"/>
      <w:divBdr>
        <w:top w:val="none" w:sz="0" w:space="0" w:color="auto"/>
        <w:left w:val="none" w:sz="0" w:space="0" w:color="auto"/>
        <w:bottom w:val="none" w:sz="0" w:space="0" w:color="auto"/>
        <w:right w:val="none" w:sz="0" w:space="0" w:color="auto"/>
      </w:divBdr>
    </w:div>
    <w:div w:id="1309632683">
      <w:bodyDiv w:val="1"/>
      <w:marLeft w:val="0"/>
      <w:marRight w:val="0"/>
      <w:marTop w:val="0"/>
      <w:marBottom w:val="0"/>
      <w:divBdr>
        <w:top w:val="none" w:sz="0" w:space="0" w:color="auto"/>
        <w:left w:val="none" w:sz="0" w:space="0" w:color="auto"/>
        <w:bottom w:val="none" w:sz="0" w:space="0" w:color="auto"/>
        <w:right w:val="none" w:sz="0" w:space="0" w:color="auto"/>
      </w:divBdr>
    </w:div>
    <w:div w:id="1340622025">
      <w:bodyDiv w:val="1"/>
      <w:marLeft w:val="0"/>
      <w:marRight w:val="0"/>
      <w:marTop w:val="0"/>
      <w:marBottom w:val="0"/>
      <w:divBdr>
        <w:top w:val="none" w:sz="0" w:space="0" w:color="auto"/>
        <w:left w:val="none" w:sz="0" w:space="0" w:color="auto"/>
        <w:bottom w:val="none" w:sz="0" w:space="0" w:color="auto"/>
        <w:right w:val="none" w:sz="0" w:space="0" w:color="auto"/>
      </w:divBdr>
    </w:div>
    <w:div w:id="1381050529">
      <w:bodyDiv w:val="1"/>
      <w:marLeft w:val="0"/>
      <w:marRight w:val="0"/>
      <w:marTop w:val="0"/>
      <w:marBottom w:val="0"/>
      <w:divBdr>
        <w:top w:val="none" w:sz="0" w:space="0" w:color="auto"/>
        <w:left w:val="none" w:sz="0" w:space="0" w:color="auto"/>
        <w:bottom w:val="none" w:sz="0" w:space="0" w:color="auto"/>
        <w:right w:val="none" w:sz="0" w:space="0" w:color="auto"/>
      </w:divBdr>
    </w:div>
    <w:div w:id="1384789248">
      <w:bodyDiv w:val="1"/>
      <w:marLeft w:val="0"/>
      <w:marRight w:val="0"/>
      <w:marTop w:val="0"/>
      <w:marBottom w:val="0"/>
      <w:divBdr>
        <w:top w:val="none" w:sz="0" w:space="0" w:color="auto"/>
        <w:left w:val="none" w:sz="0" w:space="0" w:color="auto"/>
        <w:bottom w:val="none" w:sz="0" w:space="0" w:color="auto"/>
        <w:right w:val="none" w:sz="0" w:space="0" w:color="auto"/>
      </w:divBdr>
    </w:div>
    <w:div w:id="1398429821">
      <w:bodyDiv w:val="1"/>
      <w:marLeft w:val="0"/>
      <w:marRight w:val="0"/>
      <w:marTop w:val="0"/>
      <w:marBottom w:val="0"/>
      <w:divBdr>
        <w:top w:val="none" w:sz="0" w:space="0" w:color="auto"/>
        <w:left w:val="none" w:sz="0" w:space="0" w:color="auto"/>
        <w:bottom w:val="none" w:sz="0" w:space="0" w:color="auto"/>
        <w:right w:val="none" w:sz="0" w:space="0" w:color="auto"/>
      </w:divBdr>
    </w:div>
    <w:div w:id="1645893129">
      <w:bodyDiv w:val="1"/>
      <w:marLeft w:val="0"/>
      <w:marRight w:val="0"/>
      <w:marTop w:val="0"/>
      <w:marBottom w:val="0"/>
      <w:divBdr>
        <w:top w:val="none" w:sz="0" w:space="0" w:color="auto"/>
        <w:left w:val="none" w:sz="0" w:space="0" w:color="auto"/>
        <w:bottom w:val="none" w:sz="0" w:space="0" w:color="auto"/>
        <w:right w:val="none" w:sz="0" w:space="0" w:color="auto"/>
      </w:divBdr>
    </w:div>
    <w:div w:id="1648976597">
      <w:bodyDiv w:val="1"/>
      <w:marLeft w:val="0"/>
      <w:marRight w:val="0"/>
      <w:marTop w:val="0"/>
      <w:marBottom w:val="0"/>
      <w:divBdr>
        <w:top w:val="none" w:sz="0" w:space="0" w:color="auto"/>
        <w:left w:val="none" w:sz="0" w:space="0" w:color="auto"/>
        <w:bottom w:val="none" w:sz="0" w:space="0" w:color="auto"/>
        <w:right w:val="none" w:sz="0" w:space="0" w:color="auto"/>
      </w:divBdr>
    </w:div>
    <w:div w:id="1650935733">
      <w:bodyDiv w:val="1"/>
      <w:marLeft w:val="0"/>
      <w:marRight w:val="0"/>
      <w:marTop w:val="0"/>
      <w:marBottom w:val="0"/>
      <w:divBdr>
        <w:top w:val="none" w:sz="0" w:space="0" w:color="auto"/>
        <w:left w:val="none" w:sz="0" w:space="0" w:color="auto"/>
        <w:bottom w:val="none" w:sz="0" w:space="0" w:color="auto"/>
        <w:right w:val="none" w:sz="0" w:space="0" w:color="auto"/>
      </w:divBdr>
    </w:div>
    <w:div w:id="1658682068">
      <w:bodyDiv w:val="1"/>
      <w:marLeft w:val="0"/>
      <w:marRight w:val="0"/>
      <w:marTop w:val="0"/>
      <w:marBottom w:val="0"/>
      <w:divBdr>
        <w:top w:val="none" w:sz="0" w:space="0" w:color="auto"/>
        <w:left w:val="none" w:sz="0" w:space="0" w:color="auto"/>
        <w:bottom w:val="none" w:sz="0" w:space="0" w:color="auto"/>
        <w:right w:val="none" w:sz="0" w:space="0" w:color="auto"/>
      </w:divBdr>
    </w:div>
    <w:div w:id="1702783447">
      <w:bodyDiv w:val="1"/>
      <w:marLeft w:val="0"/>
      <w:marRight w:val="0"/>
      <w:marTop w:val="0"/>
      <w:marBottom w:val="0"/>
      <w:divBdr>
        <w:top w:val="none" w:sz="0" w:space="0" w:color="auto"/>
        <w:left w:val="none" w:sz="0" w:space="0" w:color="auto"/>
        <w:bottom w:val="none" w:sz="0" w:space="0" w:color="auto"/>
        <w:right w:val="none" w:sz="0" w:space="0" w:color="auto"/>
      </w:divBdr>
    </w:div>
    <w:div w:id="1718776705">
      <w:bodyDiv w:val="1"/>
      <w:marLeft w:val="0"/>
      <w:marRight w:val="0"/>
      <w:marTop w:val="0"/>
      <w:marBottom w:val="0"/>
      <w:divBdr>
        <w:top w:val="none" w:sz="0" w:space="0" w:color="auto"/>
        <w:left w:val="none" w:sz="0" w:space="0" w:color="auto"/>
        <w:bottom w:val="none" w:sz="0" w:space="0" w:color="auto"/>
        <w:right w:val="none" w:sz="0" w:space="0" w:color="auto"/>
      </w:divBdr>
    </w:div>
    <w:div w:id="1750806846">
      <w:bodyDiv w:val="1"/>
      <w:marLeft w:val="0"/>
      <w:marRight w:val="0"/>
      <w:marTop w:val="0"/>
      <w:marBottom w:val="0"/>
      <w:divBdr>
        <w:top w:val="none" w:sz="0" w:space="0" w:color="auto"/>
        <w:left w:val="none" w:sz="0" w:space="0" w:color="auto"/>
        <w:bottom w:val="none" w:sz="0" w:space="0" w:color="auto"/>
        <w:right w:val="none" w:sz="0" w:space="0" w:color="auto"/>
      </w:divBdr>
    </w:div>
    <w:div w:id="1780224208">
      <w:bodyDiv w:val="1"/>
      <w:marLeft w:val="0"/>
      <w:marRight w:val="0"/>
      <w:marTop w:val="0"/>
      <w:marBottom w:val="0"/>
      <w:divBdr>
        <w:top w:val="none" w:sz="0" w:space="0" w:color="auto"/>
        <w:left w:val="none" w:sz="0" w:space="0" w:color="auto"/>
        <w:bottom w:val="none" w:sz="0" w:space="0" w:color="auto"/>
        <w:right w:val="none" w:sz="0" w:space="0" w:color="auto"/>
      </w:divBdr>
    </w:div>
    <w:div w:id="1893804634">
      <w:bodyDiv w:val="1"/>
      <w:marLeft w:val="0"/>
      <w:marRight w:val="0"/>
      <w:marTop w:val="0"/>
      <w:marBottom w:val="0"/>
      <w:divBdr>
        <w:top w:val="none" w:sz="0" w:space="0" w:color="auto"/>
        <w:left w:val="none" w:sz="0" w:space="0" w:color="auto"/>
        <w:bottom w:val="none" w:sz="0" w:space="0" w:color="auto"/>
        <w:right w:val="none" w:sz="0" w:space="0" w:color="auto"/>
      </w:divBdr>
    </w:div>
    <w:div w:id="1915048740">
      <w:bodyDiv w:val="1"/>
      <w:marLeft w:val="0"/>
      <w:marRight w:val="0"/>
      <w:marTop w:val="0"/>
      <w:marBottom w:val="0"/>
      <w:divBdr>
        <w:top w:val="none" w:sz="0" w:space="0" w:color="auto"/>
        <w:left w:val="none" w:sz="0" w:space="0" w:color="auto"/>
        <w:bottom w:val="none" w:sz="0" w:space="0" w:color="auto"/>
        <w:right w:val="none" w:sz="0" w:space="0" w:color="auto"/>
      </w:divBdr>
    </w:div>
    <w:div w:id="2006321006">
      <w:bodyDiv w:val="1"/>
      <w:marLeft w:val="0"/>
      <w:marRight w:val="0"/>
      <w:marTop w:val="0"/>
      <w:marBottom w:val="0"/>
      <w:divBdr>
        <w:top w:val="none" w:sz="0" w:space="0" w:color="auto"/>
        <w:left w:val="none" w:sz="0" w:space="0" w:color="auto"/>
        <w:bottom w:val="none" w:sz="0" w:space="0" w:color="auto"/>
        <w:right w:val="none" w:sz="0" w:space="0" w:color="auto"/>
      </w:divBdr>
    </w:div>
    <w:div w:id="2076857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j.apenergy.2015.01.1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x.doi.org/10.1016/j.eneco.2012.08.042" TargetMode="Externa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http://dx.doi.org/10.1016/j.ecolecon.2016.05.00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ndow\Dropbox\Thesis\Report%20(Sattra%20MSc.%20LSCM%20KMITL)\Literature\Consolidated%20Literature%20File%20(Autosave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40370766384829204"/>
          <c:y val="4.6709129511677279E-2"/>
          <c:w val="0.50321740225276268"/>
          <c:h val="0.69803300065198859"/>
        </c:manualLayout>
      </c:layout>
      <c:bar3DChart>
        <c:barDir val="bar"/>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th-TH"/>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A$56:$A$61</c:f>
              <c:strCache>
                <c:ptCount val="6"/>
                <c:pt idx="0">
                  <c:v>Electricity and Heat Production</c:v>
                </c:pt>
                <c:pt idx="1">
                  <c:v>AFOLU</c:v>
                </c:pt>
                <c:pt idx="2">
                  <c:v>Buildings</c:v>
                </c:pt>
                <c:pt idx="3">
                  <c:v>Transport</c:v>
                </c:pt>
                <c:pt idx="4">
                  <c:v>Industry</c:v>
                </c:pt>
                <c:pt idx="5">
                  <c:v>Other Energy</c:v>
                </c:pt>
              </c:strCache>
            </c:strRef>
          </c:cat>
          <c:val>
            <c:numRef>
              <c:f>Figure!$B$56:$B$61</c:f>
              <c:numCache>
                <c:formatCode>0.0%</c:formatCode>
                <c:ptCount val="6"/>
                <c:pt idx="0">
                  <c:v>0.25</c:v>
                </c:pt>
                <c:pt idx="1">
                  <c:v>0.24</c:v>
                </c:pt>
                <c:pt idx="2">
                  <c:v>6.4000000000000001E-2</c:v>
                </c:pt>
                <c:pt idx="3">
                  <c:v>0.14000000000000001</c:v>
                </c:pt>
                <c:pt idx="4">
                  <c:v>0.21</c:v>
                </c:pt>
                <c:pt idx="5">
                  <c:v>9.6000000000000002E-2</c:v>
                </c:pt>
              </c:numCache>
            </c:numRef>
          </c:val>
          <c:extLst xmlns:c16r2="http://schemas.microsoft.com/office/drawing/2015/06/chart">
            <c:ext xmlns:c16="http://schemas.microsoft.com/office/drawing/2014/chart" uri="{C3380CC4-5D6E-409C-BE32-E72D297353CC}">
              <c16:uniqueId val="{00000000-487C-4EF4-8A7F-6BF8C474B838}"/>
            </c:ext>
          </c:extLst>
        </c:ser>
        <c:dLbls>
          <c:showLegendKey val="0"/>
          <c:showVal val="1"/>
          <c:showCatName val="0"/>
          <c:showSerName val="0"/>
          <c:showPercent val="0"/>
          <c:showBubbleSize val="0"/>
        </c:dLbls>
        <c:gapWidth val="150"/>
        <c:shape val="box"/>
        <c:axId val="264957152"/>
        <c:axId val="264957544"/>
        <c:axId val="0"/>
      </c:bar3DChart>
      <c:catAx>
        <c:axId val="264957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conomic Secto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h-T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h-TH"/>
          </a:p>
        </c:txPr>
        <c:crossAx val="264957544"/>
        <c:crosses val="autoZero"/>
        <c:auto val="1"/>
        <c:lblAlgn val="ctr"/>
        <c:lblOffset val="100"/>
        <c:noMultiLvlLbl val="0"/>
      </c:catAx>
      <c:valAx>
        <c:axId val="2649575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age Share to Total Emiss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h-TH"/>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h-TH"/>
          </a:p>
        </c:txPr>
        <c:crossAx val="264957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th-TH"/>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23574-3D99-43CD-BB9A-D84F6DBC3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1</Pages>
  <Words>2644</Words>
  <Characters>15074</Characters>
  <Application>Microsoft Office Word</Application>
  <DocSecurity>0</DocSecurity>
  <Lines>125</Lines>
  <Paragraphs>3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7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T.</dc:creator>
  <cp:keywords/>
  <dc:description/>
  <cp:lastModifiedBy>Asus</cp:lastModifiedBy>
  <cp:revision>46</cp:revision>
  <cp:lastPrinted>2017-06-01T16:36:00Z</cp:lastPrinted>
  <dcterms:created xsi:type="dcterms:W3CDTF">2017-05-22T06:08:00Z</dcterms:created>
  <dcterms:modified xsi:type="dcterms:W3CDTF">2017-06-02T08:25:00Z</dcterms:modified>
</cp:coreProperties>
</file>